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3E47" w:rsidRDefault="0010361C" w:rsidP="00456DE8">
      <w:pPr>
        <w:pStyle w:val="Ttulo1"/>
      </w:pPr>
      <w:r>
        <w:tab/>
      </w:r>
      <w:r w:rsidR="00DA029B">
        <w:t>INTRODUCCIÓN</w:t>
      </w:r>
    </w:p>
    <w:p w:rsidR="00C552A1" w:rsidRDefault="00C552A1" w:rsidP="00E90744">
      <w:pPr>
        <w:pStyle w:val="Ttulo2"/>
        <w:rPr>
          <w:rFonts w:asciiTheme="minorHAnsi" w:eastAsiaTheme="minorHAnsi" w:hAnsiTheme="minorHAnsi" w:cstheme="minorBidi"/>
          <w:b w:val="0"/>
          <w:bCs w:val="0"/>
          <w:color w:val="auto"/>
          <w:sz w:val="22"/>
          <w:szCs w:val="22"/>
        </w:rPr>
      </w:pPr>
    </w:p>
    <w:p w:rsidR="00E90744" w:rsidRDefault="00FA12DC" w:rsidP="00E90744">
      <w:pPr>
        <w:pStyle w:val="Ttulo2"/>
      </w:pPr>
      <w:r>
        <w:t>1.1</w:t>
      </w:r>
      <w:r>
        <w:tab/>
      </w:r>
      <w:r w:rsidR="00DA029B">
        <w:t>ANTECEDENTES Y MOTIVACIÓN</w:t>
      </w:r>
    </w:p>
    <w:p w:rsidR="00E90744" w:rsidRDefault="00E90744" w:rsidP="00E90744"/>
    <w:p w:rsidR="009712EF" w:rsidRDefault="009712EF" w:rsidP="00BC356C">
      <w:pPr>
        <w:spacing w:line="360" w:lineRule="auto"/>
        <w:rPr>
          <w:rFonts w:ascii="Times New Roman" w:hAnsi="Times New Roman" w:cs="Times New Roman"/>
          <w:sz w:val="24"/>
          <w:szCs w:val="24"/>
        </w:rPr>
      </w:pPr>
    </w:p>
    <w:p w:rsidR="00E930E1" w:rsidRDefault="009712EF"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de corte </w:t>
      </w:r>
      <w:r w:rsidR="00BC356C">
        <w:rPr>
          <w:rFonts w:ascii="Times New Roman" w:hAnsi="Times New Roman" w:cs="Times New Roman"/>
          <w:sz w:val="24"/>
          <w:szCs w:val="24"/>
        </w:rPr>
        <w:t>en 2D</w:t>
      </w:r>
      <w:r>
        <w:rPr>
          <w:rFonts w:ascii="Times New Roman" w:hAnsi="Times New Roman" w:cs="Times New Roman"/>
          <w:sz w:val="24"/>
          <w:szCs w:val="24"/>
        </w:rPr>
        <w:t xml:space="preserve"> restricto </w:t>
      </w:r>
      <w:r w:rsidR="005C053F">
        <w:rPr>
          <w:rFonts w:ascii="Times New Roman" w:hAnsi="Times New Roman" w:cs="Times New Roman"/>
          <w:sz w:val="24"/>
          <w:szCs w:val="24"/>
        </w:rPr>
        <w:t>pertenece a la clase</w:t>
      </w:r>
      <w:r>
        <w:rPr>
          <w:rFonts w:ascii="Times New Roman" w:hAnsi="Times New Roman" w:cs="Times New Roman"/>
          <w:sz w:val="24"/>
          <w:szCs w:val="24"/>
        </w:rPr>
        <w:t xml:space="preserve"> NP-</w:t>
      </w:r>
      <w:proofErr w:type="spellStart"/>
      <w:r>
        <w:rPr>
          <w:rFonts w:ascii="Times New Roman" w:hAnsi="Times New Roman" w:cs="Times New Roman"/>
          <w:sz w:val="24"/>
          <w:szCs w:val="24"/>
        </w:rPr>
        <w:t>Hard</w:t>
      </w:r>
      <w:proofErr w:type="spellEnd"/>
      <w:r w:rsidR="005C053F">
        <w:rPr>
          <w:rFonts w:ascii="Times New Roman" w:hAnsi="Times New Roman" w:cs="Times New Roman"/>
          <w:sz w:val="24"/>
          <w:szCs w:val="24"/>
        </w:rPr>
        <w:t>.</w:t>
      </w:r>
      <w:r>
        <w:rPr>
          <w:rFonts w:ascii="Times New Roman" w:hAnsi="Times New Roman" w:cs="Times New Roman"/>
          <w:sz w:val="24"/>
          <w:szCs w:val="24"/>
        </w:rPr>
        <w:t xml:space="preserve"> Este es un problema muy interesante desde un punto de vista tanto teórico como práctico, que ha sido estudiado durante varios años, por lo que</w:t>
      </w:r>
      <w:r w:rsidR="00BC356C">
        <w:rPr>
          <w:rFonts w:ascii="Times New Roman" w:hAnsi="Times New Roman" w:cs="Times New Roman"/>
          <w:sz w:val="24"/>
          <w:szCs w:val="24"/>
        </w:rPr>
        <w:t xml:space="preserve"> se ha generado mucho conocimiento relativo a él y muchas formas de abordarlo han sido propuestas. </w:t>
      </w:r>
      <w:r>
        <w:rPr>
          <w:rFonts w:ascii="Times New Roman" w:hAnsi="Times New Roman" w:cs="Times New Roman"/>
          <w:sz w:val="24"/>
          <w:szCs w:val="24"/>
        </w:rPr>
        <w:t>Sin embargo</w:t>
      </w:r>
      <w:r w:rsidR="00BC356C">
        <w:rPr>
          <w:rFonts w:ascii="Times New Roman" w:hAnsi="Times New Roman" w:cs="Times New Roman"/>
          <w:sz w:val="24"/>
          <w:szCs w:val="24"/>
        </w:rPr>
        <w:t>,</w:t>
      </w:r>
      <w:r>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Pr>
          <w:rFonts w:ascii="Times New Roman" w:hAnsi="Times New Roman" w:cs="Times New Roman"/>
          <w:sz w:val="24"/>
          <w:szCs w:val="24"/>
        </w:rPr>
        <w:t xml:space="preserve"> P</w:t>
      </w:r>
      <w:r w:rsidR="00BC356C">
        <w:rPr>
          <w:rFonts w:ascii="Times New Roman" w:hAnsi="Times New Roman" w:cs="Times New Roman"/>
          <w:sz w:val="24"/>
          <w:szCs w:val="24"/>
        </w:rPr>
        <w:t>=NP, este seguirá siendo un problema abierto para el campo de la optimización.</w:t>
      </w:r>
    </w:p>
    <w:p w:rsidR="00BC356C" w:rsidRDefault="00BC356C" w:rsidP="00BC356C">
      <w:pPr>
        <w:spacing w:line="360" w:lineRule="auto"/>
        <w:jc w:val="both"/>
        <w:rPr>
          <w:rFonts w:ascii="Times New Roman" w:hAnsi="Times New Roman" w:cs="Times New Roman"/>
          <w:sz w:val="24"/>
          <w:szCs w:val="24"/>
        </w:rPr>
      </w:pPr>
    </w:p>
    <w:p w:rsidR="002B1727" w:rsidRDefault="002B1727"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Las capacidad de los AG celulares...</w:t>
      </w:r>
    </w:p>
    <w:p w:rsidR="002B1727" w:rsidRDefault="00BC356C"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ab/>
        <w:t>Existe evidencia de que un enfoque celular supera</w:t>
      </w:r>
      <w:r w:rsidR="002B1727">
        <w:rPr>
          <w:rFonts w:ascii="Times New Roman" w:hAnsi="Times New Roman" w:cs="Times New Roman"/>
          <w:sz w:val="24"/>
          <w:szCs w:val="24"/>
        </w:rPr>
        <w:t xml:space="preserve"> enfoques no estructurados. En varios problemas académicos, como . Sin embargo no se han encontrado evaluaciones en problemas de carácter geométrico los cuales poseen una </w:t>
      </w:r>
      <w:r w:rsidR="00D719A6">
        <w:rPr>
          <w:rFonts w:ascii="Times New Roman" w:hAnsi="Times New Roman" w:cs="Times New Roman"/>
          <w:sz w:val="24"/>
          <w:szCs w:val="24"/>
        </w:rPr>
        <w:t xml:space="preserve">gran </w:t>
      </w:r>
      <w:r w:rsidR="002B1727">
        <w:rPr>
          <w:rFonts w:ascii="Times New Roman" w:hAnsi="Times New Roman" w:cs="Times New Roman"/>
          <w:sz w:val="24"/>
          <w:szCs w:val="24"/>
        </w:rPr>
        <w:t>dureza</w:t>
      </w:r>
      <w:r w:rsidR="00D719A6">
        <w:rPr>
          <w:rFonts w:ascii="Times New Roman" w:hAnsi="Times New Roman" w:cs="Times New Roman"/>
          <w:sz w:val="24"/>
          <w:szCs w:val="24"/>
        </w:rPr>
        <w:t>,</w:t>
      </w:r>
      <w:r w:rsidR="002B1727">
        <w:rPr>
          <w:rFonts w:ascii="Times New Roman" w:hAnsi="Times New Roman" w:cs="Times New Roman"/>
          <w:sz w:val="24"/>
          <w:szCs w:val="24"/>
        </w:rPr>
        <w:t xml:space="preserve"> ampliamente reconocida ...donde las capacidades de </w:t>
      </w:r>
      <w:r>
        <w:rPr>
          <w:rFonts w:ascii="Times New Roman" w:hAnsi="Times New Roman" w:cs="Times New Roman"/>
          <w:sz w:val="24"/>
          <w:szCs w:val="24"/>
        </w:rPr>
        <w:t>...</w:t>
      </w:r>
      <w:r w:rsidR="002B1727">
        <w:rPr>
          <w:rFonts w:ascii="Times New Roman" w:hAnsi="Times New Roman" w:cs="Times New Roman"/>
          <w:sz w:val="24"/>
          <w:szCs w:val="24"/>
        </w:rPr>
        <w:t>Por otra parte existe evidencia de un enfoque distribuido supera el comportamiento de un AG secuencial, sin embargo comparaciones orientadas a ...</w:t>
      </w:r>
    </w:p>
    <w:p w:rsidR="00BC356C" w:rsidRDefault="00BC356C"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Sin em</w:t>
      </w:r>
      <w:r w:rsidR="005C053F">
        <w:rPr>
          <w:rFonts w:ascii="Times New Roman" w:hAnsi="Times New Roman" w:cs="Times New Roman"/>
          <w:sz w:val="24"/>
          <w:szCs w:val="24"/>
        </w:rPr>
        <w:t>b</w:t>
      </w:r>
      <w:r>
        <w:rPr>
          <w:rFonts w:ascii="Times New Roman" w:hAnsi="Times New Roman" w:cs="Times New Roman"/>
          <w:sz w:val="24"/>
          <w:szCs w:val="24"/>
        </w:rPr>
        <w:t>argo</w:t>
      </w:r>
      <w:r w:rsidR="005C053F">
        <w:rPr>
          <w:rFonts w:ascii="Times New Roman" w:hAnsi="Times New Roman" w:cs="Times New Roman"/>
          <w:sz w:val="24"/>
          <w:szCs w:val="24"/>
        </w:rPr>
        <w:t xml:space="preserve">, hasta ahora </w:t>
      </w:r>
    </w:p>
    <w:p w:rsidR="002B1727" w:rsidRDefault="002B1727" w:rsidP="00BC356C">
      <w:pPr>
        <w:spacing w:line="360" w:lineRule="auto"/>
        <w:jc w:val="both"/>
        <w:rPr>
          <w:rFonts w:ascii="Times New Roman" w:hAnsi="Times New Roman" w:cs="Times New Roman"/>
          <w:sz w:val="24"/>
          <w:szCs w:val="24"/>
        </w:rPr>
      </w:pPr>
    </w:p>
    <w:p w:rsidR="006F25AC" w:rsidRDefault="002B1727"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en la literatura usualmente conocimiento específico del problema es utilizado para generar soluciones competitivas. Es </w:t>
      </w:r>
      <w:r w:rsidR="006F25AC">
        <w:rPr>
          <w:rFonts w:ascii="Times New Roman" w:hAnsi="Times New Roman" w:cs="Times New Roman"/>
          <w:sz w:val="24"/>
          <w:szCs w:val="24"/>
        </w:rPr>
        <w:t>interesante</w:t>
      </w:r>
      <w:r>
        <w:rPr>
          <w:rFonts w:ascii="Times New Roman" w:hAnsi="Times New Roman" w:cs="Times New Roman"/>
          <w:sz w:val="24"/>
          <w:szCs w:val="24"/>
        </w:rPr>
        <w:t xml:space="preserve"> preguntarse si </w:t>
      </w:r>
      <w:r w:rsidR="008C0A37">
        <w:rPr>
          <w:rFonts w:ascii="Times New Roman" w:hAnsi="Times New Roman" w:cs="Times New Roman"/>
          <w:sz w:val="24"/>
          <w:szCs w:val="24"/>
        </w:rPr>
        <w:t xml:space="preserve">los conceptos celulares </w:t>
      </w:r>
      <w:r w:rsidR="006F25AC">
        <w:rPr>
          <w:rFonts w:ascii="Times New Roman" w:hAnsi="Times New Roman" w:cs="Times New Roman"/>
          <w:sz w:val="24"/>
          <w:szCs w:val="24"/>
        </w:rPr>
        <w:t xml:space="preserve">por si solos, </w:t>
      </w:r>
      <w:r w:rsidR="008C0A37">
        <w:rPr>
          <w:rFonts w:ascii="Times New Roman" w:hAnsi="Times New Roman" w:cs="Times New Roman"/>
          <w:sz w:val="24"/>
          <w:szCs w:val="24"/>
        </w:rPr>
        <w:t xml:space="preserve">permiten a </w:t>
      </w:r>
      <w:r>
        <w:rPr>
          <w:rFonts w:ascii="Times New Roman" w:hAnsi="Times New Roman" w:cs="Times New Roman"/>
          <w:sz w:val="24"/>
          <w:szCs w:val="24"/>
        </w:rPr>
        <w:t>la</w:t>
      </w:r>
      <w:r w:rsidR="008C0A37">
        <w:rPr>
          <w:rFonts w:ascii="Times New Roman" w:hAnsi="Times New Roman" w:cs="Times New Roman"/>
          <w:sz w:val="24"/>
          <w:szCs w:val="24"/>
        </w:rPr>
        <w:t xml:space="preserve"> evolución genética</w:t>
      </w:r>
      <w:r w:rsidR="00991931">
        <w:rPr>
          <w:rFonts w:ascii="Times New Roman" w:hAnsi="Times New Roman" w:cs="Times New Roman"/>
          <w:sz w:val="24"/>
          <w:szCs w:val="24"/>
        </w:rPr>
        <w:t xml:space="preserve"> mejorar</w:t>
      </w:r>
      <w:r w:rsidR="008C0A37">
        <w:rPr>
          <w:rFonts w:ascii="Times New Roman" w:hAnsi="Times New Roman" w:cs="Times New Roman"/>
          <w:sz w:val="24"/>
          <w:szCs w:val="24"/>
        </w:rPr>
        <w:t xml:space="preserve"> el</w:t>
      </w:r>
      <w:r>
        <w:rPr>
          <w:rFonts w:ascii="Times New Roman" w:hAnsi="Times New Roman" w:cs="Times New Roman"/>
          <w:sz w:val="24"/>
          <w:szCs w:val="24"/>
        </w:rPr>
        <w:t xml:space="preserve"> </w:t>
      </w:r>
      <w:r w:rsidR="008C0A37">
        <w:rPr>
          <w:rFonts w:ascii="Times New Roman" w:hAnsi="Times New Roman" w:cs="Times New Roman"/>
          <w:sz w:val="24"/>
          <w:szCs w:val="24"/>
        </w:rPr>
        <w:t xml:space="preserve">aprendizaje de reglas que permitan </w:t>
      </w:r>
      <w:r>
        <w:rPr>
          <w:rFonts w:ascii="Times New Roman" w:hAnsi="Times New Roman" w:cs="Times New Roman"/>
          <w:sz w:val="24"/>
          <w:szCs w:val="24"/>
        </w:rPr>
        <w:t>proveer resultados com</w:t>
      </w:r>
      <w:r w:rsidR="008C0A37">
        <w:rPr>
          <w:rFonts w:ascii="Times New Roman" w:hAnsi="Times New Roman" w:cs="Times New Roman"/>
          <w:sz w:val="24"/>
          <w:szCs w:val="24"/>
        </w:rPr>
        <w:t xml:space="preserve">parables a los obtenidos </w:t>
      </w:r>
      <w:r w:rsidR="00417E7F">
        <w:rPr>
          <w:rFonts w:ascii="Times New Roman" w:hAnsi="Times New Roman" w:cs="Times New Roman"/>
          <w:sz w:val="24"/>
          <w:szCs w:val="24"/>
        </w:rPr>
        <w:t>mediante</w:t>
      </w:r>
      <w:r w:rsidR="008C0A37">
        <w:rPr>
          <w:rFonts w:ascii="Times New Roman" w:hAnsi="Times New Roman" w:cs="Times New Roman"/>
          <w:sz w:val="24"/>
          <w:szCs w:val="24"/>
        </w:rPr>
        <w:t xml:space="preserve"> dicho </w:t>
      </w:r>
      <w:r>
        <w:rPr>
          <w:rFonts w:ascii="Times New Roman" w:hAnsi="Times New Roman" w:cs="Times New Roman"/>
          <w:sz w:val="24"/>
          <w:szCs w:val="24"/>
        </w:rPr>
        <w:t>conocimiento especí</w:t>
      </w:r>
      <w:r w:rsidR="008C0A37">
        <w:rPr>
          <w:rFonts w:ascii="Times New Roman" w:hAnsi="Times New Roman" w:cs="Times New Roman"/>
          <w:sz w:val="24"/>
          <w:szCs w:val="24"/>
        </w:rPr>
        <w:t>fico</w:t>
      </w:r>
      <w:r w:rsidR="009828C7">
        <w:rPr>
          <w:rFonts w:ascii="Times New Roman" w:hAnsi="Times New Roman" w:cs="Times New Roman"/>
          <w:sz w:val="24"/>
          <w:szCs w:val="24"/>
        </w:rPr>
        <w:t>. Lo cual podría ser observable en las características de las mejores soluciones evolucionadas.</w:t>
      </w:r>
    </w:p>
    <w:p w:rsidR="006F25AC" w:rsidRDefault="006F25AC"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n embargo para</w:t>
      </w:r>
      <w:r w:rsidR="00C361DA">
        <w:rPr>
          <w:rFonts w:ascii="Times New Roman" w:hAnsi="Times New Roman" w:cs="Times New Roman"/>
          <w:sz w:val="24"/>
          <w:szCs w:val="24"/>
        </w:rPr>
        <w:t xml:space="preserve"> varias</w:t>
      </w:r>
      <w:r>
        <w:rPr>
          <w:rFonts w:ascii="Times New Roman" w:hAnsi="Times New Roman" w:cs="Times New Roman"/>
          <w:sz w:val="24"/>
          <w:szCs w:val="24"/>
        </w:rPr>
        <w:t xml:space="preserve"> instancias simples ninguno de </w:t>
      </w:r>
      <w:r w:rsidR="009828C7">
        <w:rPr>
          <w:rFonts w:ascii="Times New Roman" w:hAnsi="Times New Roman" w:cs="Times New Roman"/>
          <w:sz w:val="24"/>
          <w:szCs w:val="24"/>
        </w:rPr>
        <w:t>los AG fue capaz de alcanzar soluciones óptima</w:t>
      </w:r>
      <w:r>
        <w:rPr>
          <w:rFonts w:ascii="Times New Roman" w:hAnsi="Times New Roman" w:cs="Times New Roman"/>
          <w:sz w:val="24"/>
          <w:szCs w:val="24"/>
        </w:rPr>
        <w:t xml:space="preserve">s. Lo que </w:t>
      </w:r>
      <w:r w:rsidR="00C10003">
        <w:rPr>
          <w:rFonts w:ascii="Times New Roman" w:hAnsi="Times New Roman" w:cs="Times New Roman"/>
          <w:sz w:val="24"/>
          <w:szCs w:val="24"/>
        </w:rPr>
        <w:t>lleva a pensar que</w:t>
      </w:r>
      <w:r>
        <w:rPr>
          <w:rFonts w:ascii="Times New Roman" w:hAnsi="Times New Roman" w:cs="Times New Roman"/>
          <w:sz w:val="24"/>
          <w:szCs w:val="24"/>
        </w:rPr>
        <w:t xml:space="preserve"> un sesgo en la representación,</w:t>
      </w:r>
      <w:r w:rsidR="00CD04E4">
        <w:rPr>
          <w:rFonts w:ascii="Times New Roman" w:hAnsi="Times New Roman" w:cs="Times New Roman"/>
          <w:sz w:val="24"/>
          <w:szCs w:val="24"/>
        </w:rPr>
        <w:t xml:space="preserve"> incapaz de generar</w:t>
      </w:r>
      <w:r w:rsidR="0046557C">
        <w:rPr>
          <w:rFonts w:ascii="Times New Roman" w:hAnsi="Times New Roman" w:cs="Times New Roman"/>
          <w:sz w:val="24"/>
          <w:szCs w:val="24"/>
        </w:rPr>
        <w:t xml:space="preserve"> ciertas secuencias de piezas, impide que</w:t>
      </w:r>
      <w:r w:rsidR="00C10003">
        <w:rPr>
          <w:rFonts w:ascii="Times New Roman" w:hAnsi="Times New Roman" w:cs="Times New Roman"/>
          <w:sz w:val="24"/>
          <w:szCs w:val="24"/>
        </w:rPr>
        <w:t xml:space="preserve"> se visiten ciertas regiones del espacio, lo que</w:t>
      </w:r>
      <w:r>
        <w:rPr>
          <w:rFonts w:ascii="Times New Roman" w:hAnsi="Times New Roman" w:cs="Times New Roman"/>
          <w:sz w:val="24"/>
          <w:szCs w:val="24"/>
        </w:rPr>
        <w:t xml:space="preserve"> al mismo tiempo no haya permitido al AG</w:t>
      </w:r>
      <w:r w:rsidR="00417E7F">
        <w:rPr>
          <w:rFonts w:ascii="Times New Roman" w:hAnsi="Times New Roman" w:cs="Times New Roman"/>
          <w:sz w:val="24"/>
          <w:szCs w:val="24"/>
        </w:rPr>
        <w:t xml:space="preserve">, y en especial al AG </w:t>
      </w:r>
      <w:r>
        <w:rPr>
          <w:rFonts w:ascii="Times New Roman" w:hAnsi="Times New Roman" w:cs="Times New Roman"/>
          <w:sz w:val="24"/>
          <w:szCs w:val="24"/>
        </w:rPr>
        <w:t>celular</w:t>
      </w:r>
      <w:r w:rsidR="009828C7">
        <w:rPr>
          <w:rFonts w:ascii="Times New Roman" w:hAnsi="Times New Roman" w:cs="Times New Roman"/>
          <w:sz w:val="24"/>
          <w:szCs w:val="24"/>
        </w:rPr>
        <w:t>,</w:t>
      </w:r>
      <w:r>
        <w:rPr>
          <w:rFonts w:ascii="Times New Roman" w:hAnsi="Times New Roman" w:cs="Times New Roman"/>
          <w:sz w:val="24"/>
          <w:szCs w:val="24"/>
        </w:rPr>
        <w:t xml:space="preserve"> alcanzar mejores soluciones.</w:t>
      </w:r>
    </w:p>
    <w:p w:rsidR="00A63005" w:rsidRPr="00881077" w:rsidRDefault="00D719A6" w:rsidP="00BC356C">
      <w:pPr>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distinto</w:t>
      </w:r>
      <w:r w:rsidR="00A63005">
        <w:rPr>
          <w:rFonts w:ascii="Times New Roman" w:hAnsi="Times New Roman" w:cs="Times New Roman"/>
          <w:sz w:val="24"/>
          <w:szCs w:val="24"/>
        </w:rPr>
        <w:t xml:space="preserve">s </w:t>
      </w:r>
      <w:proofErr w:type="spellStart"/>
      <w:r w:rsidR="00A63005">
        <w:rPr>
          <w:rFonts w:ascii="Times New Roman" w:hAnsi="Times New Roman" w:cs="Times New Roman"/>
          <w:sz w:val="24"/>
          <w:szCs w:val="24"/>
        </w:rPr>
        <w:t>strings</w:t>
      </w:r>
      <w:proofErr w:type="spellEnd"/>
      <w:r w:rsidR="00A63005">
        <w:rPr>
          <w:rFonts w:ascii="Times New Roman" w:hAnsi="Times New Roman" w:cs="Times New Roman"/>
          <w:sz w:val="24"/>
          <w:szCs w:val="24"/>
        </w:rPr>
        <w:t xml:space="preserve"> binarios eran interpretados como las mismas secuencias de pie</w:t>
      </w:r>
      <w:r>
        <w:rPr>
          <w:rFonts w:ascii="Times New Roman" w:hAnsi="Times New Roman" w:cs="Times New Roman"/>
          <w:sz w:val="24"/>
          <w:szCs w:val="24"/>
        </w:rPr>
        <w:t>zas por lo que esto también tiene</w:t>
      </w:r>
      <w:r w:rsidR="00A63005">
        <w:rPr>
          <w:rFonts w:ascii="Times New Roman" w:hAnsi="Times New Roman" w:cs="Times New Roman"/>
          <w:sz w:val="24"/>
          <w:szCs w:val="24"/>
        </w:rPr>
        <w:t xml:space="preserve"> efectos negativos en la diversidad de población, que usar directamente una representación de permutación para las secuencias de piezas.</w:t>
      </w: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BC356C">
      <w:pPr>
        <w:spacing w:line="360" w:lineRule="auto"/>
        <w:jc w:val="both"/>
      </w:pPr>
    </w:p>
    <w:p w:rsidR="00E930E1" w:rsidRDefault="00E930E1" w:rsidP="009712EF">
      <w:pPr>
        <w:jc w:val="both"/>
      </w:pPr>
    </w:p>
    <w:p w:rsidR="00E930E1" w:rsidRDefault="00E930E1" w:rsidP="009712EF">
      <w:pPr>
        <w:jc w:val="both"/>
      </w:pPr>
    </w:p>
    <w:p w:rsidR="00E90744" w:rsidRDefault="00FA12DC" w:rsidP="00E90744">
      <w:pPr>
        <w:pStyle w:val="Ttulo2"/>
      </w:pPr>
      <w:r>
        <w:t>1.2</w:t>
      </w:r>
      <w:r>
        <w:tab/>
      </w:r>
      <w:r w:rsidR="00DA029B">
        <w:t>DESCRIPCIÓN DEL PROBLEMA</w:t>
      </w:r>
    </w:p>
    <w:p w:rsidR="00F003A9" w:rsidRDefault="00F003A9" w:rsidP="00F003A9"/>
    <w:p w:rsidR="005A1C12" w:rsidRDefault="009947E0"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Hifi and M’Halla, 2003)</w:t>
      </w:r>
      <w:r w:rsidR="0082275A">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E930E1">
      <w:pPr>
        <w:pStyle w:val="normal0"/>
        <w:spacing w:line="360" w:lineRule="auto"/>
        <w:ind w:left="720"/>
        <w:contextualSpacing/>
        <w:jc w:val="both"/>
        <w:rPr>
          <w:rFonts w:ascii="Times New Roman" w:hAnsi="Times New Roman" w:cs="Times New Roman"/>
          <w:sz w:val="24"/>
          <w:szCs w:val="24"/>
        </w:rPr>
      </w:pP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9947E0">
      <w:pPr>
        <w:pStyle w:val="normal0"/>
        <w:spacing w:line="360" w:lineRule="auto"/>
        <w:jc w:val="both"/>
        <w:rPr>
          <w:rFonts w:ascii="Times New Roman" w:hAnsi="Times New Roman" w:cs="Times New Roman"/>
          <w:sz w:val="24"/>
          <w:szCs w:val="24"/>
        </w:rPr>
      </w:pP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Pr="009947E0" w:rsidRDefault="005A1C12" w:rsidP="009947E0">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5A1C12" w:rsidRPr="009947E0" w:rsidRDefault="005A1C12"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eraudo et al., 2004)</w:t>
      </w:r>
      <w:r w:rsidR="0082275A">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corte de un rollo de género en industria textil), asignación a varias regiones contenedoras de </w:t>
      </w:r>
      <w:r w:rsidR="005A1C12" w:rsidRPr="009947E0">
        <w:rPr>
          <w:rFonts w:ascii="Times New Roman" w:hAnsi="Times New Roman" w:cs="Times New Roman"/>
          <w:sz w:val="24"/>
          <w:szCs w:val="24"/>
        </w:rPr>
        <w:lastRenderedPageBreak/>
        <w:t>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9947E0">
      <w:pPr>
        <w:pStyle w:val="normal0"/>
        <w:spacing w:line="360" w:lineRule="auto"/>
        <w:jc w:val="both"/>
        <w:rPr>
          <w:rFonts w:ascii="Times New Roman" w:hAnsi="Times New Roman" w:cs="Times New Roman"/>
          <w:sz w:val="24"/>
          <w:szCs w:val="24"/>
        </w:rPr>
      </w:pPr>
    </w:p>
    <w:p w:rsidR="00456DE8" w:rsidRDefault="005A1C12" w:rsidP="00456DE8">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456DE8">
      <w:pPr>
        <w:pStyle w:val="Epgrafe"/>
        <w:jc w:val="center"/>
        <w:rPr>
          <w:rFonts w:ascii="Times New Roman" w:eastAsia="Times New Roman" w:hAnsi="Times New Roman" w:cs="Times New Roman"/>
          <w:b w:val="0"/>
          <w:i/>
          <w:color w:val="000000" w:themeColor="text1"/>
          <w:sz w:val="24"/>
          <w:lang w:eastAsia="es-ES"/>
        </w:rPr>
      </w:pPr>
      <w:bookmarkStart w:id="0" w:name="_Ref373890889"/>
      <w:r w:rsidRPr="00456DE8">
        <w:rPr>
          <w:rFonts w:ascii="Times New Roman" w:eastAsia="Times New Roman" w:hAnsi="Times New Roman" w:cs="Times New Roman"/>
          <w:b w:val="0"/>
          <w:color w:val="000000" w:themeColor="text1"/>
          <w:sz w:val="24"/>
          <w:lang w:eastAsia="es-ES"/>
        </w:rPr>
        <w:t xml:space="preserve">FIGURA </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82275A">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82275A">
        <w:rPr>
          <w:rFonts w:ascii="Times New Roman" w:eastAsia="Times New Roman" w:hAnsi="Times New Roman" w:cs="Times New Roman"/>
          <w:b w:val="0"/>
          <w:color w:val="000000" w:themeColor="text1"/>
          <w:sz w:val="24"/>
          <w:lang w:eastAsia="es-ES"/>
        </w:rPr>
        <w:fldChar w:fldCharType="end"/>
      </w:r>
      <w:bookmarkEnd w:id="0"/>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456DE8">
      <w:pPr>
        <w:pStyle w:val="Epgrafe"/>
        <w:jc w:val="center"/>
      </w:pPr>
    </w:p>
    <w:p w:rsidR="0010361C" w:rsidRDefault="005A1C12" w:rsidP="0010361C">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10361C" w:rsidRDefault="0010361C" w:rsidP="00E930E1">
      <w:pPr>
        <w:pStyle w:val="Epgrafe"/>
        <w:jc w:val="center"/>
        <w:rPr>
          <w:rFonts w:ascii="Times New Roman" w:eastAsia="Times New Roman" w:hAnsi="Times New Roman" w:cs="Times New Roman"/>
          <w:b w:val="0"/>
          <w:i/>
          <w:color w:val="000000" w:themeColor="text1"/>
          <w:sz w:val="24"/>
          <w:lang w:eastAsia="es-ES"/>
        </w:rPr>
      </w:pPr>
      <w:bookmarkStart w:id="1" w:name="_Ref374363761"/>
      <w:r w:rsidRPr="0010361C">
        <w:rPr>
          <w:rFonts w:ascii="Times New Roman" w:eastAsia="Times New Roman" w:hAnsi="Times New Roman" w:cs="Times New Roman"/>
          <w:b w:val="0"/>
          <w:color w:val="000000" w:themeColor="text1"/>
          <w:sz w:val="24"/>
          <w:lang w:eastAsia="es-ES"/>
        </w:rPr>
        <w:t xml:space="preserve">FIGURA </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82275A">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2</w:t>
      </w:r>
      <w:r w:rsidR="0082275A">
        <w:rPr>
          <w:rFonts w:ascii="Times New Roman" w:eastAsia="Times New Roman" w:hAnsi="Times New Roman" w:cs="Times New Roman"/>
          <w:b w:val="0"/>
          <w:color w:val="000000" w:themeColor="text1"/>
          <w:sz w:val="24"/>
          <w:lang w:eastAsia="es-ES"/>
        </w:rPr>
        <w:fldChar w:fldCharType="end"/>
      </w:r>
      <w:bookmarkEnd w:id="1"/>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930E1" w:rsidRPr="00E930E1" w:rsidRDefault="00E930E1" w:rsidP="00E930E1">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Dyckhoff, 1990)</w:t>
      </w:r>
      <w:r w:rsidR="0082275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75363E" w:rsidRDefault="005A1C12" w:rsidP="0075363E">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5363E">
      <w:pPr>
        <w:pStyle w:val="Epgrafe"/>
        <w:jc w:val="center"/>
        <w:rPr>
          <w:rFonts w:ascii="Times New Roman" w:eastAsia="Times New Roman" w:hAnsi="Times New Roman" w:cs="Times New Roman"/>
          <w:b w:val="0"/>
          <w:i/>
          <w:color w:val="000000" w:themeColor="text1"/>
          <w:sz w:val="24"/>
          <w:lang w:eastAsia="es-ES"/>
        </w:rPr>
      </w:pPr>
      <w:bookmarkStart w:id="2" w:name="_Ref374364040"/>
      <w:r w:rsidRPr="0075363E">
        <w:rPr>
          <w:rFonts w:ascii="Times New Roman" w:eastAsia="Times New Roman" w:hAnsi="Times New Roman" w:cs="Times New Roman"/>
          <w:b w:val="0"/>
          <w:color w:val="000000" w:themeColor="text1"/>
          <w:sz w:val="24"/>
          <w:lang w:eastAsia="es-ES"/>
        </w:rPr>
        <w:t xml:space="preserve">FIGURA </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82275A">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3</w:t>
      </w:r>
      <w:r w:rsidR="0082275A">
        <w:rPr>
          <w:rFonts w:ascii="Times New Roman" w:eastAsia="Times New Roman" w:hAnsi="Times New Roman" w:cs="Times New Roman"/>
          <w:b w:val="0"/>
          <w:color w:val="000000" w:themeColor="text1"/>
          <w:sz w:val="24"/>
          <w:lang w:eastAsia="es-ES"/>
        </w:rPr>
        <w:fldChar w:fldCharType="end"/>
      </w:r>
      <w:bookmarkEnd w:id="2"/>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5363E">
      <w:pPr>
        <w:rPr>
          <w:lang w:eastAsia="es-ES"/>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277D70">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w:t>
      </w:r>
      <w:proofErr w:type="spellStart"/>
      <w:r w:rsidR="00C61DB0" w:rsidRPr="00C61DB0">
        <w:rPr>
          <w:rFonts w:ascii="Times New Roman" w:hAnsi="Times New Roman" w:cs="Times New Roman"/>
          <w:sz w:val="24"/>
          <w:szCs w:val="24"/>
        </w:rPr>
        <w:t>Hifi</w:t>
      </w:r>
      <w:proofErr w:type="spellEnd"/>
      <w:r w:rsidR="00C61DB0" w:rsidRPr="00C61DB0">
        <w:rPr>
          <w:rFonts w:ascii="Times New Roman" w:hAnsi="Times New Roman" w:cs="Times New Roman"/>
          <w:sz w:val="24"/>
          <w:szCs w:val="24"/>
        </w:rPr>
        <w:t xml:space="preserve"> and M’Halla, 2003)</w:t>
      </w:r>
      <w:r w:rsidR="0082275A">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Wascher et al., 2007)</w:t>
      </w:r>
      <w:r w:rsidR="0082275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82275A">
        <w:rPr>
          <w:rFonts w:ascii="Times New Roman" w:hAnsi="Times New Roman" w:cs="Times New Roman"/>
          <w:i/>
          <w:sz w:val="24"/>
          <w:szCs w:val="24"/>
        </w:rPr>
        <w:fldChar w:fldCharType="begin"/>
      </w:r>
      <w:r w:rsidR="005C6F2D">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2275A">
        <w:rPr>
          <w:rFonts w:ascii="Times New Roman" w:hAnsi="Times New Roman" w:cs="Times New Roman"/>
          <w:i/>
          <w:sz w:val="24"/>
          <w:szCs w:val="24"/>
        </w:rPr>
        <w:fldChar w:fldCharType="separate"/>
      </w:r>
      <w:r w:rsidR="00C61DB0" w:rsidRPr="00C61DB0">
        <w:rPr>
          <w:rFonts w:ascii="Times New Roman" w:hAnsi="Times New Roman" w:cs="Times New Roman"/>
          <w:sz w:val="24"/>
          <w:szCs w:val="24"/>
        </w:rPr>
        <w:t>(Gonçalves and Resende, 2011)</w:t>
      </w:r>
      <w:r w:rsidR="0082275A">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 xml:space="preserve">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Yoon</w:t>
      </w:r>
      <w:proofErr w:type="spellEnd"/>
      <w:r w:rsidR="00C61DB0" w:rsidRPr="00C61DB0">
        <w:rPr>
          <w:rFonts w:ascii="Times New Roman" w:hAnsi="Times New Roman" w:cs="Times New Roman"/>
          <w:sz w:val="24"/>
        </w:rPr>
        <w:t xml:space="preserve"> et al., 2013)</w:t>
      </w:r>
      <w:r w:rsidR="0082275A">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9947E0">
      <w:pPr>
        <w:pStyle w:val="normal0"/>
        <w:spacing w:line="360" w:lineRule="auto"/>
        <w:jc w:val="both"/>
        <w:rPr>
          <w:rFonts w:ascii="Times New Roman" w:hAnsi="Times New Roman" w:cs="Times New Roman"/>
          <w:sz w:val="24"/>
          <w:szCs w:val="24"/>
        </w:rPr>
      </w:pPr>
    </w:p>
    <w:p w:rsidR="003323E2" w:rsidRDefault="005A1C12" w:rsidP="003323E2">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3323E2">
      <w:pPr>
        <w:pStyle w:val="Epgrafe"/>
        <w:jc w:val="center"/>
        <w:rPr>
          <w:rFonts w:ascii="Times New Roman" w:eastAsia="Times New Roman" w:hAnsi="Times New Roman" w:cs="Times New Roman"/>
          <w:b w:val="0"/>
          <w:i/>
          <w:color w:val="000000" w:themeColor="text1"/>
          <w:sz w:val="24"/>
          <w:lang w:eastAsia="es-ES"/>
        </w:rPr>
      </w:pPr>
      <w:bookmarkStart w:id="3" w:name="_Ref374372216"/>
      <w:r w:rsidRPr="003323E2">
        <w:rPr>
          <w:rFonts w:ascii="Times New Roman" w:eastAsia="Times New Roman" w:hAnsi="Times New Roman" w:cs="Times New Roman"/>
          <w:b w:val="0"/>
          <w:color w:val="000000" w:themeColor="text1"/>
          <w:sz w:val="24"/>
          <w:lang w:eastAsia="es-ES"/>
        </w:rPr>
        <w:t xml:space="preserve">FIGURA </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TYLEREF 1 \s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1</w:t>
      </w:r>
      <w:r w:rsidR="0082275A">
        <w:rPr>
          <w:rFonts w:ascii="Times New Roman" w:eastAsia="Times New Roman" w:hAnsi="Times New Roman" w:cs="Times New Roman"/>
          <w:b w:val="0"/>
          <w:color w:val="000000" w:themeColor="text1"/>
          <w:sz w:val="24"/>
          <w:lang w:eastAsia="es-ES"/>
        </w:rPr>
        <w:fldChar w:fldCharType="end"/>
      </w:r>
      <w:r w:rsidR="004F3B69">
        <w:rPr>
          <w:rFonts w:ascii="Times New Roman" w:eastAsia="Times New Roman" w:hAnsi="Times New Roman" w:cs="Times New Roman"/>
          <w:b w:val="0"/>
          <w:color w:val="000000" w:themeColor="text1"/>
          <w:sz w:val="24"/>
          <w:lang w:eastAsia="es-ES"/>
        </w:rPr>
        <w:t>.</w:t>
      </w:r>
      <w:r w:rsidR="0082275A">
        <w:rPr>
          <w:rFonts w:ascii="Times New Roman" w:eastAsia="Times New Roman" w:hAnsi="Times New Roman" w:cs="Times New Roman"/>
          <w:b w:val="0"/>
          <w:color w:val="000000" w:themeColor="text1"/>
          <w:sz w:val="24"/>
          <w:lang w:eastAsia="es-ES"/>
        </w:rPr>
        <w:fldChar w:fldCharType="begin"/>
      </w:r>
      <w:r w:rsidR="004F3B69">
        <w:rPr>
          <w:rFonts w:ascii="Times New Roman" w:eastAsia="Times New Roman" w:hAnsi="Times New Roman" w:cs="Times New Roman"/>
          <w:b w:val="0"/>
          <w:color w:val="000000" w:themeColor="text1"/>
          <w:sz w:val="24"/>
          <w:lang w:eastAsia="es-ES"/>
        </w:rPr>
        <w:instrText xml:space="preserve"> SEQ Figura \* ARABIC \s 1 </w:instrText>
      </w:r>
      <w:r w:rsidR="0082275A">
        <w:rPr>
          <w:rFonts w:ascii="Times New Roman" w:eastAsia="Times New Roman" w:hAnsi="Times New Roman" w:cs="Times New Roman"/>
          <w:b w:val="0"/>
          <w:color w:val="000000" w:themeColor="text1"/>
          <w:sz w:val="24"/>
          <w:lang w:eastAsia="es-ES"/>
        </w:rPr>
        <w:fldChar w:fldCharType="separate"/>
      </w:r>
      <w:r w:rsidR="004F3B69">
        <w:rPr>
          <w:rFonts w:ascii="Times New Roman" w:eastAsia="Times New Roman" w:hAnsi="Times New Roman" w:cs="Times New Roman"/>
          <w:b w:val="0"/>
          <w:noProof/>
          <w:color w:val="000000" w:themeColor="text1"/>
          <w:sz w:val="24"/>
          <w:lang w:eastAsia="es-ES"/>
        </w:rPr>
        <w:t>4</w:t>
      </w:r>
      <w:r w:rsidR="0082275A">
        <w:rPr>
          <w:rFonts w:ascii="Times New Roman" w:eastAsia="Times New Roman" w:hAnsi="Times New Roman" w:cs="Times New Roman"/>
          <w:b w:val="0"/>
          <w:color w:val="000000" w:themeColor="text1"/>
          <w:sz w:val="24"/>
          <w:lang w:eastAsia="es-ES"/>
        </w:rPr>
        <w:fldChar w:fldCharType="end"/>
      </w:r>
      <w:bookmarkEnd w:id="3"/>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3323E2">
      <w:pPr>
        <w:rPr>
          <w:lang w:eastAsia="es-ES"/>
        </w:rPr>
      </w:pPr>
    </w:p>
    <w:p w:rsidR="004273C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82275A">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75A">
        <w:rPr>
          <w:rFonts w:ascii="Times New Roman" w:hAnsi="Times New Roman" w:cs="Times New Roman"/>
          <w:i/>
          <w:sz w:val="24"/>
          <w:szCs w:val="24"/>
        </w:rPr>
        <w:fldChar w:fldCharType="separate"/>
      </w:r>
      <w:r w:rsidR="00C61DB0" w:rsidRPr="00C61DB0">
        <w:rPr>
          <w:rFonts w:ascii="Times New Roman" w:hAnsi="Times New Roman" w:cs="Times New Roman"/>
          <w:sz w:val="24"/>
        </w:rPr>
        <w:t>(Beasley, 2000)</w:t>
      </w:r>
      <w:r w:rsidR="0082275A">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4273C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9947E0">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0C04CD">
      <w:pPr>
        <w:pStyle w:val="normal0"/>
        <w:spacing w:line="360" w:lineRule="auto"/>
        <w:ind w:left="1485"/>
        <w:jc w:val="both"/>
        <w:rPr>
          <w:rFonts w:ascii="Times New Roman" w:hAnsi="Times New Roman" w:cs="Times New Roman"/>
          <w:sz w:val="24"/>
          <w:szCs w:val="24"/>
        </w:rPr>
      </w:pPr>
    </w:p>
    <w:p w:rsidR="000F1E6F" w:rsidRPr="00E930E1" w:rsidRDefault="00BA28B1"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82275A">
        <w:rPr>
          <w:rFonts w:ascii="Times New Roman" w:hAnsi="Times New Roman" w:cs="Times New Roman"/>
          <w:i/>
          <w:sz w:val="24"/>
          <w:szCs w:val="24"/>
        </w:rPr>
        <w:fldChar w:fldCharType="begin"/>
      </w:r>
      <w:r w:rsidR="009553AF">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82275A">
        <w:rPr>
          <w:rFonts w:ascii="Times New Roman" w:hAnsi="Times New Roman" w:cs="Times New Roman"/>
          <w:i/>
          <w:sz w:val="24"/>
          <w:szCs w:val="24"/>
        </w:rPr>
        <w:fldChar w:fldCharType="separate"/>
      </w:r>
      <w:r w:rsidR="00C61DB0" w:rsidRPr="00C61DB0">
        <w:rPr>
          <w:rFonts w:ascii="Times New Roman" w:hAnsi="Times New Roman" w:cs="Times New Roman"/>
          <w:sz w:val="24"/>
        </w:rPr>
        <w:t>(</w:t>
      </w:r>
      <w:proofErr w:type="spellStart"/>
      <w:r w:rsidR="00C61DB0" w:rsidRPr="00C61DB0">
        <w:rPr>
          <w:rFonts w:ascii="Times New Roman" w:hAnsi="Times New Roman" w:cs="Times New Roman"/>
          <w:sz w:val="24"/>
        </w:rPr>
        <w:t>Caprara</w:t>
      </w:r>
      <w:proofErr w:type="spellEnd"/>
      <w:r w:rsidR="00C61DB0" w:rsidRPr="00C61DB0">
        <w:rPr>
          <w:rFonts w:ascii="Times New Roman" w:hAnsi="Times New Roman" w:cs="Times New Roman"/>
          <w:sz w:val="24"/>
        </w:rPr>
        <w:t xml:space="preserve"> and Monaci, 2003)</w:t>
      </w:r>
      <w:r w:rsidR="0082275A">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Garey and Johnson, 1979)</w:t>
      </w:r>
      <w:r w:rsidR="0082275A">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82275A">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easley, 2000)</w:t>
      </w:r>
      <w:r w:rsidR="0082275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9947E0">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9947E0">
      <w:pPr>
        <w:pStyle w:val="normal0"/>
        <w:spacing w:line="360" w:lineRule="auto"/>
        <w:jc w:val="both"/>
        <w:rPr>
          <w:rFonts w:ascii="Times New Roman" w:hAnsi="Times New Roman" w:cs="Times New Roman"/>
          <w:sz w:val="24"/>
          <w:szCs w:val="24"/>
        </w:rPr>
      </w:pPr>
    </w:p>
    <w:p w:rsidR="005A1C12" w:rsidRPr="009947E0"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2)</w:t>
      </w:r>
      <w:r w:rsidR="0082275A">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9947E0">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183F23">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F73E81">
      <w:pPr>
        <w:pStyle w:val="normal0"/>
        <w:spacing w:line="360" w:lineRule="auto"/>
        <w:ind w:left="720"/>
        <w:contextualSpacing/>
        <w:jc w:val="both"/>
        <w:rPr>
          <w:rFonts w:ascii="Times New Roman" w:hAnsi="Times New Roman" w:cs="Times New Roman"/>
          <w:sz w:val="24"/>
          <w:szCs w:val="24"/>
        </w:rPr>
      </w:pPr>
    </w:p>
    <w:p w:rsidR="001A5477" w:rsidRDefault="00F73E81"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82275A">
        <w:rPr>
          <w:rFonts w:ascii="Times New Roman" w:hAnsi="Times New Roman" w:cs="Times New Roman"/>
          <w:i/>
          <w:sz w:val="24"/>
          <w:szCs w:val="24"/>
        </w:rPr>
        <w:fldChar w:fldCharType="begin"/>
      </w:r>
      <w:r w:rsidR="001A5477">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2275A">
        <w:rPr>
          <w:rFonts w:ascii="Times New Roman" w:hAnsi="Times New Roman" w:cs="Times New Roman"/>
          <w:i/>
          <w:sz w:val="24"/>
          <w:szCs w:val="24"/>
        </w:rPr>
        <w:fldChar w:fldCharType="separate"/>
      </w:r>
      <w:r w:rsidR="00C61DB0" w:rsidRPr="00C61DB0">
        <w:rPr>
          <w:rFonts w:ascii="Times New Roman" w:hAnsi="Times New Roman" w:cs="Times New Roman"/>
          <w:sz w:val="24"/>
        </w:rPr>
        <w:t>(Cui and Huang, 2012)</w:t>
      </w:r>
      <w:r w:rsidR="0082275A">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Hifi and Zissimopoulos, 1997)</w:t>
      </w:r>
      <w:r w:rsidR="0082275A">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82275A">
        <w:rPr>
          <w:rFonts w:ascii="Times New Roman" w:hAnsi="Times New Roman" w:cs="Times New Roman"/>
          <w:sz w:val="24"/>
          <w:szCs w:val="24"/>
        </w:rPr>
        <w:fldChar w:fldCharType="begin"/>
      </w:r>
      <w:r w:rsidR="00600C31">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5)</w:t>
      </w:r>
      <w:r w:rsidR="0082275A">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w:t>
      </w:r>
      <w:r w:rsidRPr="00F73E81">
        <w:rPr>
          <w:rFonts w:ascii="Times New Roman" w:hAnsi="Times New Roman" w:cs="Times New Roman"/>
          <w:sz w:val="24"/>
          <w:szCs w:val="24"/>
        </w:rPr>
        <w:lastRenderedPageBreak/>
        <w:t xml:space="preserve">de cada </w:t>
      </w:r>
      <w:r>
        <w:rPr>
          <w:rFonts w:ascii="Times New Roman" w:hAnsi="Times New Roman" w:cs="Times New Roman"/>
          <w:sz w:val="24"/>
          <w:szCs w:val="24"/>
        </w:rPr>
        <w:t xml:space="preserve">tipo de </w:t>
      </w:r>
      <w:proofErr w:type="spellStart"/>
      <w:r>
        <w:rPr>
          <w:rFonts w:ascii="Times New Roman" w:hAnsi="Times New Roman" w:cs="Times New Roman"/>
          <w:sz w:val="24"/>
          <w:szCs w:val="24"/>
        </w:rPr>
        <w:t>item</w:t>
      </w:r>
      <w:proofErr w:type="spellEnd"/>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F73E81">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proofErr w:type="spellStart"/>
      <w:r w:rsidR="00176C95">
        <w:rPr>
          <w:rFonts w:ascii="Times New Roman" w:hAnsi="Times New Roman" w:cs="Times New Roman"/>
          <w:sz w:val="24"/>
          <w:szCs w:val="24"/>
        </w:rPr>
        <w:t>items</w:t>
      </w:r>
      <w:proofErr w:type="spellEnd"/>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proofErr w:type="spellStart"/>
      <w:r w:rsidR="00D80815">
        <w:rPr>
          <w:rFonts w:ascii="Times New Roman" w:hAnsi="Times New Roman" w:cs="Times New Roman"/>
          <w:sz w:val="24"/>
          <w:szCs w:val="24"/>
        </w:rPr>
        <w:t>tipicamente</w:t>
      </w:r>
      <w:proofErr w:type="spellEnd"/>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82275A">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ung et al., 2000)</w:t>
      </w:r>
      <w:r w:rsidR="0082275A">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82275A">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9947E0">
      <w:pPr>
        <w:pStyle w:val="normal0"/>
        <w:spacing w:line="360" w:lineRule="auto"/>
        <w:jc w:val="both"/>
        <w:rPr>
          <w:rFonts w:ascii="Times New Roman" w:hAnsi="Times New Roman" w:cs="Times New Roman"/>
          <w:sz w:val="24"/>
          <w:szCs w:val="24"/>
        </w:rPr>
      </w:pPr>
    </w:p>
    <w:p w:rsidR="00FF61BF" w:rsidRDefault="005A1C12" w:rsidP="00FF61BF">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FF61BF" w:rsidRPr="008916BF" w:rsidRDefault="00FF61BF" w:rsidP="00FF61BF">
      <w:pPr>
        <w:pStyle w:val="normal0"/>
        <w:spacing w:line="360" w:lineRule="auto"/>
        <w:jc w:val="center"/>
        <w:rPr>
          <w:rFonts w:ascii="Times New Roman" w:hAnsi="Times New Roman" w:cs="Times New Roman"/>
          <w:i/>
          <w:sz w:val="24"/>
          <w:szCs w:val="24"/>
        </w:rPr>
      </w:pPr>
      <w:bookmarkStart w:id="4" w:name="_Ref374375054"/>
      <w:r w:rsidRPr="00FF61BF">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5</w:t>
      </w:r>
      <w:r w:rsidR="0082275A">
        <w:rPr>
          <w:rFonts w:ascii="Times New Roman" w:eastAsia="Times New Roman" w:hAnsi="Times New Roman" w:cs="Times New Roman"/>
          <w:bCs/>
          <w:color w:val="000000" w:themeColor="text1"/>
          <w:sz w:val="24"/>
          <w:szCs w:val="18"/>
        </w:rPr>
        <w:fldChar w:fldCharType="end"/>
      </w:r>
      <w:bookmarkEnd w:id="4"/>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351106"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A1C12" w:rsidRPr="009947E0" w:rsidRDefault="00351106"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hen, 2007)</w:t>
      </w:r>
      <w:r w:rsidR="0082275A">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82275A">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ortfeldt and Winter, 2008)</w:t>
      </w:r>
      <w:r w:rsidR="0082275A">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Pr="009947E0" w:rsidRDefault="00EE0C5C"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EE0C5C" w:rsidRPr="005E5666" w:rsidRDefault="005A1C12" w:rsidP="00EE0C5C">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orientación: Fija la orientación de todos los ítems, y prohíbe su rotación. Esto implica que un ítem de dimensiones (</w:t>
      </w:r>
      <w:proofErr w:type="spellStart"/>
      <w:r w:rsidRPr="005E5666">
        <w:rPr>
          <w:rFonts w:ascii="Times New Roman" w:hAnsi="Times New Roman" w:cs="Times New Roman"/>
          <w:sz w:val="24"/>
          <w:szCs w:val="24"/>
        </w:rPr>
        <w:t>a,b</w:t>
      </w:r>
      <w:proofErr w:type="spellEnd"/>
      <w:r w:rsidRPr="005E5666">
        <w:rPr>
          <w:rFonts w:ascii="Times New Roman" w:hAnsi="Times New Roman" w:cs="Times New Roman"/>
          <w:sz w:val="24"/>
          <w:szCs w:val="24"/>
        </w:rPr>
        <w:t>) es distinto a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A224E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corte de guillotina: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82275A">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0F6DF3">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0F6DF3">
      <w:pPr>
        <w:pStyle w:val="normal0"/>
        <w:spacing w:line="360" w:lineRule="auto"/>
        <w:jc w:val="center"/>
        <w:rPr>
          <w:rFonts w:ascii="Times New Roman" w:eastAsia="Times New Roman" w:hAnsi="Times New Roman" w:cs="Times New Roman"/>
          <w:bCs/>
          <w:i/>
          <w:color w:val="000000" w:themeColor="text1"/>
          <w:sz w:val="24"/>
          <w:szCs w:val="18"/>
        </w:rPr>
      </w:pPr>
      <w:bookmarkStart w:id="5" w:name="_Ref374459382"/>
      <w:r w:rsidRPr="000F6DF3">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6</w:t>
      </w:r>
      <w:r w:rsidR="0082275A">
        <w:rPr>
          <w:rFonts w:ascii="Times New Roman" w:eastAsia="Times New Roman" w:hAnsi="Times New Roman" w:cs="Times New Roman"/>
          <w:bCs/>
          <w:color w:val="000000" w:themeColor="text1"/>
          <w:sz w:val="24"/>
          <w:szCs w:val="18"/>
        </w:rPr>
        <w:fldChar w:fldCharType="end"/>
      </w:r>
      <w:bookmarkEnd w:id="5"/>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5E5666">
      <w:pPr>
        <w:pStyle w:val="normal0"/>
        <w:spacing w:line="360" w:lineRule="auto"/>
        <w:ind w:left="361"/>
        <w:contextualSpacing/>
        <w:jc w:val="both"/>
        <w:rPr>
          <w:rFonts w:ascii="Times New Roman" w:hAnsi="Times New Roman" w:cs="Times New Roman"/>
          <w:sz w:val="24"/>
          <w:szCs w:val="24"/>
        </w:rPr>
      </w:pPr>
    </w:p>
    <w:p w:rsidR="005E5666" w:rsidRDefault="00A224EA" w:rsidP="005E5666">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5E5666">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ortfeldt and Winter, 2008)</w:t>
      </w:r>
      <w:r w:rsidR="0082275A">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82275A">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ui and Huang, 2012)</w:t>
      </w:r>
      <w:r w:rsidR="0082275A">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94522C">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k-etapas, donde k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82275A">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82275A">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82275A">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82275A">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82275A">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82275A">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9947E0">
      <w:pPr>
        <w:pStyle w:val="normal0"/>
        <w:spacing w:line="360" w:lineRule="auto"/>
        <w:jc w:val="both"/>
        <w:rPr>
          <w:rFonts w:ascii="Times New Roman" w:hAnsi="Times New Roman" w:cs="Times New Roman"/>
          <w:sz w:val="24"/>
          <w:szCs w:val="24"/>
        </w:rPr>
      </w:pPr>
    </w:p>
    <w:p w:rsidR="00286996" w:rsidRDefault="0079373C" w:rsidP="00286996">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286996">
      <w:pPr>
        <w:pStyle w:val="normal0"/>
        <w:spacing w:line="360" w:lineRule="auto"/>
        <w:jc w:val="center"/>
        <w:rPr>
          <w:rFonts w:ascii="Times New Roman" w:eastAsia="Times New Roman" w:hAnsi="Times New Roman" w:cs="Times New Roman"/>
          <w:bCs/>
          <w:i/>
          <w:color w:val="000000" w:themeColor="text1"/>
          <w:sz w:val="24"/>
          <w:szCs w:val="18"/>
        </w:rPr>
      </w:pPr>
      <w:bookmarkStart w:id="6" w:name="_Ref374724912"/>
      <w:bookmarkStart w:id="7" w:name="_Ref374724906"/>
      <w:r w:rsidRPr="00286996">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7</w:t>
      </w:r>
      <w:r w:rsidR="0082275A">
        <w:rPr>
          <w:rFonts w:ascii="Times New Roman" w:eastAsia="Times New Roman" w:hAnsi="Times New Roman" w:cs="Times New Roman"/>
          <w:bCs/>
          <w:color w:val="000000" w:themeColor="text1"/>
          <w:sz w:val="24"/>
          <w:szCs w:val="18"/>
        </w:rPr>
        <w:fldChar w:fldCharType="end"/>
      </w:r>
      <w:bookmarkEnd w:id="6"/>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7"/>
    </w:p>
    <w:p w:rsidR="00E2263C" w:rsidRDefault="00E2263C" w:rsidP="009947E0">
      <w:pPr>
        <w:pStyle w:val="normal0"/>
        <w:spacing w:line="360" w:lineRule="auto"/>
        <w:jc w:val="center"/>
        <w:rPr>
          <w:rFonts w:ascii="Times New Roman" w:hAnsi="Times New Roman" w:cs="Times New Roman"/>
          <w:sz w:val="24"/>
          <w:szCs w:val="24"/>
        </w:rPr>
      </w:pPr>
    </w:p>
    <w:p w:rsidR="00767E26" w:rsidRDefault="00E2263C" w:rsidP="00767E26">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9373C">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5097842"/>
      <w:r w:rsidRPr="0079373C">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8</w:t>
      </w:r>
      <w:r w:rsidR="0082275A">
        <w:rPr>
          <w:rFonts w:ascii="Times New Roman" w:eastAsia="Times New Roman" w:hAnsi="Times New Roman" w:cs="Times New Roman"/>
          <w:bCs/>
          <w:color w:val="000000" w:themeColor="text1"/>
          <w:sz w:val="24"/>
          <w:szCs w:val="18"/>
        </w:rPr>
        <w:fldChar w:fldCharType="end"/>
      </w:r>
      <w:bookmarkEnd w:id="8"/>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9947E0">
      <w:pPr>
        <w:pStyle w:val="normal0"/>
        <w:spacing w:line="360" w:lineRule="auto"/>
        <w:jc w:val="both"/>
        <w:rPr>
          <w:rFonts w:ascii="Times New Roman" w:hAnsi="Times New Roman" w:cs="Times New Roman"/>
          <w:sz w:val="24"/>
          <w:szCs w:val="24"/>
        </w:rPr>
      </w:pPr>
    </w:p>
    <w:p w:rsidR="00FE588A" w:rsidRPr="009947E0" w:rsidRDefault="00FE588A" w:rsidP="009947E0">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sde un punto de vista computacional, la restricción de k-etapas simplifica el problema</w:t>
      </w:r>
      <w:r w:rsidR="004D74F5">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4D74F5">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Dolatabadi et al., 2012)</w:t>
      </w:r>
      <w:r w:rsidR="0082275A">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Por ejemplo, es posible formularlo como un problema de programación lineal extendiendo la formulación del bien conocido 1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más interesante el problema con</w:t>
      </w:r>
      <w:r w:rsidR="00210E45">
        <w:rPr>
          <w:rFonts w:ascii="Times New Roman" w:hAnsi="Times New Roman" w:cs="Times New Roman"/>
          <w:sz w:val="24"/>
          <w:szCs w:val="24"/>
        </w:rPr>
        <w:t xml:space="preserve"> patrones de guillotina generales.</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Pr="009947E0" w:rsidRDefault="008916BF"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9947E0">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9947E0">
      <w:pPr>
        <w:pStyle w:val="normal0"/>
        <w:spacing w:line="360" w:lineRule="auto"/>
        <w:jc w:val="both"/>
        <w:rPr>
          <w:rFonts w:ascii="Times New Roman" w:hAnsi="Times New Roman" w:cs="Times New Roman"/>
          <w:sz w:val="24"/>
          <w:szCs w:val="24"/>
        </w:rPr>
      </w:pPr>
    </w:p>
    <w:p w:rsidR="00E930E1" w:rsidRDefault="00C164B9" w:rsidP="009947E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9626E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w:t>
      </w:r>
      <w:r w:rsidR="005A1C12" w:rsidRPr="009947E0">
        <w:rPr>
          <w:rFonts w:ascii="Times New Roman" w:hAnsi="Times New Roman" w:cs="Times New Roman"/>
          <w:sz w:val="24"/>
          <w:szCs w:val="24"/>
        </w:rPr>
        <w:lastRenderedPageBreak/>
        <w:t>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E90744" w:rsidRDefault="00FA12DC" w:rsidP="00E90744">
      <w:pPr>
        <w:pStyle w:val="Ttulo2"/>
      </w:pPr>
      <w:r>
        <w:t>1.3</w:t>
      </w:r>
      <w:r>
        <w:tab/>
      </w:r>
      <w:r w:rsidR="00DA029B">
        <w:t>SOLUCIÓN PROPUESTA</w:t>
      </w:r>
    </w:p>
    <w:p w:rsidR="00E90744" w:rsidRDefault="00E90744" w:rsidP="00E90744"/>
    <w:p w:rsidR="00E90744" w:rsidRDefault="00FA12DC" w:rsidP="00AA481A">
      <w:pPr>
        <w:pStyle w:val="Ttulo3"/>
      </w:pPr>
      <w:r>
        <w:t>1.3.1</w:t>
      </w:r>
      <w:r>
        <w:tab/>
      </w:r>
      <w:r w:rsidR="00AA481A">
        <w:t>Características de la solución</w:t>
      </w:r>
    </w:p>
    <w:p w:rsidR="00C84A33" w:rsidRDefault="00C84A33" w:rsidP="00AA481A"/>
    <w:p w:rsidR="00C84A33" w:rsidRDefault="00C84A33" w:rsidP="00AA481A"/>
    <w:p w:rsidR="00AA481A" w:rsidRDefault="00FA12DC" w:rsidP="00AA481A">
      <w:pPr>
        <w:pStyle w:val="Ttulo3"/>
      </w:pPr>
      <w:r>
        <w:t>1.3.2</w:t>
      </w:r>
      <w:r>
        <w:tab/>
      </w:r>
      <w:r w:rsidR="00AA481A">
        <w:t>Propósito de la solución</w:t>
      </w:r>
    </w:p>
    <w:p w:rsidR="00AA481A" w:rsidRDefault="00AA481A" w:rsidP="00AA481A"/>
    <w:p w:rsidR="00AA481A" w:rsidRDefault="00FA12DC" w:rsidP="00AA481A">
      <w:pPr>
        <w:pStyle w:val="Ttulo2"/>
      </w:pPr>
      <w:r>
        <w:t>1.4</w:t>
      </w:r>
      <w:r>
        <w:tab/>
      </w:r>
      <w:r w:rsidR="00DA029B">
        <w:t>OBJETIVOS Y ALCANCES DEL PROYECTO</w:t>
      </w:r>
    </w:p>
    <w:p w:rsidR="00AA481A" w:rsidRDefault="00AA481A" w:rsidP="00AA481A"/>
    <w:p w:rsidR="00AA481A" w:rsidRDefault="00FA12DC" w:rsidP="00AA481A">
      <w:pPr>
        <w:pStyle w:val="Ttulo3"/>
      </w:pPr>
      <w:r>
        <w:t>1.4.1</w:t>
      </w:r>
      <w:r>
        <w:tab/>
      </w:r>
      <w:r w:rsidR="00AA481A">
        <w:t>Objetivo general</w:t>
      </w:r>
    </w:p>
    <w:p w:rsidR="00AA481A" w:rsidRDefault="00AA481A" w:rsidP="00AA481A"/>
    <w:p w:rsidR="00AA481A" w:rsidRDefault="00FA12DC" w:rsidP="00AA481A">
      <w:pPr>
        <w:pStyle w:val="Ttulo3"/>
      </w:pPr>
      <w:r>
        <w:t>1.4.2</w:t>
      </w:r>
      <w:r>
        <w:tab/>
      </w:r>
      <w:r w:rsidR="00AA481A">
        <w:t>Objetivos específicos</w:t>
      </w:r>
    </w:p>
    <w:p w:rsidR="00AA481A" w:rsidRDefault="00AA481A" w:rsidP="00AA481A"/>
    <w:p w:rsidR="00AA481A" w:rsidRDefault="00FA12DC" w:rsidP="00AA481A">
      <w:pPr>
        <w:pStyle w:val="Ttulo3"/>
      </w:pPr>
      <w:r>
        <w:t>1.4.3</w:t>
      </w:r>
      <w:r>
        <w:tab/>
      </w:r>
      <w:r w:rsidR="00AA481A">
        <w:t>Alcances</w:t>
      </w:r>
    </w:p>
    <w:p w:rsidR="00AA481A" w:rsidRDefault="00AA481A" w:rsidP="00AA481A"/>
    <w:p w:rsidR="00AA481A" w:rsidRDefault="00FA12DC" w:rsidP="00AA481A">
      <w:pPr>
        <w:pStyle w:val="Ttulo2"/>
      </w:pPr>
      <w:r>
        <w:t>1.5</w:t>
      </w:r>
      <w:r>
        <w:tab/>
      </w:r>
      <w:r w:rsidR="00DA029B">
        <w:t>METODOLOGÍAS Y HERRAMIENTAS UTILIZADAS</w:t>
      </w:r>
    </w:p>
    <w:p w:rsidR="00DA029B" w:rsidRDefault="00DA029B" w:rsidP="00DA029B"/>
    <w:p w:rsidR="00FA12DC" w:rsidRDefault="00FA12DC" w:rsidP="00FA12DC">
      <w:pPr>
        <w:pStyle w:val="Ttulo3"/>
      </w:pPr>
      <w:r>
        <w:t>1.5.1</w:t>
      </w:r>
      <w:r>
        <w:tab/>
        <w:t>Metodología a usar</w:t>
      </w:r>
    </w:p>
    <w:p w:rsidR="00FA12DC" w:rsidRDefault="00FA12DC" w:rsidP="00FA12DC"/>
    <w:p w:rsidR="00FA12DC" w:rsidRDefault="00FA12DC" w:rsidP="00FA12DC">
      <w:pPr>
        <w:pStyle w:val="Ttulo3"/>
      </w:pPr>
      <w:r>
        <w:t>1.5.2</w:t>
      </w:r>
      <w:r>
        <w:tab/>
        <w:t>Herramientas de desarrollo</w:t>
      </w:r>
    </w:p>
    <w:p w:rsidR="00FA12DC" w:rsidRDefault="00FA12DC" w:rsidP="00FA12DC"/>
    <w:p w:rsidR="00FA12DC" w:rsidRDefault="00FA12DC" w:rsidP="00FA12DC">
      <w:pPr>
        <w:pStyle w:val="Ttulo3"/>
      </w:pPr>
      <w:r>
        <w:t>1.5.3</w:t>
      </w:r>
      <w:r>
        <w:tab/>
        <w:t>Ambiente de desarrollo</w:t>
      </w:r>
    </w:p>
    <w:p w:rsidR="00FA12DC" w:rsidRDefault="00FA12DC" w:rsidP="00FA12DC"/>
    <w:p w:rsidR="00FA12DC" w:rsidRDefault="00FA12DC" w:rsidP="00FA12DC">
      <w:pPr>
        <w:pStyle w:val="Ttulo2"/>
      </w:pPr>
      <w:r>
        <w:t>1.6</w:t>
      </w:r>
      <w:r>
        <w:tab/>
        <w:t>ORGANIZACIÓN DEL DOCUMENTO</w:t>
      </w:r>
    </w:p>
    <w:p w:rsidR="00FA12DC" w:rsidRDefault="00FA12DC" w:rsidP="00FA12DC"/>
    <w:p w:rsidR="00FA12DC" w:rsidRDefault="00FA12DC" w:rsidP="00FA12DC">
      <w:pPr>
        <w:pStyle w:val="Ttulo2"/>
      </w:pPr>
      <w:r>
        <w:t>1.7</w:t>
      </w:r>
      <w:r>
        <w:tab/>
        <w:t>GLOSARIO</w:t>
      </w:r>
    </w:p>
    <w:p w:rsidR="00FA12DC" w:rsidRDefault="00FA12DC" w:rsidP="00FA12DC"/>
    <w:p w:rsidR="00482F11" w:rsidRDefault="00482F11" w:rsidP="00FA12DC"/>
    <w:p w:rsidR="00482F11" w:rsidRDefault="00482F11"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C749F0" w:rsidRDefault="00C749F0" w:rsidP="00FA12DC"/>
    <w:p w:rsidR="00903273" w:rsidRDefault="00903273" w:rsidP="00FA12DC"/>
    <w:p w:rsidR="00FA12DC" w:rsidRDefault="0010361C" w:rsidP="00896B1D">
      <w:pPr>
        <w:pStyle w:val="Ttulo1"/>
      </w:pPr>
      <w:r>
        <w:lastRenderedPageBreak/>
        <w:tab/>
      </w:r>
      <w:r w:rsidR="00896B1D">
        <w:t>ESTADO DEL ARTE</w:t>
      </w:r>
    </w:p>
    <w:p w:rsidR="00B8681D" w:rsidRDefault="00B8681D" w:rsidP="00B8681D"/>
    <w:p w:rsidR="004717A7" w:rsidRDefault="000E4EC1" w:rsidP="00B8681D">
      <w:pPr>
        <w:pStyle w:val="Ttulo2"/>
      </w:pPr>
      <w:r>
        <w:t>2.1.</w:t>
      </w:r>
      <w:r>
        <w:tab/>
        <w:t>EL PROBLEMA DE CORTE DE PIEZAS GUILLOTINABLE BIDIMENSIONAL RESTRICTO (CTDC)</w:t>
      </w:r>
    </w:p>
    <w:p w:rsidR="00B8681D" w:rsidRDefault="00B8681D" w:rsidP="004717A7"/>
    <w:p w:rsidR="009A5400" w:rsidRPr="004717A7" w:rsidRDefault="004717A7"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35110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82275A">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82275A">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051D7E" w:rsidP="00F41B49">
      <w:pPr>
        <w:pStyle w:val="normal0"/>
        <w:keepNext/>
        <w:spacing w:line="360" w:lineRule="auto"/>
        <w:jc w:val="center"/>
      </w:pPr>
      <w:r>
        <w:rPr>
          <w:rFonts w:ascii="Times New Roman" w:hAnsi="Times New Roman" w:cs="Times New Roman"/>
          <w:noProof/>
          <w:sz w:val="24"/>
          <w:szCs w:val="24"/>
        </w:rPr>
        <w:drawing>
          <wp:inline distT="0" distB="0" distL="0" distR="0">
            <wp:extent cx="4619200" cy="2771775"/>
            <wp:effectExtent l="19050" t="0" r="0" b="0"/>
            <wp:docPr id="2" name="1 Imagen" descr="t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down.png"/>
                    <pic:cNvPicPr/>
                  </pic:nvPicPr>
                  <pic:blipFill>
                    <a:blip r:embed="rId17" cstate="print"/>
                    <a:stretch>
                      <a:fillRect/>
                    </a:stretch>
                  </pic:blipFill>
                  <pic:spPr>
                    <a:xfrm>
                      <a:off x="0" y="0"/>
                      <a:ext cx="4619200" cy="2771775"/>
                    </a:xfrm>
                    <a:prstGeom prst="rect">
                      <a:avLst/>
                    </a:prstGeom>
                  </pic:spPr>
                </pic:pic>
              </a:graphicData>
            </a:graphic>
          </wp:inline>
        </w:drawing>
      </w:r>
    </w:p>
    <w:p w:rsidR="00F41B49" w:rsidRDefault="00F41B49" w:rsidP="00F41B49">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5063733"/>
      <w:r w:rsidRPr="00F41B49">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1</w:t>
      </w:r>
      <w:r w:rsidR="0082275A">
        <w:rPr>
          <w:rFonts w:ascii="Times New Roman" w:eastAsia="Times New Roman" w:hAnsi="Times New Roman" w:cs="Times New Roman"/>
          <w:bCs/>
          <w:color w:val="000000" w:themeColor="text1"/>
          <w:sz w:val="24"/>
          <w:szCs w:val="18"/>
        </w:rPr>
        <w:fldChar w:fldCharType="end"/>
      </w:r>
      <w:bookmarkEnd w:id="9"/>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Proceso de búsqueda en el grafo dirigido</w:t>
      </w:r>
    </w:p>
    <w:p w:rsidR="000E4EC1" w:rsidRDefault="000E4EC1" w:rsidP="00F41B49">
      <w:pPr>
        <w:pStyle w:val="normal0"/>
        <w:spacing w:line="360" w:lineRule="auto"/>
        <w:jc w:val="center"/>
        <w:rPr>
          <w:rFonts w:ascii="Times New Roman" w:eastAsia="Times New Roman" w:hAnsi="Times New Roman" w:cs="Times New Roman"/>
          <w:bCs/>
          <w:i/>
          <w:color w:val="000000" w:themeColor="text1"/>
          <w:sz w:val="24"/>
          <w:szCs w:val="18"/>
        </w:rPr>
      </w:pPr>
    </w:p>
    <w:p w:rsidR="00351106" w:rsidRDefault="00FB5C24" w:rsidP="00351106">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82275A">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82275A">
        <w:rPr>
          <w:rFonts w:ascii="Times New Roman" w:eastAsia="Times New Roman" w:hAnsi="Times New Roman" w:cs="Times New Roman"/>
          <w:bCs/>
          <w:color w:val="000000" w:themeColor="text1"/>
          <w:sz w:val="24"/>
          <w:szCs w:val="18"/>
        </w:rPr>
      </w:r>
      <w:r w:rsidR="0082275A">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82275A">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F900D7">
        <w:rPr>
          <w:rFonts w:ascii="Times New Roman" w:eastAsia="Times New Roman" w:hAnsi="Times New Roman" w:cs="Times New Roman"/>
          <w:bCs/>
          <w:color w:val="000000" w:themeColor="text1"/>
          <w:sz w:val="24"/>
          <w:szCs w:val="18"/>
        </w:rPr>
        <w:t xml:space="preserve">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351106">
      <w:pPr>
        <w:pStyle w:val="normal0"/>
        <w:spacing w:line="360" w:lineRule="auto"/>
        <w:rPr>
          <w:rFonts w:ascii="Times New Roman" w:eastAsia="Times New Roman" w:hAnsi="Times New Roman" w:cs="Times New Roman"/>
          <w:bCs/>
          <w:color w:val="000000" w:themeColor="text1"/>
          <w:sz w:val="24"/>
          <w:szCs w:val="18"/>
        </w:rPr>
      </w:pPr>
    </w:p>
    <w:p w:rsidR="00F41B49" w:rsidRDefault="00051D7E" w:rsidP="00F41B49">
      <w:pPr>
        <w:pStyle w:val="normal0"/>
        <w:keepNext/>
        <w:spacing w:line="360" w:lineRule="auto"/>
        <w:jc w:val="center"/>
      </w:pPr>
      <w:r>
        <w:rPr>
          <w:rFonts w:ascii="Times New Roman" w:hAnsi="Times New Roman" w:cs="Times New Roman"/>
          <w:noProof/>
          <w:sz w:val="24"/>
          <w:szCs w:val="24"/>
        </w:rPr>
        <w:drawing>
          <wp:inline distT="0" distB="0" distL="0" distR="0">
            <wp:extent cx="4618800" cy="2871946"/>
            <wp:effectExtent l="19050" t="0" r="0" b="0"/>
            <wp:docPr id="16" name="15 Imagen" descr="bottom-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tom-up.png"/>
                    <pic:cNvPicPr/>
                  </pic:nvPicPr>
                  <pic:blipFill>
                    <a:blip r:embed="rId18" cstate="print"/>
                    <a:stretch>
                      <a:fillRect/>
                    </a:stretch>
                  </pic:blipFill>
                  <pic:spPr>
                    <a:xfrm>
                      <a:off x="0" y="0"/>
                      <a:ext cx="4618800" cy="2871946"/>
                    </a:xfrm>
                    <a:prstGeom prst="rect">
                      <a:avLst/>
                    </a:prstGeom>
                  </pic:spPr>
                </pic:pic>
              </a:graphicData>
            </a:graphic>
          </wp:inline>
        </w:drawing>
      </w:r>
    </w:p>
    <w:p w:rsidR="00051D7E" w:rsidRPr="00482F11" w:rsidRDefault="00482F11" w:rsidP="00482F11">
      <w:pPr>
        <w:pStyle w:val="normal0"/>
        <w:spacing w:line="360" w:lineRule="auto"/>
        <w:jc w:val="center"/>
        <w:rPr>
          <w:rFonts w:ascii="Times New Roman" w:hAnsi="Times New Roman" w:cs="Times New Roman"/>
          <w:i/>
          <w:sz w:val="24"/>
          <w:szCs w:val="24"/>
        </w:rPr>
      </w:pPr>
      <w:bookmarkStart w:id="10" w:name="_Ref375104552"/>
      <w:r w:rsidRPr="00482F11">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bookmarkEnd w:id="10"/>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4717A7">
      <w:pPr>
        <w:pStyle w:val="normal0"/>
        <w:spacing w:line="360" w:lineRule="auto"/>
        <w:jc w:val="both"/>
        <w:rPr>
          <w:rFonts w:ascii="Times New Roman" w:hAnsi="Times New Roman" w:cs="Times New Roman"/>
          <w:sz w:val="24"/>
          <w:szCs w:val="24"/>
        </w:rPr>
      </w:pPr>
    </w:p>
    <w:p w:rsidR="006D3D2F" w:rsidRDefault="00351106"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manera exacta mediante el uso de </w:t>
      </w:r>
      <w:r w:rsidR="007433C1">
        <w:rPr>
          <w:rFonts w:ascii="Times New Roman" w:hAnsi="Times New Roman" w:cs="Times New Roman"/>
          <w:sz w:val="24"/>
          <w:szCs w:val="24"/>
        </w:rPr>
        <w:t>amb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hristofides and Whitlock, 1977)</w:t>
      </w:r>
      <w:r w:rsidR="0082275A">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82275A">
        <w:rPr>
          <w:rFonts w:ascii="Times New Roman" w:hAnsi="Times New Roman" w:cs="Times New Roman"/>
          <w:sz w:val="24"/>
          <w:szCs w:val="24"/>
        </w:rPr>
        <w:fldChar w:fldCharType="begin"/>
      </w:r>
      <w:r w:rsidR="00FB5C24">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Hifi and Zissimopoulos, 1997)</w:t>
      </w:r>
      <w:r w:rsidR="0082275A">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r w:rsidR="008B4912">
        <w:rPr>
          <w:rFonts w:ascii="Times New Roman" w:hAnsi="Times New Roman" w:cs="Times New Roman"/>
          <w:sz w:val="24"/>
          <w:szCs w:val="24"/>
        </w:rPr>
        <w:t xml:space="preserve">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w:t>
      </w:r>
      <w:r w:rsidR="008B4912">
        <w:rPr>
          <w:rFonts w:ascii="Times New Roman" w:hAnsi="Times New Roman" w:cs="Times New Roman"/>
          <w:sz w:val="24"/>
          <w:szCs w:val="24"/>
        </w:rPr>
        <w:lastRenderedPageBreak/>
        <w:t xml:space="preserve">originalmente por </w:t>
      </w:r>
      <w:r w:rsidR="0082275A">
        <w:rPr>
          <w:rFonts w:ascii="Times New Roman" w:hAnsi="Times New Roman" w:cs="Times New Roman"/>
          <w:sz w:val="24"/>
          <w:szCs w:val="24"/>
        </w:rPr>
        <w:fldChar w:fldCharType="begin"/>
      </w:r>
      <w:r w:rsidR="008B4912">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Wang, 1983)</w:t>
      </w:r>
      <w:r w:rsidR="0082275A">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82275A">
        <w:rPr>
          <w:rFonts w:ascii="Times New Roman" w:hAnsi="Times New Roman" w:cs="Times New Roman"/>
          <w:sz w:val="24"/>
          <w:szCs w:val="24"/>
        </w:rPr>
        <w:fldChar w:fldCharType="begin"/>
      </w:r>
      <w:r w:rsidR="007F070B">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Viswanathan and Bagchi, 1993)</w:t>
      </w:r>
      <w:r w:rsidR="0082275A">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como se muestra en la </w:t>
      </w:r>
      <w:r w:rsidR="0082275A">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82275A">
        <w:rPr>
          <w:rFonts w:ascii="Times New Roman" w:hAnsi="Times New Roman" w:cs="Times New Roman"/>
          <w:sz w:val="24"/>
          <w:szCs w:val="24"/>
        </w:rPr>
        <w:fldChar w:fldCharType="end"/>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82275A">
        <w:rPr>
          <w:rFonts w:ascii="Times New Roman" w:hAnsi="Times New Roman" w:cs="Times New Roman"/>
          <w:sz w:val="24"/>
          <w:szCs w:val="24"/>
        </w:rPr>
        <w:fldChar w:fldCharType="begin"/>
      </w:r>
      <w:r w:rsidR="00937AB9">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Hifi, 1997)</w:t>
      </w:r>
      <w:r w:rsidR="0082275A">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ung et al., 2000)</w:t>
      </w:r>
      <w:r w:rsidR="0082275A">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2540AC">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Yoon et al., 2013)</w:t>
      </w:r>
      <w:r w:rsidR="0082275A">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 xml:space="preserve">propon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75742E">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ung et al., 2000)</w:t>
      </w:r>
      <w:r w:rsidR="0082275A">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Pr>
          <w:rFonts w:ascii="Times New Roman" w:hAnsi="Times New Roman" w:cs="Times New Roman"/>
          <w:i/>
          <w:sz w:val="24"/>
          <w:szCs w:val="24"/>
        </w:rPr>
        <w:t xml:space="preserve"> </w:t>
      </w:r>
      <w:r w:rsidR="00E550FD">
        <w:rPr>
          <w:rFonts w:ascii="Times New Roman" w:hAnsi="Times New Roman" w:cs="Times New Roman"/>
          <w:sz w:val="24"/>
          <w:szCs w:val="24"/>
        </w:rPr>
        <w:t>(sin etapas)</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482F11">
        <w:rPr>
          <w:rFonts w:ascii="Times New Roman" w:hAnsi="Times New Roman" w:cs="Times New Roman"/>
          <w:sz w:val="24"/>
          <w:szCs w:val="24"/>
        </w:rPr>
        <w:tab/>
      </w:r>
    </w:p>
    <w:p w:rsidR="005617AC" w:rsidRDefault="008B4912" w:rsidP="005617AC">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E550FD">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105242"/>
      <w:r w:rsidRPr="005617AC">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3</w:t>
      </w:r>
      <w:r w:rsidR="0082275A">
        <w:rPr>
          <w:rFonts w:ascii="Times New Roman" w:eastAsia="Times New Roman" w:hAnsi="Times New Roman" w:cs="Times New Roman"/>
          <w:bCs/>
          <w:color w:val="000000" w:themeColor="text1"/>
          <w:sz w:val="24"/>
          <w:szCs w:val="18"/>
        </w:rPr>
        <w:fldChar w:fldCharType="end"/>
      </w:r>
      <w:bookmarkEnd w:id="11"/>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507074" w:rsidRDefault="00BA0E8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82275A">
        <w:rPr>
          <w:rFonts w:ascii="Times New Roman" w:hAnsi="Times New Roman" w:cs="Times New Roman"/>
          <w:sz w:val="24"/>
          <w:szCs w:val="24"/>
        </w:rPr>
        <w:fldChar w:fldCharType="begin"/>
      </w:r>
      <w:r w:rsidR="00E550FD">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lautiaux et al., 2013)</w:t>
      </w:r>
      <w:r w:rsidR="0082275A">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507074">
      <w:pPr>
        <w:pStyle w:val="normal0"/>
        <w:spacing w:line="360" w:lineRule="auto"/>
        <w:jc w:val="both"/>
        <w:rPr>
          <w:rFonts w:ascii="Times New Roman" w:hAnsi="Times New Roman" w:cs="Times New Roman"/>
          <w:sz w:val="24"/>
          <w:szCs w:val="24"/>
        </w:rPr>
      </w:pPr>
    </w:p>
    <w:p w:rsidR="00324A46" w:rsidRDefault="00324A46" w:rsidP="00324A46">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12" w:name="_Ref375136377"/>
      <w:r w:rsidRPr="00894787">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4</w:t>
      </w:r>
      <w:r w:rsidR="0082275A">
        <w:rPr>
          <w:rFonts w:ascii="Times New Roman" w:eastAsia="Times New Roman" w:hAnsi="Times New Roman" w:cs="Times New Roman"/>
          <w:bCs/>
          <w:color w:val="000000" w:themeColor="text1"/>
          <w:sz w:val="24"/>
          <w:szCs w:val="18"/>
        </w:rPr>
        <w:fldChar w:fldCharType="end"/>
      </w:r>
      <w:bookmarkEnd w:id="12"/>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324A46" w:rsidRDefault="00507074"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82275A">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82275A">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w:t>
      </w:r>
      <w:r w:rsidRPr="004717A7">
        <w:rPr>
          <w:rFonts w:ascii="Times New Roman" w:hAnsi="Times New Roman" w:cs="Times New Roman"/>
          <w:sz w:val="24"/>
          <w:szCs w:val="24"/>
        </w:rPr>
        <w:lastRenderedPageBreak/>
        <w:t>monocromáticos. Si es posible reducir el grafo a un único nodo se habla de un grafo de guillotina</w:t>
      </w:r>
      <w:r w:rsidR="00BA0E84">
        <w:rPr>
          <w:rFonts w:ascii="Times New Roman" w:hAnsi="Times New Roman" w:cs="Times New Roman"/>
          <w:sz w:val="24"/>
          <w:szCs w:val="24"/>
        </w:rPr>
        <w:t xml:space="preserve"> (ver </w:t>
      </w:r>
      <w:r w:rsidR="0082275A">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82275A">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324A46">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324A46">
      <w:pPr>
        <w:pStyle w:val="normal0"/>
        <w:spacing w:line="360" w:lineRule="auto"/>
        <w:jc w:val="center"/>
        <w:rPr>
          <w:rFonts w:ascii="Times New Roman" w:eastAsia="Times New Roman" w:hAnsi="Times New Roman" w:cs="Times New Roman"/>
          <w:bCs/>
          <w:i/>
          <w:color w:val="000000" w:themeColor="text1"/>
          <w:sz w:val="24"/>
          <w:szCs w:val="18"/>
        </w:rPr>
      </w:pPr>
      <w:bookmarkStart w:id="13" w:name="_Ref375141007"/>
      <w:r w:rsidRPr="0075742E">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5</w:t>
      </w:r>
      <w:r w:rsidR="0082275A">
        <w:rPr>
          <w:rFonts w:ascii="Times New Roman" w:eastAsia="Times New Roman" w:hAnsi="Times New Roman" w:cs="Times New Roman"/>
          <w:bCs/>
          <w:color w:val="000000" w:themeColor="text1"/>
          <w:sz w:val="24"/>
          <w:szCs w:val="18"/>
        </w:rPr>
        <w:fldChar w:fldCharType="end"/>
      </w:r>
      <w:bookmarkEnd w:id="13"/>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507074">
      <w:pPr>
        <w:pStyle w:val="normal0"/>
        <w:spacing w:line="360" w:lineRule="auto"/>
        <w:jc w:val="both"/>
        <w:rPr>
          <w:rFonts w:ascii="Times New Roman" w:hAnsi="Times New Roman" w:cs="Times New Roman"/>
          <w:sz w:val="24"/>
          <w:szCs w:val="24"/>
        </w:rPr>
      </w:pPr>
    </w:p>
    <w:p w:rsidR="00507074" w:rsidRDefault="00507074"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0F222B" w:rsidRDefault="003D4BF1"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bitante para instancias de media o larga</w:t>
      </w:r>
      <w:r w:rsidR="004F01A9">
        <w:rPr>
          <w:rFonts w:ascii="Times New Roman" w:hAnsi="Times New Roman" w:cs="Times New Roman"/>
          <w:sz w:val="24"/>
          <w:szCs w:val="24"/>
        </w:rPr>
        <w:t xml:space="preserve"> </w:t>
      </w:r>
      <w:r w:rsidR="004F01A9" w:rsidRPr="004717A7">
        <w:rPr>
          <w:rFonts w:ascii="Times New Roman" w:hAnsi="Times New Roman" w:cs="Times New Roman"/>
          <w:sz w:val="24"/>
          <w:szCs w:val="24"/>
        </w:rPr>
        <w:t>escala</w:t>
      </w:r>
      <w:r w:rsidR="004717A7" w:rsidRPr="004717A7">
        <w:rPr>
          <w:rFonts w:ascii="Times New Roman" w:hAnsi="Times New Roman" w:cs="Times New Roman"/>
          <w:sz w:val="24"/>
          <w:szCs w:val="24"/>
        </w:rPr>
        <w:t>. A menudo se usan heurísticas para tr</w:t>
      </w:r>
      <w:r w:rsidR="00B72C78">
        <w:rPr>
          <w:rFonts w:ascii="Times New Roman" w:hAnsi="Times New Roman" w:cs="Times New Roman"/>
          <w:sz w:val="24"/>
          <w:szCs w:val="24"/>
        </w:rPr>
        <w:t>atar instancias</w:t>
      </w:r>
      <w:r w:rsidR="00F114F4">
        <w:rPr>
          <w:rFonts w:ascii="Times New Roman" w:hAnsi="Times New Roman" w:cs="Times New Roman"/>
          <w:sz w:val="24"/>
          <w:szCs w:val="24"/>
        </w:rPr>
        <w:t xml:space="preserve"> de </w:t>
      </w:r>
      <w:r w:rsidR="0092100F">
        <w:rPr>
          <w:rFonts w:ascii="Times New Roman" w:hAnsi="Times New Roman" w:cs="Times New Roman"/>
          <w:sz w:val="24"/>
          <w:szCs w:val="24"/>
        </w:rPr>
        <w:t>mayor dureza</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F114F4">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Wang, 1983)</w:t>
      </w:r>
      <w:r w:rsidR="0082275A">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F114F4">
        <w:rPr>
          <w:rFonts w:ascii="Times New Roman" w:hAnsi="Times New Roman" w:cs="Times New Roman"/>
          <w:sz w:val="24"/>
          <w:szCs w:val="24"/>
        </w:rPr>
        <w:t>Propuso un algoritmo heurístic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w:t>
      </w:r>
      <w:r w:rsidR="00EB5AD9">
        <w:rPr>
          <w:rFonts w:ascii="Times New Roman" w:hAnsi="Times New Roman" w:cs="Times New Roman"/>
          <w:sz w:val="24"/>
          <w:szCs w:val="24"/>
        </w:rPr>
        <w:lastRenderedPageBreak/>
        <w:t xml:space="preserve">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82275A">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Vasko, 1989)</w:t>
      </w:r>
      <w:r w:rsidR="0082275A">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82275A">
        <w:rPr>
          <w:rFonts w:ascii="Times New Roman" w:hAnsi="Times New Roman" w:cs="Times New Roman"/>
          <w:sz w:val="24"/>
          <w:szCs w:val="24"/>
        </w:rPr>
        <w:fldChar w:fldCharType="begin"/>
      </w:r>
      <w:r w:rsidR="00604A80">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Oliveira and Ferreira, 1990)</w:t>
      </w:r>
      <w:r w:rsidR="0082275A">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82275A">
        <w:rPr>
          <w:rFonts w:ascii="Times New Roman" w:hAnsi="Times New Roman" w:cs="Times New Roman"/>
          <w:sz w:val="24"/>
          <w:szCs w:val="24"/>
        </w:rPr>
        <w:fldChar w:fldCharType="begin"/>
      </w:r>
      <w:r w:rsidR="004F01A9">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Arenales, 1992)</w:t>
      </w:r>
      <w:r w:rsidR="0082275A">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86617A" w:rsidRPr="0086617A">
        <w:rPr>
          <w:rFonts w:ascii="Times New Roman" w:hAnsi="Times New Roman" w:cs="Times New Roman"/>
          <w:i/>
          <w:sz w:val="24"/>
          <w:szCs w:val="24"/>
        </w:rPr>
        <w:t>And/</w:t>
      </w:r>
      <w:proofErr w:type="spellStart"/>
      <w:r w:rsidR="0086617A" w:rsidRPr="0086617A">
        <w:rPr>
          <w:rFonts w:ascii="Times New Roman" w:hAnsi="Times New Roman" w:cs="Times New Roman"/>
          <w:i/>
          <w:sz w:val="24"/>
          <w:szCs w:val="24"/>
        </w:rPr>
        <w:t>ord-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6C0D56">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Arenales, 1996)</w:t>
      </w:r>
      <w:r w:rsidR="0082275A">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882EB2">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Fayard et al., 1998)</w:t>
      </w:r>
      <w:r w:rsidR="0082275A">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406732">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Álvarez-Valdés et al., 2002)</w:t>
      </w:r>
      <w:r w:rsidR="0082275A">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82275A">
        <w:rPr>
          <w:rFonts w:ascii="Times New Roman" w:hAnsi="Times New Roman" w:cs="Times New Roman"/>
          <w:sz w:val="24"/>
          <w:szCs w:val="24"/>
        </w:rPr>
        <w:fldChar w:fldCharType="begin"/>
      </w:r>
      <w:r w:rsidR="00951864">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Hifi, 2004)</w:t>
      </w:r>
      <w:r w:rsidR="0082275A">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82275A">
        <w:rPr>
          <w:rFonts w:ascii="Times New Roman" w:hAnsi="Times New Roman" w:cs="Times New Roman"/>
          <w:sz w:val="24"/>
          <w:szCs w:val="24"/>
        </w:rPr>
        <w:fldChar w:fldCharType="begin"/>
      </w:r>
      <w:r w:rsidR="00210E45">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ui, 2007)</w:t>
      </w:r>
      <w:r w:rsidR="0082275A">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hen, 2007)</w:t>
      </w:r>
      <w:r w:rsidR="0082275A">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 xml:space="preserve">cuya formulación se basa en ubicar las piezas en la esquina inferior izquierda del bloque, de </w:t>
      </w:r>
      <w:r w:rsidR="005D6C81">
        <w:rPr>
          <w:rFonts w:ascii="Times New Roman" w:hAnsi="Times New Roman" w:cs="Times New Roman"/>
          <w:sz w:val="24"/>
          <w:szCs w:val="24"/>
        </w:rPr>
        <w:lastRenderedPageBreak/>
        <w:t>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enas soluciones en corto tiempo, para problemas de varias escalas. </w:t>
      </w:r>
      <w:r w:rsidR="0082275A">
        <w:rPr>
          <w:rFonts w:ascii="Times New Roman" w:hAnsi="Times New Roman" w:cs="Times New Roman"/>
          <w:sz w:val="24"/>
          <w:szCs w:val="24"/>
        </w:rPr>
        <w:fldChar w:fldCharType="begin"/>
      </w:r>
      <w:r w:rsidR="00D13609">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Morabito and Pureza, 2008)</w:t>
      </w:r>
      <w:r w:rsidR="0082275A">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7F5987">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Cui and Chen, 2012)</w:t>
      </w:r>
      <w:r w:rsidR="0082275A">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w:t>
      </w:r>
      <w:r w:rsidR="004717A7" w:rsidRPr="004717A7">
        <w:rPr>
          <w:rFonts w:ascii="Times New Roman" w:hAnsi="Times New Roman" w:cs="Times New Roman"/>
          <w:sz w:val="24"/>
          <w:szCs w:val="24"/>
        </w:rPr>
        <w:lastRenderedPageBreak/>
        <w:t xml:space="preserve">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E07748" w:rsidRDefault="00E07748" w:rsidP="004717A7">
      <w:pPr>
        <w:pStyle w:val="normal0"/>
        <w:spacing w:line="360" w:lineRule="auto"/>
        <w:jc w:val="both"/>
        <w:rPr>
          <w:rFonts w:ascii="Times New Roman" w:hAnsi="Times New Roman" w:cs="Times New Roman"/>
          <w:sz w:val="24"/>
          <w:szCs w:val="24"/>
        </w:rPr>
      </w:pPr>
    </w:p>
    <w:p w:rsidR="00615A62" w:rsidRDefault="00A97EEE" w:rsidP="00615A62">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6</w:t>
      </w:r>
      <w:r w:rsidR="0082275A">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615A62">
      <w:pPr>
        <w:pStyle w:val="normal0"/>
        <w:spacing w:line="360" w:lineRule="auto"/>
        <w:jc w:val="center"/>
        <w:rPr>
          <w:rFonts w:ascii="Times New Roman" w:eastAsia="Times New Roman" w:hAnsi="Times New Roman" w:cs="Times New Roman"/>
          <w:bCs/>
          <w:i/>
          <w:color w:val="000000" w:themeColor="text1"/>
          <w:sz w:val="24"/>
          <w:szCs w:val="18"/>
        </w:rPr>
      </w:pPr>
    </w:p>
    <w:p w:rsidR="004717A7" w:rsidRPr="004717A7" w:rsidRDefault="00F10B2C"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4717A7" w:rsidRDefault="00972611"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25946" w:rsidRDefault="00025946"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 se describen los avances desde...es el enfoque usado en este trabajo...</w:t>
      </w:r>
    </w:p>
    <w:p w:rsidR="00604D50" w:rsidRPr="004717A7" w:rsidRDefault="009B0E63" w:rsidP="0050707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ntro del enfoque </w:t>
      </w:r>
      <w:proofErr w:type="spellStart"/>
      <w:r>
        <w:rPr>
          <w:rFonts w:ascii="Times New Roman" w:hAnsi="Times New Roman" w:cs="Times New Roman"/>
          <w:sz w:val="24"/>
          <w:szCs w:val="24"/>
        </w:rPr>
        <w:t>metaheurístico</w:t>
      </w:r>
      <w:proofErr w:type="spellEnd"/>
      <w:r>
        <w:rPr>
          <w:rFonts w:ascii="Times New Roman" w:hAnsi="Times New Roman" w:cs="Times New Roman"/>
          <w:sz w:val="24"/>
          <w:szCs w:val="24"/>
        </w:rPr>
        <w:t xml:space="preserve"> de los</w:t>
      </w:r>
      <w:r w:rsidR="00604D50">
        <w:rPr>
          <w:rFonts w:ascii="Times New Roman" w:hAnsi="Times New Roman" w:cs="Times New Roman"/>
          <w:sz w:val="24"/>
          <w:szCs w:val="24"/>
        </w:rPr>
        <w:t xml:space="preserve"> </w:t>
      </w:r>
      <w:r w:rsidR="00604D50" w:rsidRPr="00604D50">
        <w:rPr>
          <w:rFonts w:ascii="Times New Roman" w:hAnsi="Times New Roman" w:cs="Times New Roman"/>
          <w:i/>
          <w:sz w:val="24"/>
          <w:szCs w:val="24"/>
        </w:rPr>
        <w:t>AG</w:t>
      </w:r>
      <w:r>
        <w:rPr>
          <w:rFonts w:ascii="Times New Roman" w:hAnsi="Times New Roman" w:cs="Times New Roman"/>
          <w:i/>
          <w:sz w:val="24"/>
          <w:szCs w:val="24"/>
        </w:rPr>
        <w:t>...</w:t>
      </w:r>
    </w:p>
    <w:p w:rsidR="004717A7" w:rsidRDefault="00BC08A2" w:rsidP="004717A7">
      <w:pPr>
        <w:pStyle w:val="normal0"/>
        <w:spacing w:line="360" w:lineRule="auto"/>
        <w:jc w:val="both"/>
        <w:rPr>
          <w:rFonts w:ascii="Times New Roman" w:hAnsi="Times New Roman" w:cs="Times New Roman"/>
          <w:sz w:val="24"/>
          <w:szCs w:val="24"/>
        </w:rPr>
      </w:pPr>
      <w:r w:rsidRPr="004717A7">
        <w:rPr>
          <w:rFonts w:ascii="Times New Roman" w:hAnsi="Times New Roman" w:cs="Times New Roman"/>
          <w:sz w:val="24"/>
          <w:szCs w:val="24"/>
        </w:rPr>
        <w:t xml:space="preserve">Por último, es interesante mencionar un exponente basado en el enfoque </w:t>
      </w:r>
      <w:proofErr w:type="spellStart"/>
      <w:r w:rsidRPr="004717A7">
        <w:rPr>
          <w:rFonts w:ascii="Times New Roman" w:hAnsi="Times New Roman" w:cs="Times New Roman"/>
          <w:sz w:val="24"/>
          <w:szCs w:val="24"/>
        </w:rPr>
        <w:t>metaheurístico</w:t>
      </w:r>
      <w:proofErr w:type="spellEnd"/>
      <w:r w:rsidRPr="004717A7">
        <w:rPr>
          <w:rFonts w:ascii="Times New Roman" w:hAnsi="Times New Roman" w:cs="Times New Roman"/>
          <w:sz w:val="24"/>
          <w:szCs w:val="24"/>
        </w:rPr>
        <w:t xml:space="preserve"> de los algoritmos genéticos, de modo de establecer un referente en el </w:t>
      </w:r>
      <w:proofErr w:type="spellStart"/>
      <w:r w:rsidRPr="004717A7">
        <w:rPr>
          <w:rFonts w:ascii="Times New Roman" w:hAnsi="Times New Roman" w:cs="Times New Roman"/>
          <w:sz w:val="24"/>
          <w:szCs w:val="24"/>
        </w:rPr>
        <w:t>modelamiento</w:t>
      </w:r>
      <w:proofErr w:type="spellEnd"/>
      <w:r w:rsidRPr="004717A7">
        <w:rPr>
          <w:rFonts w:ascii="Times New Roman" w:hAnsi="Times New Roman" w:cs="Times New Roman"/>
          <w:sz w:val="24"/>
          <w:szCs w:val="24"/>
        </w:rPr>
        <w:t xml:space="preserve"> del problema mediante conceptos genéticos, así como su capacidad para resolver este tipo de problemas. En particular</w:t>
      </w:r>
    </w:p>
    <w:p w:rsidR="00310ADF" w:rsidRDefault="00310ADF"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Aqui</w:t>
      </w:r>
      <w:proofErr w:type="spellEnd"/>
      <w:r>
        <w:rPr>
          <w:rFonts w:ascii="Times New Roman" w:hAnsi="Times New Roman" w:cs="Times New Roman"/>
          <w:sz w:val="24"/>
          <w:szCs w:val="24"/>
        </w:rPr>
        <w:t xml:space="preserve"> falta agregar los trabajos de parada...</w:t>
      </w:r>
    </w:p>
    <w:p w:rsidR="00BC4639" w:rsidRDefault="00BC4639" w:rsidP="004717A7">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sidR="00C61DB0">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Ono and Ikeda, 1998)</w:t>
      </w:r>
      <w:r w:rsidR="0082275A">
        <w:rPr>
          <w:rFonts w:ascii="Times New Roman" w:hAnsi="Times New Roman" w:cs="Times New Roman"/>
          <w:sz w:val="24"/>
          <w:szCs w:val="24"/>
        </w:rPr>
        <w:fldChar w:fldCharType="end"/>
      </w:r>
      <w:r w:rsidR="00C61DB0">
        <w:rPr>
          <w:rFonts w:ascii="Times New Roman" w:hAnsi="Times New Roman" w:cs="Times New Roman"/>
          <w:sz w:val="24"/>
          <w:szCs w:val="24"/>
        </w:rPr>
        <w:t xml:space="preserve"> proponen</w:t>
      </w:r>
      <w:r w:rsidR="00ED0369">
        <w:rPr>
          <w:rFonts w:ascii="Times New Roman" w:hAnsi="Times New Roman" w:cs="Times New Roman"/>
          <w:sz w:val="24"/>
          <w:szCs w:val="24"/>
        </w:rPr>
        <w:t xml:space="preserve"> un método</w:t>
      </w:r>
      <w:r w:rsidR="00C61DB0">
        <w:rPr>
          <w:rFonts w:ascii="Times New Roman" w:hAnsi="Times New Roman" w:cs="Times New Roman"/>
          <w:sz w:val="24"/>
          <w:szCs w:val="24"/>
        </w:rPr>
        <w:t xml:space="preserve"> que usa </w:t>
      </w:r>
      <w:r w:rsidR="00C61DB0" w:rsidRPr="00C61DB0">
        <w:rPr>
          <w:rFonts w:ascii="Times New Roman" w:hAnsi="Times New Roman" w:cs="Times New Roman"/>
          <w:i/>
          <w:sz w:val="24"/>
          <w:szCs w:val="24"/>
        </w:rPr>
        <w:t>AG</w:t>
      </w:r>
      <w:r w:rsidR="00ED0369">
        <w:rPr>
          <w:rFonts w:ascii="Times New Roman" w:hAnsi="Times New Roman" w:cs="Times New Roman"/>
          <w:sz w:val="24"/>
          <w:szCs w:val="24"/>
        </w:rPr>
        <w:t xml:space="preserve"> para optimizar el </w:t>
      </w:r>
      <w:proofErr w:type="spellStart"/>
      <w:r w:rsidR="00ED0369">
        <w:rPr>
          <w:rFonts w:ascii="Times New Roman" w:hAnsi="Times New Roman" w:cs="Times New Roman"/>
          <w:sz w:val="24"/>
          <w:szCs w:val="24"/>
        </w:rPr>
        <w:t>layout</w:t>
      </w:r>
      <w:proofErr w:type="spellEnd"/>
      <w:r w:rsidR="00ED0369">
        <w:rPr>
          <w:rFonts w:ascii="Times New Roman" w:hAnsi="Times New Roman" w:cs="Times New Roman"/>
          <w:sz w:val="24"/>
          <w:szCs w:val="24"/>
        </w:rPr>
        <w:t xml:space="preserve"> de piezas rectangulares</w:t>
      </w:r>
      <w:r w:rsidR="00C61DB0">
        <w:rPr>
          <w:rFonts w:ascii="Times New Roman" w:hAnsi="Times New Roman" w:cs="Times New Roman"/>
          <w:sz w:val="24"/>
          <w:szCs w:val="24"/>
        </w:rPr>
        <w:t xml:space="preserve"> en el problema de corte con restricción de guillotina, con el fin de lograr una mínima cantidad de pérdida. </w:t>
      </w:r>
      <w:r w:rsidR="00EA696A">
        <w:rPr>
          <w:rFonts w:ascii="Times New Roman" w:hAnsi="Times New Roman" w:cs="Times New Roman"/>
          <w:sz w:val="24"/>
          <w:szCs w:val="24"/>
        </w:rPr>
        <w:t xml:space="preserve">En el AG propuesto, una solución está dada </w:t>
      </w:r>
      <w:r w:rsidR="00EA696A">
        <w:rPr>
          <w:rFonts w:ascii="Times New Roman" w:hAnsi="Times New Roman" w:cs="Times New Roman"/>
          <w:sz w:val="24"/>
          <w:szCs w:val="24"/>
        </w:rPr>
        <w:lastRenderedPageBreak/>
        <w:t xml:space="preserve">por una ecuación para determinar la disposición de piezas en la placa. De acuerdo a la ecuación, todas las piezas son integradas recursivamente mediante un algoritmo de </w:t>
      </w:r>
      <w:proofErr w:type="spellStart"/>
      <w:r w:rsidR="00EA696A">
        <w:rPr>
          <w:rFonts w:ascii="Times New Roman" w:hAnsi="Times New Roman" w:cs="Times New Roman"/>
          <w:sz w:val="24"/>
          <w:szCs w:val="24"/>
        </w:rPr>
        <w:t>layout</w:t>
      </w:r>
      <w:proofErr w:type="spellEnd"/>
      <w:r w:rsidR="00EA696A">
        <w:rPr>
          <w:rFonts w:ascii="Times New Roman" w:hAnsi="Times New Roman" w:cs="Times New Roman"/>
          <w:sz w:val="24"/>
          <w:szCs w:val="24"/>
        </w:rPr>
        <w:t xml:space="preserve">, utilizando el enfoque </w:t>
      </w:r>
      <w:proofErr w:type="spellStart"/>
      <w:r w:rsidR="00EA696A" w:rsidRPr="00EA696A">
        <w:rPr>
          <w:rFonts w:ascii="Times New Roman" w:hAnsi="Times New Roman" w:cs="Times New Roman"/>
          <w:i/>
          <w:sz w:val="24"/>
          <w:szCs w:val="24"/>
        </w:rPr>
        <w:t>bottom</w:t>
      </w:r>
      <w:proofErr w:type="spellEnd"/>
      <w:r w:rsidR="00EA696A" w:rsidRPr="00EA696A">
        <w:rPr>
          <w:rFonts w:ascii="Times New Roman" w:hAnsi="Times New Roman" w:cs="Times New Roman"/>
          <w:i/>
          <w:sz w:val="24"/>
          <w:szCs w:val="24"/>
        </w:rPr>
        <w:t>-up</w:t>
      </w:r>
      <w:r w:rsidR="00EA696A">
        <w:rPr>
          <w:rFonts w:ascii="Times New Roman" w:hAnsi="Times New Roman" w:cs="Times New Roman"/>
          <w:sz w:val="24"/>
          <w:szCs w:val="24"/>
        </w:rPr>
        <w:t xml:space="preserve">. La representación utiliza una parte binaria, representando los operadores binarios V o H, correspondientes a combinaciones verticales </w:t>
      </w:r>
      <w:r w:rsidR="00B60C6F">
        <w:rPr>
          <w:rFonts w:ascii="Times New Roman" w:hAnsi="Times New Roman" w:cs="Times New Roman"/>
          <w:sz w:val="24"/>
          <w:szCs w:val="24"/>
        </w:rPr>
        <w:t>u horizontales res</w:t>
      </w:r>
      <w:r w:rsidR="005A641B">
        <w:rPr>
          <w:rFonts w:ascii="Times New Roman" w:hAnsi="Times New Roman" w:cs="Times New Roman"/>
          <w:sz w:val="24"/>
          <w:szCs w:val="24"/>
        </w:rPr>
        <w:t>pectivamente, y una parte numérica</w:t>
      </w:r>
      <w:r w:rsidR="00B60C6F">
        <w:rPr>
          <w:rFonts w:ascii="Times New Roman" w:hAnsi="Times New Roman" w:cs="Times New Roman"/>
          <w:sz w:val="24"/>
          <w:szCs w:val="24"/>
        </w:rPr>
        <w:t>, representando las piezas. Así</w:t>
      </w:r>
      <w:r w:rsidR="004F3B69">
        <w:rPr>
          <w:rFonts w:ascii="Times New Roman" w:hAnsi="Times New Roman" w:cs="Times New Roman"/>
          <w:sz w:val="24"/>
          <w:szCs w:val="24"/>
        </w:rPr>
        <w:t>,</w:t>
      </w:r>
      <w:r w:rsidR="00B60C6F">
        <w:rPr>
          <w:rFonts w:ascii="Times New Roman" w:hAnsi="Times New Roman" w:cs="Times New Roman"/>
          <w:sz w:val="24"/>
          <w:szCs w:val="24"/>
        </w:rPr>
        <w:t xml:space="preserve"> el cromosoma es interpretado como un árbol binario, leído en notación post-fija (ver</w:t>
      </w:r>
      <w:r w:rsidR="00D51C65">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D51C65">
        <w:rPr>
          <w:rFonts w:ascii="Times New Roman" w:hAnsi="Times New Roman" w:cs="Times New Roman"/>
          <w:sz w:val="24"/>
          <w:szCs w:val="24"/>
        </w:rPr>
        <w:instrText xml:space="preserve"> REF _Ref375499681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D51C65" w:rsidRPr="00C61D41">
        <w:rPr>
          <w:rFonts w:ascii="Times New Roman" w:eastAsia="Times New Roman" w:hAnsi="Times New Roman" w:cs="Times New Roman"/>
          <w:bCs/>
          <w:color w:val="000000" w:themeColor="text1"/>
          <w:sz w:val="24"/>
          <w:szCs w:val="18"/>
        </w:rPr>
        <w:t>figura 2.7</w:t>
      </w:r>
      <w:r w:rsidR="0082275A">
        <w:rPr>
          <w:rFonts w:ascii="Times New Roman" w:hAnsi="Times New Roman" w:cs="Times New Roman"/>
          <w:sz w:val="24"/>
          <w:szCs w:val="24"/>
        </w:rPr>
        <w:fldChar w:fldCharType="end"/>
      </w:r>
      <w:r w:rsidR="00B60C6F">
        <w:rPr>
          <w:rFonts w:ascii="Times New Roman" w:hAnsi="Times New Roman" w:cs="Times New Roman"/>
          <w:sz w:val="24"/>
          <w:szCs w:val="24"/>
        </w:rPr>
        <w:t>)</w:t>
      </w:r>
    </w:p>
    <w:p w:rsidR="004F3B69" w:rsidRDefault="004F3B69" w:rsidP="004717A7">
      <w:pPr>
        <w:pStyle w:val="normal0"/>
        <w:spacing w:line="360" w:lineRule="auto"/>
        <w:jc w:val="both"/>
        <w:rPr>
          <w:rFonts w:ascii="Times New Roman" w:hAnsi="Times New Roman" w:cs="Times New Roman"/>
          <w:sz w:val="24"/>
          <w:szCs w:val="24"/>
        </w:rPr>
      </w:pPr>
    </w:p>
    <w:p w:rsidR="004F3B69" w:rsidRDefault="004F3B69" w:rsidP="004F3B69">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3" cstate="print"/>
                    <a:stretch>
                      <a:fillRect/>
                    </a:stretch>
                  </pic:blipFill>
                  <pic:spPr>
                    <a:xfrm>
                      <a:off x="0" y="0"/>
                      <a:ext cx="4582165" cy="2495899"/>
                    </a:xfrm>
                    <a:prstGeom prst="rect">
                      <a:avLst/>
                    </a:prstGeom>
                  </pic:spPr>
                </pic:pic>
              </a:graphicData>
            </a:graphic>
          </wp:inline>
        </w:drawing>
      </w:r>
    </w:p>
    <w:p w:rsidR="004F3B69" w:rsidRPr="00C61D41" w:rsidRDefault="00C61D41" w:rsidP="00C61D41">
      <w:pPr>
        <w:pStyle w:val="normal0"/>
        <w:spacing w:line="360" w:lineRule="auto"/>
        <w:jc w:val="center"/>
        <w:rPr>
          <w:rFonts w:ascii="Times New Roman" w:eastAsia="Times New Roman" w:hAnsi="Times New Roman" w:cs="Times New Roman"/>
          <w:bCs/>
          <w:i/>
          <w:color w:val="000000" w:themeColor="text1"/>
          <w:sz w:val="24"/>
          <w:szCs w:val="18"/>
        </w:rPr>
      </w:pPr>
      <w:bookmarkStart w:id="14" w:name="_Ref375499681"/>
      <w:bookmarkStart w:id="15" w:name="_Ref375499664"/>
      <w:r w:rsidRPr="00C61D41">
        <w:rPr>
          <w:rFonts w:ascii="Times New Roman" w:eastAsia="Times New Roman" w:hAnsi="Times New Roman" w:cs="Times New Roman"/>
          <w:bCs/>
          <w:color w:val="000000" w:themeColor="text1"/>
          <w:sz w:val="24"/>
          <w:szCs w:val="18"/>
        </w:rPr>
        <w:t xml:space="preserve">FIGURA </w:t>
      </w:r>
      <w:r w:rsidR="0082275A" w:rsidRPr="00C61D41">
        <w:rPr>
          <w:rFonts w:ascii="Times New Roman" w:eastAsia="Times New Roman" w:hAnsi="Times New Roman" w:cs="Times New Roman"/>
          <w:bCs/>
          <w:color w:val="000000" w:themeColor="text1"/>
          <w:sz w:val="24"/>
          <w:szCs w:val="18"/>
        </w:rPr>
        <w:fldChar w:fldCharType="begin"/>
      </w:r>
      <w:r w:rsidR="004F3B69" w:rsidRPr="00C61D41">
        <w:rPr>
          <w:rFonts w:ascii="Times New Roman" w:eastAsia="Times New Roman" w:hAnsi="Times New Roman" w:cs="Times New Roman"/>
          <w:bCs/>
          <w:color w:val="000000" w:themeColor="text1"/>
          <w:sz w:val="24"/>
          <w:szCs w:val="18"/>
        </w:rPr>
        <w:instrText xml:space="preserve"> STYLEREF 1 \s </w:instrText>
      </w:r>
      <w:r w:rsidR="0082275A" w:rsidRPr="00C61D41">
        <w:rPr>
          <w:rFonts w:ascii="Times New Roman" w:eastAsia="Times New Roman" w:hAnsi="Times New Roman" w:cs="Times New Roman"/>
          <w:bCs/>
          <w:color w:val="000000" w:themeColor="text1"/>
          <w:sz w:val="24"/>
          <w:szCs w:val="18"/>
        </w:rPr>
        <w:fldChar w:fldCharType="separate"/>
      </w:r>
      <w:r w:rsidR="004F3B69" w:rsidRPr="00C61D41">
        <w:rPr>
          <w:rFonts w:ascii="Times New Roman" w:eastAsia="Times New Roman" w:hAnsi="Times New Roman" w:cs="Times New Roman"/>
          <w:bCs/>
          <w:color w:val="000000" w:themeColor="text1"/>
          <w:sz w:val="24"/>
          <w:szCs w:val="18"/>
        </w:rPr>
        <w:t>2</w:t>
      </w:r>
      <w:r w:rsidR="0082275A" w:rsidRPr="00C61D41">
        <w:rPr>
          <w:rFonts w:ascii="Times New Roman" w:eastAsia="Times New Roman" w:hAnsi="Times New Roman" w:cs="Times New Roman"/>
          <w:bCs/>
          <w:color w:val="000000" w:themeColor="text1"/>
          <w:sz w:val="24"/>
          <w:szCs w:val="18"/>
        </w:rPr>
        <w:fldChar w:fldCharType="end"/>
      </w:r>
      <w:r w:rsidR="004F3B69" w:rsidRPr="00C61D41">
        <w:rPr>
          <w:rFonts w:ascii="Times New Roman" w:eastAsia="Times New Roman" w:hAnsi="Times New Roman" w:cs="Times New Roman"/>
          <w:bCs/>
          <w:color w:val="000000" w:themeColor="text1"/>
          <w:sz w:val="24"/>
          <w:szCs w:val="18"/>
        </w:rPr>
        <w:t>.</w:t>
      </w:r>
      <w:r w:rsidR="0082275A" w:rsidRPr="00C61D41">
        <w:rPr>
          <w:rFonts w:ascii="Times New Roman" w:eastAsia="Times New Roman" w:hAnsi="Times New Roman" w:cs="Times New Roman"/>
          <w:bCs/>
          <w:color w:val="000000" w:themeColor="text1"/>
          <w:sz w:val="24"/>
          <w:szCs w:val="18"/>
        </w:rPr>
        <w:fldChar w:fldCharType="begin"/>
      </w:r>
      <w:r w:rsidR="004F3B69" w:rsidRPr="00C61D41">
        <w:rPr>
          <w:rFonts w:ascii="Times New Roman" w:eastAsia="Times New Roman" w:hAnsi="Times New Roman" w:cs="Times New Roman"/>
          <w:bCs/>
          <w:color w:val="000000" w:themeColor="text1"/>
          <w:sz w:val="24"/>
          <w:szCs w:val="18"/>
        </w:rPr>
        <w:instrText xml:space="preserve"> SEQ Figura \* ARABIC \s 1 </w:instrText>
      </w:r>
      <w:r w:rsidR="0082275A" w:rsidRPr="00C61D41">
        <w:rPr>
          <w:rFonts w:ascii="Times New Roman" w:eastAsia="Times New Roman" w:hAnsi="Times New Roman" w:cs="Times New Roman"/>
          <w:bCs/>
          <w:color w:val="000000" w:themeColor="text1"/>
          <w:sz w:val="24"/>
          <w:szCs w:val="18"/>
        </w:rPr>
        <w:fldChar w:fldCharType="separate"/>
      </w:r>
      <w:r w:rsidR="004F3B69" w:rsidRPr="00C61D41">
        <w:rPr>
          <w:rFonts w:ascii="Times New Roman" w:eastAsia="Times New Roman" w:hAnsi="Times New Roman" w:cs="Times New Roman"/>
          <w:bCs/>
          <w:color w:val="000000" w:themeColor="text1"/>
          <w:sz w:val="24"/>
          <w:szCs w:val="18"/>
        </w:rPr>
        <w:t>7</w:t>
      </w:r>
      <w:r w:rsidR="0082275A" w:rsidRPr="00C61D41">
        <w:rPr>
          <w:rFonts w:ascii="Times New Roman" w:eastAsia="Times New Roman" w:hAnsi="Times New Roman" w:cs="Times New Roman"/>
          <w:bCs/>
          <w:color w:val="000000" w:themeColor="text1"/>
          <w:sz w:val="24"/>
          <w:szCs w:val="18"/>
        </w:rPr>
        <w:fldChar w:fldCharType="end"/>
      </w:r>
      <w:bookmarkEnd w:id="14"/>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proofErr w:type="spellStart"/>
      <w:r w:rsidRPr="00C61D41">
        <w:rPr>
          <w:rFonts w:ascii="Times New Roman" w:eastAsia="Times New Roman" w:hAnsi="Times New Roman" w:cs="Times New Roman"/>
          <w:bCs/>
          <w:i/>
          <w:color w:val="000000" w:themeColor="text1"/>
          <w:sz w:val="24"/>
          <w:szCs w:val="18"/>
        </w:rPr>
        <w:t>layout</w:t>
      </w:r>
      <w:proofErr w:type="spellEnd"/>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15"/>
      <w:proofErr w:type="spellEnd"/>
    </w:p>
    <w:p w:rsidR="00604D7A" w:rsidRDefault="00604D7A" w:rsidP="00C61D41">
      <w:r>
        <w:tab/>
      </w:r>
    </w:p>
    <w:p w:rsidR="00604D7A" w:rsidRDefault="00604D7A" w:rsidP="00604D7A">
      <w:pPr>
        <w:pStyle w:val="normal0"/>
        <w:spacing w:line="360" w:lineRule="auto"/>
        <w:jc w:val="both"/>
        <w:rPr>
          <w:rFonts w:ascii="Times New Roman" w:hAnsi="Times New Roman" w:cs="Times New Roman"/>
          <w:sz w:val="24"/>
          <w:szCs w:val="24"/>
        </w:rPr>
      </w:pPr>
      <w:r>
        <w:tab/>
      </w:r>
      <w:r w:rsidRPr="00604D7A">
        <w:rPr>
          <w:rFonts w:ascii="Times New Roman" w:hAnsi="Times New Roman" w:cs="Times New Roman"/>
          <w:sz w:val="24"/>
          <w:szCs w:val="24"/>
        </w:rPr>
        <w:t>Se imponen</w:t>
      </w:r>
      <w:r>
        <w:rPr>
          <w:rFonts w:ascii="Times New Roman" w:hAnsi="Times New Roman" w:cs="Times New Roman"/>
          <w:sz w:val="24"/>
          <w:szCs w:val="24"/>
        </w:rPr>
        <w:t xml:space="preserve"> ciertas restricciones sobre la cantidad de genes b</w:t>
      </w:r>
      <w:r w:rsidR="005A641B">
        <w:rPr>
          <w:rFonts w:ascii="Times New Roman" w:hAnsi="Times New Roman" w:cs="Times New Roman"/>
          <w:sz w:val="24"/>
          <w:szCs w:val="24"/>
        </w:rPr>
        <w:t>inarios respecto a genes numéricos</w:t>
      </w:r>
      <w:r>
        <w:rPr>
          <w:rFonts w:ascii="Times New Roman" w:hAnsi="Times New Roman" w:cs="Times New Roman"/>
          <w:sz w:val="24"/>
          <w:szCs w:val="24"/>
        </w:rPr>
        <w:t xml:space="preserve"> y su posición relativa en el cromosoma, para representar una solución válida para el problema. El algoritmo de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interpreta los genes mediante una máquina de </w:t>
      </w:r>
      <w:proofErr w:type="spellStart"/>
      <w:r>
        <w:rPr>
          <w:rFonts w:ascii="Times New Roman" w:hAnsi="Times New Roman" w:cs="Times New Roman"/>
          <w:sz w:val="24"/>
          <w:szCs w:val="24"/>
        </w:rPr>
        <w:t>stack</w:t>
      </w:r>
      <w:proofErr w:type="spellEnd"/>
      <w:r>
        <w:rPr>
          <w:rFonts w:ascii="Times New Roman" w:hAnsi="Times New Roman" w:cs="Times New Roman"/>
          <w:sz w:val="24"/>
          <w:szCs w:val="24"/>
        </w:rPr>
        <w:t>, como muestra ...Debido a la naturaleza mixta de la representación, se utilizan operadores genéticos mixtos</w:t>
      </w:r>
      <w:r w:rsidR="00065E2E">
        <w:rPr>
          <w:rFonts w:ascii="Times New Roman" w:hAnsi="Times New Roman" w:cs="Times New Roman"/>
          <w:sz w:val="24"/>
          <w:szCs w:val="24"/>
        </w:rPr>
        <w:t xml:space="preserve">, separando previamente los genes binarios de los numéricos y aplicándolos separadamente. Para el cruzamiento, utilizan distintos operadores como </w:t>
      </w:r>
      <w:r w:rsidR="00065E2E" w:rsidRPr="00065E2E">
        <w:rPr>
          <w:rFonts w:ascii="Times New Roman" w:hAnsi="Times New Roman" w:cs="Times New Roman"/>
          <w:i/>
          <w:sz w:val="24"/>
          <w:szCs w:val="24"/>
        </w:rPr>
        <w:t>PMX</w:t>
      </w:r>
      <w:r w:rsidR="00065E2E">
        <w:rPr>
          <w:rFonts w:ascii="Times New Roman" w:hAnsi="Times New Roman" w:cs="Times New Roman"/>
          <w:sz w:val="24"/>
          <w:szCs w:val="24"/>
        </w:rPr>
        <w:t xml:space="preserve">, </w:t>
      </w:r>
      <w:r w:rsidR="00065E2E" w:rsidRPr="00065E2E">
        <w:rPr>
          <w:rFonts w:ascii="Times New Roman" w:hAnsi="Times New Roman" w:cs="Times New Roman"/>
          <w:i/>
          <w:sz w:val="24"/>
          <w:szCs w:val="24"/>
        </w:rPr>
        <w:t>OX</w:t>
      </w:r>
      <w:r w:rsidR="00065E2E">
        <w:rPr>
          <w:rFonts w:ascii="Times New Roman" w:hAnsi="Times New Roman" w:cs="Times New Roman"/>
          <w:sz w:val="24"/>
          <w:szCs w:val="24"/>
        </w:rPr>
        <w:t xml:space="preserve">, </w:t>
      </w:r>
      <w:r w:rsidR="00065E2E" w:rsidRPr="00065E2E">
        <w:rPr>
          <w:rFonts w:ascii="Times New Roman" w:hAnsi="Times New Roman" w:cs="Times New Roman"/>
          <w:i/>
          <w:sz w:val="24"/>
          <w:szCs w:val="24"/>
        </w:rPr>
        <w:t>CX</w:t>
      </w:r>
      <w:r w:rsidR="00065E2E">
        <w:rPr>
          <w:rFonts w:ascii="Times New Roman" w:hAnsi="Times New Roman" w:cs="Times New Roman"/>
          <w:sz w:val="24"/>
          <w:szCs w:val="24"/>
        </w:rPr>
        <w:t xml:space="preserve">, siendo </w:t>
      </w:r>
      <w:r w:rsidR="00065E2E" w:rsidRPr="00065E2E">
        <w:rPr>
          <w:rFonts w:ascii="Times New Roman" w:hAnsi="Times New Roman" w:cs="Times New Roman"/>
          <w:i/>
          <w:sz w:val="24"/>
          <w:szCs w:val="24"/>
        </w:rPr>
        <w:t>PMX</w:t>
      </w:r>
      <w:r w:rsidR="00065E2E">
        <w:rPr>
          <w:rFonts w:ascii="Times New Roman" w:hAnsi="Times New Roman" w:cs="Times New Roman"/>
          <w:sz w:val="24"/>
          <w:szCs w:val="24"/>
        </w:rPr>
        <w:t xml:space="preserve"> el superior. Para la mutación utilizan </w:t>
      </w:r>
      <w:r w:rsidR="00065E2E" w:rsidRPr="00065E2E">
        <w:rPr>
          <w:rFonts w:ascii="Times New Roman" w:hAnsi="Times New Roman" w:cs="Times New Roman"/>
          <w:i/>
          <w:sz w:val="24"/>
          <w:szCs w:val="24"/>
        </w:rPr>
        <w:t>swap-</w:t>
      </w:r>
      <w:proofErr w:type="spellStart"/>
      <w:r w:rsidR="00065E2E" w:rsidRPr="00065E2E">
        <w:rPr>
          <w:rFonts w:ascii="Times New Roman" w:hAnsi="Times New Roman" w:cs="Times New Roman"/>
          <w:i/>
          <w:sz w:val="24"/>
          <w:szCs w:val="24"/>
        </w:rPr>
        <w:t>mutation</w:t>
      </w:r>
      <w:proofErr w:type="spellEnd"/>
      <w:r w:rsidR="00065E2E">
        <w:rPr>
          <w:rFonts w:ascii="Times New Roman" w:hAnsi="Times New Roman" w:cs="Times New Roman"/>
          <w:sz w:val="24"/>
          <w:szCs w:val="24"/>
        </w:rPr>
        <w:t>, el cual intercambia la posición de dos genes seleccionados al azar.</w:t>
      </w:r>
      <w:r w:rsidR="00020133">
        <w:rPr>
          <w:rFonts w:ascii="Times New Roman" w:hAnsi="Times New Roman" w:cs="Times New Roman"/>
          <w:sz w:val="24"/>
          <w:szCs w:val="24"/>
        </w:rPr>
        <w:t xml:space="preserve"> El tamaño de población fue</w:t>
      </w:r>
      <w:r w:rsidR="006556AB">
        <w:rPr>
          <w:rFonts w:ascii="Times New Roman" w:hAnsi="Times New Roman" w:cs="Times New Roman"/>
          <w:sz w:val="24"/>
          <w:szCs w:val="24"/>
        </w:rPr>
        <w:t xml:space="preserve"> fijado en 500 individuos. </w:t>
      </w:r>
      <w:r w:rsidR="00D51C65">
        <w:rPr>
          <w:rFonts w:ascii="Times New Roman" w:hAnsi="Times New Roman" w:cs="Times New Roman"/>
          <w:sz w:val="24"/>
          <w:szCs w:val="24"/>
        </w:rPr>
        <w:t>Los autores concluyen que el método alcanza las expectativas y puede ser extendido fácilmente al caso con patrones en etapas.</w:t>
      </w:r>
    </w:p>
    <w:p w:rsidR="00604D7A" w:rsidRPr="00604D7A" w:rsidRDefault="00515D33" w:rsidP="00604D7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sidR="009B5F10">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2275A">
        <w:rPr>
          <w:rFonts w:ascii="Times New Roman" w:hAnsi="Times New Roman" w:cs="Times New Roman"/>
          <w:sz w:val="24"/>
          <w:szCs w:val="24"/>
        </w:rPr>
        <w:fldChar w:fldCharType="separate"/>
      </w:r>
      <w:r w:rsidR="009B5F10" w:rsidRPr="009B5F10">
        <w:rPr>
          <w:rFonts w:ascii="Times New Roman" w:hAnsi="Times New Roman" w:cs="Times New Roman"/>
          <w:sz w:val="24"/>
        </w:rPr>
        <w:t>(Hopper and Turton, 2000)</w:t>
      </w:r>
      <w:r w:rsidR="0082275A">
        <w:rPr>
          <w:rFonts w:ascii="Times New Roman" w:hAnsi="Times New Roman" w:cs="Times New Roman"/>
          <w:sz w:val="24"/>
          <w:szCs w:val="24"/>
        </w:rPr>
        <w:fldChar w:fldCharType="end"/>
      </w:r>
      <w:r w:rsidR="009B5F10">
        <w:rPr>
          <w:rFonts w:ascii="Times New Roman" w:hAnsi="Times New Roman" w:cs="Times New Roman"/>
          <w:sz w:val="24"/>
          <w:szCs w:val="24"/>
        </w:rPr>
        <w:t xml:space="preserve"> realizan una investigación empírica de algoritmos heurísticos y </w:t>
      </w:r>
      <w:proofErr w:type="spellStart"/>
      <w:r w:rsidR="009B5F10">
        <w:rPr>
          <w:rFonts w:ascii="Times New Roman" w:hAnsi="Times New Roman" w:cs="Times New Roman"/>
          <w:sz w:val="24"/>
          <w:szCs w:val="24"/>
        </w:rPr>
        <w:t>metaheurísticos</w:t>
      </w:r>
      <w:proofErr w:type="spellEnd"/>
      <w:r w:rsidR="009B5F10">
        <w:rPr>
          <w:rFonts w:ascii="Times New Roman" w:hAnsi="Times New Roman" w:cs="Times New Roman"/>
          <w:sz w:val="24"/>
          <w:szCs w:val="24"/>
        </w:rPr>
        <w:t xml:space="preserve"> para el </w:t>
      </w:r>
      <w:r w:rsidR="009B5F10" w:rsidRPr="00DE463C">
        <w:rPr>
          <w:rFonts w:ascii="Times New Roman" w:hAnsi="Times New Roman" w:cs="Times New Roman"/>
          <w:i/>
          <w:sz w:val="24"/>
          <w:szCs w:val="24"/>
        </w:rPr>
        <w:t>2D-KP</w:t>
      </w:r>
      <w:r w:rsidR="009B5F10">
        <w:rPr>
          <w:rFonts w:ascii="Times New Roman" w:hAnsi="Times New Roman" w:cs="Times New Roman"/>
          <w:sz w:val="24"/>
          <w:szCs w:val="24"/>
        </w:rPr>
        <w:t>. Consideran dos heurísticas</w:t>
      </w:r>
      <w:r>
        <w:rPr>
          <w:rFonts w:ascii="Times New Roman" w:hAnsi="Times New Roman" w:cs="Times New Roman"/>
          <w:sz w:val="24"/>
          <w:szCs w:val="24"/>
        </w:rPr>
        <w:t>:</w:t>
      </w:r>
      <w:r w:rsidR="009B5F10">
        <w:rPr>
          <w:rFonts w:ascii="Times New Roman" w:hAnsi="Times New Roman" w:cs="Times New Roman"/>
          <w:sz w:val="24"/>
          <w:szCs w:val="24"/>
        </w:rPr>
        <w:t xml:space="preserve"> </w:t>
      </w:r>
      <w:proofErr w:type="spellStart"/>
      <w:r w:rsidR="009B5F10">
        <w:rPr>
          <w:rFonts w:ascii="Times New Roman" w:hAnsi="Times New Roman" w:cs="Times New Roman"/>
          <w:sz w:val="24"/>
          <w:szCs w:val="24"/>
        </w:rPr>
        <w:t>bottom-left</w:t>
      </w:r>
      <w:proofErr w:type="spellEnd"/>
      <w:r w:rsidR="009B5F10">
        <w:rPr>
          <w:rFonts w:ascii="Times New Roman" w:hAnsi="Times New Roman" w:cs="Times New Roman"/>
          <w:sz w:val="24"/>
          <w:szCs w:val="24"/>
        </w:rPr>
        <w:t xml:space="preserve"> (</w:t>
      </w:r>
      <w:r w:rsidR="009B5F10" w:rsidRPr="00DE463C">
        <w:rPr>
          <w:rFonts w:ascii="Times New Roman" w:hAnsi="Times New Roman" w:cs="Times New Roman"/>
          <w:i/>
          <w:sz w:val="24"/>
          <w:szCs w:val="24"/>
        </w:rPr>
        <w:t>BL</w:t>
      </w:r>
      <w:r w:rsidR="009B5F10">
        <w:rPr>
          <w:rFonts w:ascii="Times New Roman" w:hAnsi="Times New Roman" w:cs="Times New Roman"/>
          <w:sz w:val="24"/>
          <w:szCs w:val="24"/>
        </w:rPr>
        <w:t>)</w:t>
      </w:r>
      <w:r>
        <w:rPr>
          <w:rFonts w:ascii="Times New Roman" w:hAnsi="Times New Roman" w:cs="Times New Roman"/>
          <w:sz w:val="24"/>
          <w:szCs w:val="24"/>
        </w:rPr>
        <w:t>, la cual es simple y eficiente en tiempo,</w:t>
      </w:r>
      <w:r w:rsidR="009B5F10">
        <w:rPr>
          <w:rFonts w:ascii="Times New Roman" w:hAnsi="Times New Roman" w:cs="Times New Roman"/>
          <w:sz w:val="24"/>
          <w:szCs w:val="24"/>
        </w:rPr>
        <w:t xml:space="preserve"> y </w:t>
      </w:r>
      <w:proofErr w:type="spellStart"/>
      <w:r w:rsidR="009B5F10">
        <w:rPr>
          <w:rFonts w:ascii="Times New Roman" w:hAnsi="Times New Roman" w:cs="Times New Roman"/>
          <w:sz w:val="24"/>
          <w:szCs w:val="24"/>
        </w:rPr>
        <w:t>bottom-left</w:t>
      </w:r>
      <w:proofErr w:type="spellEnd"/>
      <w:r w:rsidR="009B5F10">
        <w:rPr>
          <w:rFonts w:ascii="Times New Roman" w:hAnsi="Times New Roman" w:cs="Times New Roman"/>
          <w:sz w:val="24"/>
          <w:szCs w:val="24"/>
        </w:rPr>
        <w:t xml:space="preserve"> </w:t>
      </w:r>
      <w:proofErr w:type="spellStart"/>
      <w:r w:rsidR="009B5F10">
        <w:rPr>
          <w:rFonts w:ascii="Times New Roman" w:hAnsi="Times New Roman" w:cs="Times New Roman"/>
          <w:sz w:val="24"/>
          <w:szCs w:val="24"/>
        </w:rPr>
        <w:t>fill</w:t>
      </w:r>
      <w:proofErr w:type="spellEnd"/>
      <w:r w:rsidR="009B5F10">
        <w:rPr>
          <w:rFonts w:ascii="Times New Roman" w:hAnsi="Times New Roman" w:cs="Times New Roman"/>
          <w:sz w:val="24"/>
          <w:szCs w:val="24"/>
        </w:rPr>
        <w:t xml:space="preserve"> (</w:t>
      </w:r>
      <w:r w:rsidR="009B5F10" w:rsidRPr="00DE463C">
        <w:rPr>
          <w:rFonts w:ascii="Times New Roman" w:hAnsi="Times New Roman" w:cs="Times New Roman"/>
          <w:i/>
          <w:sz w:val="24"/>
          <w:szCs w:val="24"/>
        </w:rPr>
        <w:t>BLF</w:t>
      </w:r>
      <w:r w:rsidR="009B5F10">
        <w:rPr>
          <w:rFonts w:ascii="Times New Roman" w:hAnsi="Times New Roman" w:cs="Times New Roman"/>
          <w:sz w:val="24"/>
          <w:szCs w:val="24"/>
        </w:rPr>
        <w:t>)</w:t>
      </w:r>
      <w:r>
        <w:rPr>
          <w:rFonts w:ascii="Times New Roman" w:hAnsi="Times New Roman" w:cs="Times New Roman"/>
          <w:sz w:val="24"/>
          <w:szCs w:val="24"/>
        </w:rPr>
        <w:t xml:space="preserve">, la cual es capaz de </w:t>
      </w:r>
      <w:r>
        <w:rPr>
          <w:rFonts w:ascii="Times New Roman" w:hAnsi="Times New Roman" w:cs="Times New Roman"/>
          <w:sz w:val="24"/>
          <w:szCs w:val="24"/>
        </w:rPr>
        <w:lastRenderedPageBreak/>
        <w:t>rellenar espacios pero a costo de mayor tiempo computacional. Estas heurísticas son</w:t>
      </w:r>
      <w:r w:rsidR="009B5F10">
        <w:rPr>
          <w:rFonts w:ascii="Times New Roman" w:hAnsi="Times New Roman" w:cs="Times New Roman"/>
          <w:sz w:val="24"/>
          <w:szCs w:val="24"/>
        </w:rPr>
        <w:t xml:space="preserve"> </w:t>
      </w:r>
      <w:proofErr w:type="spellStart"/>
      <w:r w:rsidR="009B5F10">
        <w:rPr>
          <w:rFonts w:ascii="Times New Roman" w:hAnsi="Times New Roman" w:cs="Times New Roman"/>
          <w:sz w:val="24"/>
          <w:szCs w:val="24"/>
        </w:rPr>
        <w:t>hibr</w:t>
      </w:r>
      <w:r>
        <w:rPr>
          <w:rFonts w:ascii="Times New Roman" w:hAnsi="Times New Roman" w:cs="Times New Roman"/>
          <w:sz w:val="24"/>
          <w:szCs w:val="24"/>
        </w:rPr>
        <w:t>idizadas</w:t>
      </w:r>
      <w:proofErr w:type="spellEnd"/>
      <w:r w:rsidR="009B5F10">
        <w:rPr>
          <w:rFonts w:ascii="Times New Roman" w:hAnsi="Times New Roman" w:cs="Times New Roman"/>
          <w:sz w:val="24"/>
          <w:szCs w:val="24"/>
        </w:rPr>
        <w:t xml:space="preserve"> con tres </w:t>
      </w:r>
      <w:proofErr w:type="spellStart"/>
      <w:r w:rsidR="009B5F10">
        <w:rPr>
          <w:rFonts w:ascii="Times New Roman" w:hAnsi="Times New Roman" w:cs="Times New Roman"/>
          <w:sz w:val="24"/>
          <w:szCs w:val="24"/>
        </w:rPr>
        <w:t>metaheurísticas</w:t>
      </w:r>
      <w:proofErr w:type="spellEnd"/>
      <w:r w:rsidR="009B5F10">
        <w:rPr>
          <w:rFonts w:ascii="Times New Roman" w:hAnsi="Times New Roman" w:cs="Times New Roman"/>
          <w:sz w:val="24"/>
          <w:szCs w:val="24"/>
        </w:rPr>
        <w:t xml:space="preserve">: </w:t>
      </w:r>
      <w:proofErr w:type="spellStart"/>
      <w:r w:rsidR="009B5F10">
        <w:rPr>
          <w:rFonts w:ascii="Times New Roman" w:hAnsi="Times New Roman" w:cs="Times New Roman"/>
          <w:sz w:val="24"/>
          <w:szCs w:val="24"/>
        </w:rPr>
        <w:t>algortimo</w:t>
      </w:r>
      <w:proofErr w:type="spellEnd"/>
      <w:r w:rsidR="009B5F10">
        <w:rPr>
          <w:rFonts w:ascii="Times New Roman" w:hAnsi="Times New Roman" w:cs="Times New Roman"/>
          <w:sz w:val="24"/>
          <w:szCs w:val="24"/>
        </w:rPr>
        <w:t xml:space="preserve"> genético </w:t>
      </w:r>
      <w:r w:rsidR="009B5F10" w:rsidRPr="00DE463C">
        <w:rPr>
          <w:rFonts w:ascii="Times New Roman" w:hAnsi="Times New Roman" w:cs="Times New Roman"/>
          <w:i/>
          <w:sz w:val="24"/>
          <w:szCs w:val="24"/>
        </w:rPr>
        <w:t>AG</w:t>
      </w:r>
      <w:r w:rsidR="009B5F10">
        <w:rPr>
          <w:rFonts w:ascii="Times New Roman" w:hAnsi="Times New Roman" w:cs="Times New Roman"/>
          <w:sz w:val="24"/>
          <w:szCs w:val="24"/>
        </w:rPr>
        <w:t xml:space="preserve">, </w:t>
      </w:r>
      <w:proofErr w:type="spellStart"/>
      <w:r w:rsidR="009B5F10">
        <w:rPr>
          <w:rFonts w:ascii="Times New Roman" w:hAnsi="Times New Roman" w:cs="Times New Roman"/>
          <w:sz w:val="24"/>
          <w:szCs w:val="24"/>
        </w:rPr>
        <w:t>simulated</w:t>
      </w:r>
      <w:proofErr w:type="spellEnd"/>
      <w:r w:rsidR="009B5F10">
        <w:rPr>
          <w:rFonts w:ascii="Times New Roman" w:hAnsi="Times New Roman" w:cs="Times New Roman"/>
          <w:sz w:val="24"/>
          <w:szCs w:val="24"/>
        </w:rPr>
        <w:t xml:space="preserve"> </w:t>
      </w:r>
      <w:proofErr w:type="spellStart"/>
      <w:r w:rsidR="009B5F10">
        <w:rPr>
          <w:rFonts w:ascii="Times New Roman" w:hAnsi="Times New Roman" w:cs="Times New Roman"/>
          <w:sz w:val="24"/>
          <w:szCs w:val="24"/>
        </w:rPr>
        <w:t>annealing</w:t>
      </w:r>
      <w:proofErr w:type="spellEnd"/>
      <w:r w:rsidR="009B5F10">
        <w:rPr>
          <w:rFonts w:ascii="Times New Roman" w:hAnsi="Times New Roman" w:cs="Times New Roman"/>
          <w:sz w:val="24"/>
          <w:szCs w:val="24"/>
        </w:rPr>
        <w:t xml:space="preserve"> </w:t>
      </w:r>
      <w:r w:rsidR="009B5F10" w:rsidRPr="00DE463C">
        <w:rPr>
          <w:rFonts w:ascii="Times New Roman" w:hAnsi="Times New Roman" w:cs="Times New Roman"/>
          <w:i/>
          <w:sz w:val="24"/>
          <w:szCs w:val="24"/>
        </w:rPr>
        <w:t>SA</w:t>
      </w:r>
      <w:r w:rsidR="009B5F10">
        <w:rPr>
          <w:rFonts w:ascii="Times New Roman" w:hAnsi="Times New Roman" w:cs="Times New Roman"/>
          <w:sz w:val="24"/>
          <w:szCs w:val="24"/>
        </w:rPr>
        <w:t xml:space="preserve">, </w:t>
      </w:r>
      <w:proofErr w:type="spellStart"/>
      <w:r w:rsidR="009B5F10">
        <w:rPr>
          <w:rFonts w:ascii="Times New Roman" w:hAnsi="Times New Roman" w:cs="Times New Roman"/>
          <w:sz w:val="24"/>
          <w:szCs w:val="24"/>
        </w:rPr>
        <w:t>na</w:t>
      </w:r>
      <w:r w:rsidR="009B5F10">
        <w:rPr>
          <w:rFonts w:ascii="TimesNewRoman" w:hAnsi="TimesNewRoman" w:cs="TimesNewRoman"/>
          <w:sz w:val="21"/>
          <w:szCs w:val="21"/>
        </w:rPr>
        <w:t>ïve</w:t>
      </w:r>
      <w:proofErr w:type="spellEnd"/>
      <w:r w:rsidR="009B5F10">
        <w:rPr>
          <w:rFonts w:ascii="TimesNewRoman" w:hAnsi="TimesNewRoman" w:cs="TimesNewRoman"/>
          <w:sz w:val="21"/>
          <w:szCs w:val="21"/>
        </w:rPr>
        <w:t xml:space="preserve"> </w:t>
      </w:r>
      <w:proofErr w:type="spellStart"/>
      <w:r w:rsidR="009B5F10" w:rsidRPr="009B5F10">
        <w:rPr>
          <w:rFonts w:ascii="Times New Roman" w:hAnsi="Times New Roman" w:cs="Times New Roman"/>
          <w:sz w:val="24"/>
          <w:szCs w:val="24"/>
        </w:rPr>
        <w:t>evolution</w:t>
      </w:r>
      <w:proofErr w:type="spellEnd"/>
      <w:r w:rsidR="009B5F10" w:rsidRPr="009B5F10">
        <w:rPr>
          <w:rFonts w:ascii="Times New Roman" w:hAnsi="Times New Roman" w:cs="Times New Roman"/>
          <w:sz w:val="24"/>
          <w:szCs w:val="24"/>
        </w:rPr>
        <w:t xml:space="preserve"> </w:t>
      </w:r>
      <w:r w:rsidR="009B5F10" w:rsidRPr="00DE463C">
        <w:rPr>
          <w:rFonts w:ascii="Times New Roman" w:hAnsi="Times New Roman" w:cs="Times New Roman"/>
          <w:i/>
          <w:sz w:val="24"/>
          <w:szCs w:val="24"/>
        </w:rPr>
        <w:t>NE</w:t>
      </w:r>
      <w:r w:rsidR="009B5F10" w:rsidRPr="009B5F10">
        <w:rPr>
          <w:rFonts w:ascii="Times New Roman" w:hAnsi="Times New Roman" w:cs="Times New Roman"/>
          <w:sz w:val="24"/>
          <w:szCs w:val="24"/>
        </w:rPr>
        <w:t xml:space="preserve"> y una heurística de búsqueda local </w:t>
      </w:r>
      <w:r w:rsidR="009B5F10">
        <w:rPr>
          <w:rFonts w:ascii="Times New Roman" w:hAnsi="Times New Roman" w:cs="Times New Roman"/>
          <w:sz w:val="24"/>
          <w:szCs w:val="24"/>
        </w:rPr>
        <w:t>(</w:t>
      </w:r>
      <w:proofErr w:type="spellStart"/>
      <w:r w:rsidR="009B5F10" w:rsidRPr="00DE463C">
        <w:rPr>
          <w:rFonts w:ascii="Times New Roman" w:hAnsi="Times New Roman" w:cs="Times New Roman"/>
          <w:i/>
          <w:sz w:val="24"/>
          <w:szCs w:val="24"/>
        </w:rPr>
        <w:t>hill-climbing</w:t>
      </w:r>
      <w:proofErr w:type="spellEnd"/>
      <w:r w:rsidR="009B5F10">
        <w:rPr>
          <w:rFonts w:ascii="Times New Roman" w:hAnsi="Times New Roman" w:cs="Times New Roman"/>
          <w:sz w:val="24"/>
          <w:szCs w:val="24"/>
        </w:rPr>
        <w:t>). Su estudio compara los algoritmos híbridos en términos de calidad de solución y tiempo computacional. Además</w:t>
      </w:r>
      <w:r w:rsidR="00DC7FDE">
        <w:rPr>
          <w:rFonts w:ascii="Times New Roman" w:hAnsi="Times New Roman" w:cs="Times New Roman"/>
          <w:sz w:val="24"/>
          <w:szCs w:val="24"/>
        </w:rPr>
        <w:t>,</w:t>
      </w:r>
      <w:r w:rsidR="009B5F10">
        <w:rPr>
          <w:rFonts w:ascii="Times New Roman" w:hAnsi="Times New Roman" w:cs="Times New Roman"/>
          <w:sz w:val="24"/>
          <w:szCs w:val="24"/>
        </w:rPr>
        <w:t xml:space="preserve"> con el fin de </w:t>
      </w:r>
      <w:r w:rsidR="00DC7FDE">
        <w:rPr>
          <w:rFonts w:ascii="Times New Roman" w:hAnsi="Times New Roman" w:cs="Times New Roman"/>
          <w:sz w:val="24"/>
          <w:szCs w:val="24"/>
        </w:rPr>
        <w:t>mos</w:t>
      </w:r>
      <w:r>
        <w:rPr>
          <w:rFonts w:ascii="Times New Roman" w:hAnsi="Times New Roman" w:cs="Times New Roman"/>
          <w:sz w:val="24"/>
          <w:szCs w:val="24"/>
        </w:rPr>
        <w:t>trar la efectividad de esto</w:t>
      </w:r>
      <w:r w:rsidR="00DC7FDE">
        <w:rPr>
          <w:rFonts w:ascii="Times New Roman" w:hAnsi="Times New Roman" w:cs="Times New Roman"/>
          <w:sz w:val="24"/>
          <w:szCs w:val="24"/>
        </w:rPr>
        <w:t xml:space="preserve">s, su rendimiento es comparado con búsqueda aleatoria y </w:t>
      </w:r>
      <w:r>
        <w:rPr>
          <w:rFonts w:ascii="Times New Roman" w:hAnsi="Times New Roman" w:cs="Times New Roman"/>
          <w:sz w:val="24"/>
          <w:szCs w:val="24"/>
        </w:rPr>
        <w:t xml:space="preserve">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00991FAA" w:rsidRPr="00DE463C">
        <w:rPr>
          <w:rFonts w:ascii="Times New Roman" w:hAnsi="Times New Roman" w:cs="Times New Roman"/>
          <w:i/>
          <w:sz w:val="24"/>
          <w:szCs w:val="24"/>
        </w:rPr>
        <w:t>GA</w:t>
      </w:r>
      <w:r w:rsidR="00991FAA">
        <w:rPr>
          <w:rFonts w:ascii="Times New Roman" w:hAnsi="Times New Roman" w:cs="Times New Roman"/>
          <w:sz w:val="24"/>
          <w:szCs w:val="24"/>
        </w:rPr>
        <w:t xml:space="preserve"> y </w:t>
      </w:r>
      <w:r w:rsidR="00991FAA" w:rsidRPr="00DE463C">
        <w:rPr>
          <w:rFonts w:ascii="Times New Roman" w:hAnsi="Times New Roman" w:cs="Times New Roman"/>
          <w:i/>
          <w:sz w:val="24"/>
          <w:szCs w:val="24"/>
        </w:rPr>
        <w:t>NE</w:t>
      </w:r>
      <w:r w:rsidR="00DE463C">
        <w:rPr>
          <w:rFonts w:ascii="Times New Roman" w:hAnsi="Times New Roman" w:cs="Times New Roman"/>
          <w:sz w:val="24"/>
          <w:szCs w:val="24"/>
        </w:rPr>
        <w:t xml:space="preserve"> son mejores en tér</w:t>
      </w:r>
      <w:r w:rsidR="00991FAA">
        <w:rPr>
          <w:rFonts w:ascii="Times New Roman" w:hAnsi="Times New Roman" w:cs="Times New Roman"/>
          <w:sz w:val="24"/>
          <w:szCs w:val="24"/>
        </w:rPr>
        <w:t xml:space="preserve">minos de tiempo computacional. Debido a que las diferencias en el desempeño entre los algoritmos híbridos usando BL y BLF son debidas a la heurística mejorada, el decodificador tiene mayor efecto en el desempeño de la técnica híbrida que la </w:t>
      </w:r>
      <w:proofErr w:type="spellStart"/>
      <w:r w:rsidR="00991FAA">
        <w:rPr>
          <w:rFonts w:ascii="Times New Roman" w:hAnsi="Times New Roman" w:cs="Times New Roman"/>
          <w:sz w:val="24"/>
          <w:szCs w:val="24"/>
        </w:rPr>
        <w:t>metaheurística</w:t>
      </w:r>
      <w:proofErr w:type="spellEnd"/>
      <w:r w:rsidR="00991FAA">
        <w:rPr>
          <w:rFonts w:ascii="Times New Roman" w:hAnsi="Times New Roman" w:cs="Times New Roman"/>
          <w:sz w:val="24"/>
          <w:szCs w:val="24"/>
        </w:rPr>
        <w:t xml:space="preserve"> en sí. Esto parece sugerir enfoques donde mayor conocimiento del </w:t>
      </w:r>
      <w:proofErr w:type="spellStart"/>
      <w:r w:rsidR="00991FAA">
        <w:rPr>
          <w:rFonts w:ascii="Times New Roman" w:hAnsi="Times New Roman" w:cs="Times New Roman"/>
          <w:sz w:val="24"/>
          <w:szCs w:val="24"/>
        </w:rPr>
        <w:t>layout</w:t>
      </w:r>
      <w:proofErr w:type="spellEnd"/>
      <w:r w:rsidR="00991FAA">
        <w:rPr>
          <w:rFonts w:ascii="Times New Roman" w:hAnsi="Times New Roman" w:cs="Times New Roman"/>
          <w:sz w:val="24"/>
          <w:szCs w:val="24"/>
        </w:rPr>
        <w:t xml:space="preserve"> sea incorporado en la </w:t>
      </w:r>
      <w:proofErr w:type="spellStart"/>
      <w:r w:rsidR="00991FAA">
        <w:rPr>
          <w:rFonts w:ascii="Times New Roman" w:hAnsi="Times New Roman" w:cs="Times New Roman"/>
          <w:sz w:val="24"/>
          <w:szCs w:val="24"/>
        </w:rPr>
        <w:t>metaheuristica</w:t>
      </w:r>
      <w:proofErr w:type="spellEnd"/>
      <w:r w:rsidR="00991FAA">
        <w:rPr>
          <w:rFonts w:ascii="Times New Roman" w:hAnsi="Times New Roman" w:cs="Times New Roman"/>
          <w:sz w:val="24"/>
          <w:szCs w:val="24"/>
        </w:rPr>
        <w:t xml:space="preserve"> en vez del decodificador. Sin embargo este último tipo de representación</w:t>
      </w:r>
      <w:r w:rsidR="00D719A6">
        <w:rPr>
          <w:rFonts w:ascii="Times New Roman" w:hAnsi="Times New Roman" w:cs="Times New Roman"/>
          <w:sz w:val="24"/>
          <w:szCs w:val="24"/>
        </w:rPr>
        <w:t>, estudiado</w:t>
      </w:r>
      <w:r w:rsidR="00991FAA">
        <w:rPr>
          <w:rFonts w:ascii="Times New Roman" w:hAnsi="Times New Roman" w:cs="Times New Roman"/>
          <w:sz w:val="24"/>
          <w:szCs w:val="24"/>
        </w:rPr>
        <w:t xml:space="preserve"> por otros investigadores no necesariamente l</w:t>
      </w:r>
      <w:r w:rsidR="00D719A6">
        <w:rPr>
          <w:rFonts w:ascii="Times New Roman" w:hAnsi="Times New Roman" w:cs="Times New Roman"/>
          <w:sz w:val="24"/>
          <w:szCs w:val="24"/>
        </w:rPr>
        <w:t>ogró mayores densidades empacadas que las técnicas híbridas para los problemas probados.</w:t>
      </w:r>
    </w:p>
    <w:p w:rsidR="00125D25" w:rsidRDefault="00B8681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easley, 2000)</w:t>
      </w:r>
      <w:r w:rsidR="0082275A">
        <w:rPr>
          <w:rFonts w:ascii="Times New Roman" w:hAnsi="Times New Roman" w:cs="Times New Roman"/>
          <w:sz w:val="24"/>
          <w:szCs w:val="24"/>
        </w:rPr>
        <w:fldChar w:fldCharType="end"/>
      </w:r>
      <w:r>
        <w:rPr>
          <w:rFonts w:ascii="Times New Roman" w:hAnsi="Times New Roman" w:cs="Times New Roman"/>
          <w:sz w:val="24"/>
          <w:szCs w:val="24"/>
        </w:rPr>
        <w:t xml:space="preserve"> presenta </w:t>
      </w:r>
      <w:r w:rsidR="00025946">
        <w:rPr>
          <w:rFonts w:ascii="Times New Roman" w:hAnsi="Times New Roman" w:cs="Times New Roman"/>
          <w:sz w:val="24"/>
          <w:szCs w:val="24"/>
        </w:rPr>
        <w:t xml:space="preserve">un enfoque </w:t>
      </w:r>
      <w:r w:rsidR="00C61DB0">
        <w:rPr>
          <w:rFonts w:ascii="Times New Roman" w:hAnsi="Times New Roman" w:cs="Times New Roman"/>
          <w:sz w:val="24"/>
          <w:szCs w:val="24"/>
        </w:rPr>
        <w:t>evolutivo</w:t>
      </w:r>
      <w:r w:rsidR="00025946">
        <w:rPr>
          <w:rFonts w:ascii="Times New Roman" w:hAnsi="Times New Roman" w:cs="Times New Roman"/>
          <w:sz w:val="24"/>
          <w:szCs w:val="24"/>
        </w:rPr>
        <w:t>, basado</w:t>
      </w:r>
      <w:r>
        <w:rPr>
          <w:rFonts w:ascii="Times New Roman" w:hAnsi="Times New Roman" w:cs="Times New Roman"/>
          <w:sz w:val="24"/>
          <w:szCs w:val="24"/>
        </w:rPr>
        <w:t xml:space="preserve"> en una formulación no-lineal del </w:t>
      </w:r>
      <w:r w:rsidRPr="00B8681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sin la restricción de guillotina. </w:t>
      </w:r>
      <w:r w:rsidR="00DF0DF1">
        <w:rPr>
          <w:rFonts w:ascii="Times New Roman" w:hAnsi="Times New Roman" w:cs="Times New Roman"/>
          <w:sz w:val="24"/>
          <w:szCs w:val="24"/>
        </w:rPr>
        <w:t xml:space="preserve">Utiliza </w:t>
      </w:r>
      <w:r w:rsidR="00DF0DF1" w:rsidRPr="004717A7">
        <w:rPr>
          <w:rFonts w:ascii="Times New Roman" w:hAnsi="Times New Roman" w:cs="Times New Roman"/>
          <w:sz w:val="24"/>
          <w:szCs w:val="24"/>
        </w:rPr>
        <w:t>una representación binaria/real.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xml:space="preserve">, las cuales son aproximadas al entero más cercano. Para la reproducción considera el apareamiento de dos padres con un solo hijo. Los padres son seleccionados aleatoriamente de la población, y como operador de cruzamiento utilizan </w:t>
      </w:r>
      <w:r w:rsidR="00DF0DF1" w:rsidRPr="00F10B2C">
        <w:rPr>
          <w:rFonts w:ascii="Times New Roman" w:hAnsi="Times New Roman" w:cs="Times New Roman"/>
          <w:i/>
          <w:sz w:val="24"/>
          <w:szCs w:val="24"/>
        </w:rPr>
        <w:t>cruzamiento uniforme</w:t>
      </w:r>
      <w:r w:rsidR="00DF0DF1">
        <w:rPr>
          <w:rFonts w:ascii="Times New Roman" w:hAnsi="Times New Roman" w:cs="Times New Roman"/>
          <w:sz w:val="24"/>
          <w:szCs w:val="24"/>
        </w:rPr>
        <w:t xml:space="preserve">. Para la mutación considera que uno de cada diez hijos puede mutar, un gen correspondiente a la parte binaria es seleccionado aleatoriamente y si su valor es 1, es volteado a 0. </w:t>
      </w:r>
      <w:r w:rsidR="00A37605" w:rsidRPr="004717A7">
        <w:rPr>
          <w:rFonts w:ascii="Times New Roman" w:hAnsi="Times New Roman" w:cs="Times New Roman"/>
          <w:sz w:val="24"/>
          <w:szCs w:val="24"/>
        </w:rPr>
        <w:t xml:space="preserve">El </w:t>
      </w:r>
      <w:r w:rsidR="00A37605" w:rsidRPr="00A37605">
        <w:rPr>
          <w:rFonts w:ascii="Times New Roman" w:hAnsi="Times New Roman" w:cs="Times New Roman"/>
          <w:i/>
          <w:sz w:val="24"/>
          <w:szCs w:val="24"/>
        </w:rPr>
        <w:t>fitness</w:t>
      </w:r>
      <w:r w:rsidR="00A37605">
        <w:rPr>
          <w:rFonts w:ascii="Times New Roman" w:hAnsi="Times New Roman" w:cs="Times New Roman"/>
          <w:sz w:val="24"/>
          <w:szCs w:val="24"/>
        </w:rPr>
        <w:t xml:space="preserve"> está dado por dos medidas: </w:t>
      </w:r>
      <w:r w:rsidR="00A37605" w:rsidRPr="00A37605">
        <w:rPr>
          <w:rFonts w:ascii="Times New Roman" w:hAnsi="Times New Roman" w:cs="Times New Roman"/>
          <w:i/>
          <w:sz w:val="24"/>
          <w:szCs w:val="24"/>
        </w:rPr>
        <w:t>fitness</w:t>
      </w:r>
      <w:r w:rsidR="00A37605">
        <w:rPr>
          <w:rFonts w:ascii="Times New Roman" w:hAnsi="Times New Roman" w:cs="Times New Roman"/>
          <w:sz w:val="24"/>
          <w:szCs w:val="24"/>
        </w:rPr>
        <w:t xml:space="preserve"> es la función objetivo original, y </w:t>
      </w:r>
      <w:proofErr w:type="spellStart"/>
      <w:r w:rsidR="00A37605" w:rsidRPr="00A37605">
        <w:rPr>
          <w:rFonts w:ascii="Times New Roman" w:hAnsi="Times New Roman" w:cs="Times New Roman"/>
          <w:i/>
          <w:sz w:val="24"/>
          <w:szCs w:val="24"/>
        </w:rPr>
        <w:t>unfitness</w:t>
      </w:r>
      <w:proofErr w:type="spellEnd"/>
      <w:r w:rsidR="00A37605">
        <w:rPr>
          <w:rFonts w:ascii="Times New Roman" w:hAnsi="Times New Roman" w:cs="Times New Roman"/>
          <w:sz w:val="24"/>
          <w:szCs w:val="24"/>
        </w:rPr>
        <w:t xml:space="preserve"> indica en qué grado</w:t>
      </w:r>
      <w:r w:rsidR="00025946">
        <w:rPr>
          <w:rFonts w:ascii="Times New Roman" w:hAnsi="Times New Roman" w:cs="Times New Roman"/>
          <w:sz w:val="24"/>
          <w:szCs w:val="24"/>
        </w:rPr>
        <w:t>,</w:t>
      </w:r>
      <w:r w:rsidR="00A37605">
        <w:rPr>
          <w:rFonts w:ascii="Times New Roman" w:hAnsi="Times New Roman" w:cs="Times New Roman"/>
          <w:sz w:val="24"/>
          <w:szCs w:val="24"/>
        </w:rPr>
        <w:t xml:space="preserve"> un individuo está violando la restricción de superposición.</w:t>
      </w:r>
      <w:r w:rsidR="00A37605" w:rsidRPr="004717A7">
        <w:rPr>
          <w:rFonts w:ascii="Times New Roman" w:hAnsi="Times New Roman" w:cs="Times New Roman"/>
          <w:sz w:val="24"/>
          <w:szCs w:val="24"/>
        </w:rPr>
        <w:t xml:space="preserve"> </w:t>
      </w:r>
      <w:r w:rsidR="00A37605">
        <w:rPr>
          <w:rFonts w:ascii="Times New Roman" w:hAnsi="Times New Roman" w:cs="Times New Roman"/>
          <w:sz w:val="24"/>
          <w:szCs w:val="24"/>
        </w:rPr>
        <w:t xml:space="preserve">Se utiliza un modelo </w:t>
      </w:r>
      <w:proofErr w:type="spellStart"/>
      <w:r w:rsidR="00A37605" w:rsidRPr="00A37605">
        <w:rPr>
          <w:rFonts w:ascii="Times New Roman" w:hAnsi="Times New Roman" w:cs="Times New Roman"/>
          <w:i/>
          <w:sz w:val="24"/>
          <w:szCs w:val="24"/>
        </w:rPr>
        <w:t>steady-state</w:t>
      </w:r>
      <w:proofErr w:type="spellEnd"/>
      <w:r w:rsidR="00A37605">
        <w:rPr>
          <w:rFonts w:ascii="Times New Roman" w:hAnsi="Times New Roman" w:cs="Times New Roman"/>
          <w:sz w:val="24"/>
          <w:szCs w:val="24"/>
        </w:rPr>
        <w:t xml:space="preserve"> para reemplazar la población, evaluando ambas medidas de </w:t>
      </w:r>
      <w:r w:rsidR="00A37605" w:rsidRPr="00BC4639">
        <w:rPr>
          <w:rFonts w:ascii="Times New Roman" w:hAnsi="Times New Roman" w:cs="Times New Roman"/>
          <w:i/>
          <w:sz w:val="24"/>
          <w:szCs w:val="24"/>
        </w:rPr>
        <w:t>fitness</w:t>
      </w:r>
      <w:r w:rsidR="00A37605">
        <w:rPr>
          <w:rFonts w:ascii="Times New Roman" w:hAnsi="Times New Roman" w:cs="Times New Roman"/>
          <w:sz w:val="24"/>
          <w:szCs w:val="24"/>
        </w:rPr>
        <w:t xml:space="preserve"> para determinar los individuos que deben ser reemplazados. El enfoq</w:t>
      </w:r>
      <w:r w:rsidR="00BC08A2">
        <w:rPr>
          <w:rFonts w:ascii="Times New Roman" w:hAnsi="Times New Roman" w:cs="Times New Roman"/>
          <w:sz w:val="24"/>
          <w:szCs w:val="24"/>
        </w:rPr>
        <w:t xml:space="preserve">ue presentado pudo resolver con eficacia problemas tomados de la literatura en cuestión de segundos. </w:t>
      </w:r>
    </w:p>
    <w:p w:rsidR="00E550FD" w:rsidRPr="00FB1B19"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sidR="006074D4">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eraudo et al., 2004)</w:t>
      </w:r>
      <w:r w:rsidR="0082275A">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82275A">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easley, 2000)</w:t>
      </w:r>
      <w:r w:rsidR="0082275A">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r w:rsidR="004717A7" w:rsidRPr="00A0239B">
        <w:rPr>
          <w:rFonts w:ascii="Times New Roman" w:hAnsi="Times New Roman" w:cs="Times New Roman"/>
          <w:i/>
          <w:sz w:val="24"/>
          <w:szCs w:val="24"/>
        </w:rPr>
        <w:t>fitness</w:t>
      </w:r>
      <w:r w:rsidR="004717A7" w:rsidRPr="004717A7">
        <w:rPr>
          <w:rFonts w:ascii="Times New Roman" w:hAnsi="Times New Roman" w:cs="Times New Roman"/>
          <w:sz w:val="24"/>
          <w:szCs w:val="24"/>
        </w:rPr>
        <w:t xml:space="preserve"> está dado por la diferencia entre las piezas a cortar que pudieron ser colocadas en el </w:t>
      </w:r>
      <w:proofErr w:type="spellStart"/>
      <w:r w:rsidR="004717A7" w:rsidRPr="004717A7">
        <w:rPr>
          <w:rFonts w:ascii="Times New Roman" w:hAnsi="Times New Roman" w:cs="Times New Roman"/>
          <w:sz w:val="24"/>
          <w:szCs w:val="24"/>
        </w:rPr>
        <w:t>layout</w:t>
      </w:r>
      <w:proofErr w:type="spellEnd"/>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xml:space="preserve">, y es usado como un mecanismo de </w:t>
      </w:r>
      <w:r w:rsidR="004717A7" w:rsidRPr="004717A7">
        <w:rPr>
          <w:rFonts w:ascii="Times New Roman" w:hAnsi="Times New Roman" w:cs="Times New Roman"/>
          <w:sz w:val="24"/>
          <w:szCs w:val="24"/>
        </w:rPr>
        <w:lastRenderedPageBreak/>
        <w:t>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 xml:space="preserve">ezas hayan podido ser cortadas. Basándose en ésta métrica, clasifican a los individuos en tres categorías: en los que todas las piezas pudieron ser cortadas, en los que el número de piezas cortadas es mayor al número de piezas que no pudieron ser cortadas, y en los que el número de piezas cortadas es menor al número de piezas que no pudieron ser cortadas. Se proponen tres heurísticas de colocación para interpretar el cromosoma y evaluar su calidad. Utilizan un algoritmo </w:t>
      </w:r>
      <w:proofErr w:type="spellStart"/>
      <w:r w:rsidR="00025946" w:rsidRPr="00025946">
        <w:rPr>
          <w:rFonts w:ascii="Times New Roman" w:hAnsi="Times New Roman" w:cs="Times New Roman"/>
          <w:i/>
          <w:sz w:val="24"/>
          <w:szCs w:val="24"/>
        </w:rPr>
        <w:t>steady-state</w:t>
      </w:r>
      <w:proofErr w:type="spellEnd"/>
      <w:r w:rsidR="00025946">
        <w:rPr>
          <w:rFonts w:ascii="Times New Roman" w:hAnsi="Times New Roman" w:cs="Times New Roman"/>
          <w:sz w:val="24"/>
          <w:szCs w:val="24"/>
        </w:rPr>
        <w:t xml:space="preserve">, cuyo objetivo es maximizar la diferencia </w:t>
      </w:r>
      <w:r w:rsidR="00F10B2C">
        <w:rPr>
          <w:rFonts w:ascii="Times New Roman" w:hAnsi="Times New Roman" w:cs="Times New Roman"/>
          <w:sz w:val="24"/>
          <w:szCs w:val="24"/>
        </w:rPr>
        <w:t>antes mencionada. Usan</w:t>
      </w:r>
      <w:r w:rsidR="00025946">
        <w:rPr>
          <w:rFonts w:ascii="Times New Roman" w:hAnsi="Times New Roman" w:cs="Times New Roman"/>
          <w:sz w:val="24"/>
          <w:szCs w:val="24"/>
        </w:rPr>
        <w:t xml:space="preserve"> </w:t>
      </w:r>
      <w:r w:rsidR="00025946" w:rsidRPr="00025946">
        <w:rPr>
          <w:rFonts w:ascii="Times New Roman" w:hAnsi="Times New Roman" w:cs="Times New Roman"/>
          <w:i/>
          <w:sz w:val="24"/>
          <w:szCs w:val="24"/>
        </w:rPr>
        <w:t>cruzamiento uniforme</w:t>
      </w:r>
      <w:r w:rsidR="00025946">
        <w:rPr>
          <w:rFonts w:ascii="Times New Roman" w:hAnsi="Times New Roman" w:cs="Times New Roman"/>
          <w:sz w:val="24"/>
          <w:szCs w:val="24"/>
        </w:rPr>
        <w:t xml:space="preserve"> y un operador de mutación </w:t>
      </w:r>
      <w:proofErr w:type="spellStart"/>
      <w:r w:rsidR="00025946" w:rsidRPr="00025946">
        <w:rPr>
          <w:rFonts w:ascii="Times New Roman" w:hAnsi="Times New Roman" w:cs="Times New Roman"/>
          <w:i/>
          <w:sz w:val="24"/>
          <w:szCs w:val="24"/>
        </w:rPr>
        <w:t>big-creep</w:t>
      </w:r>
      <w:proofErr w:type="spellEnd"/>
      <w:r w:rsidR="00025946">
        <w:rPr>
          <w:rFonts w:ascii="Times New Roman" w:hAnsi="Times New Roman" w:cs="Times New Roman"/>
          <w:i/>
          <w:sz w:val="24"/>
          <w:szCs w:val="24"/>
        </w:rPr>
        <w:t xml:space="preserve"> </w:t>
      </w:r>
      <w:r w:rsidR="00025946">
        <w:rPr>
          <w:rFonts w:ascii="Times New Roman" w:hAnsi="Times New Roman" w:cs="Times New Roman"/>
          <w:sz w:val="24"/>
          <w:szCs w:val="24"/>
        </w:rPr>
        <w:t>sobre la parte binaria. El individuo a ser reemp</w:t>
      </w:r>
      <w:r w:rsidR="00F10B2C">
        <w:rPr>
          <w:rFonts w:ascii="Times New Roman" w:hAnsi="Times New Roman" w:cs="Times New Roman"/>
          <w:sz w:val="24"/>
          <w:szCs w:val="24"/>
        </w:rPr>
        <w:t>l</w:t>
      </w:r>
      <w:r w:rsidR="00025946">
        <w:rPr>
          <w:rFonts w:ascii="Times New Roman" w:hAnsi="Times New Roman" w:cs="Times New Roman"/>
          <w:sz w:val="24"/>
          <w:szCs w:val="24"/>
        </w:rPr>
        <w:t xml:space="preserve">azado es seleccionado aleatoriamente de los 10 peores individuos. Para seleccionar los padres, </w:t>
      </w:r>
      <w:r w:rsidR="005A44EE">
        <w:rPr>
          <w:rFonts w:ascii="Times New Roman" w:hAnsi="Times New Roman" w:cs="Times New Roman"/>
          <w:sz w:val="24"/>
          <w:szCs w:val="24"/>
        </w:rPr>
        <w:t>usaron una ad</w:t>
      </w:r>
      <w:r w:rsidR="000B367E">
        <w:rPr>
          <w:rFonts w:ascii="Times New Roman" w:hAnsi="Times New Roman" w:cs="Times New Roman"/>
          <w:sz w:val="24"/>
          <w:szCs w:val="24"/>
        </w:rPr>
        <w:t>a</w:t>
      </w:r>
      <w:r w:rsidR="005A44EE">
        <w:rPr>
          <w:rFonts w:ascii="Times New Roman" w:hAnsi="Times New Roman" w:cs="Times New Roman"/>
          <w:sz w:val="24"/>
          <w:szCs w:val="24"/>
        </w:rPr>
        <w:t>ptación de</w:t>
      </w:r>
      <w:r w:rsidR="00F10B2C">
        <w:rPr>
          <w:rFonts w:ascii="Times New Roman" w:hAnsi="Times New Roman" w:cs="Times New Roman"/>
          <w:sz w:val="24"/>
          <w:szCs w:val="24"/>
        </w:rPr>
        <w:t>l</w:t>
      </w:r>
      <w:r w:rsidR="005A44EE">
        <w:rPr>
          <w:rFonts w:ascii="Times New Roman" w:hAnsi="Times New Roman" w:cs="Times New Roman"/>
          <w:sz w:val="24"/>
          <w:szCs w:val="24"/>
        </w:rPr>
        <w:t xml:space="preserve"> torneo-binario, en e</w:t>
      </w:r>
      <w:r w:rsidR="000B367E">
        <w:rPr>
          <w:rFonts w:ascii="Times New Roman" w:hAnsi="Times New Roman" w:cs="Times New Roman"/>
          <w:sz w:val="24"/>
          <w:szCs w:val="24"/>
        </w:rPr>
        <w:t xml:space="preserve">l cual el </w:t>
      </w:r>
      <w:r w:rsidR="00FB1B19">
        <w:rPr>
          <w:rFonts w:ascii="Times New Roman" w:hAnsi="Times New Roman" w:cs="Times New Roman"/>
          <w:sz w:val="24"/>
          <w:szCs w:val="24"/>
        </w:rPr>
        <w:t>ganador</w:t>
      </w:r>
      <w:r w:rsidR="000B367E">
        <w:rPr>
          <w:rFonts w:ascii="Times New Roman" w:hAnsi="Times New Roman" w:cs="Times New Roman"/>
          <w:sz w:val="24"/>
          <w:szCs w:val="24"/>
        </w:rPr>
        <w:t xml:space="preserve"> pertenece a la primera categoría</w:t>
      </w:r>
      <w:r w:rsidR="00FB1B19">
        <w:rPr>
          <w:rFonts w:ascii="Times New Roman" w:hAnsi="Times New Roman" w:cs="Times New Roman"/>
          <w:sz w:val="24"/>
          <w:szCs w:val="24"/>
        </w:rPr>
        <w:t xml:space="preserve">, si dos individuos pertenecen a la misma categoría, gana el que tenga mejor </w:t>
      </w:r>
      <w:r w:rsidR="00FB1B19" w:rsidRPr="00FB1B19">
        <w:rPr>
          <w:rFonts w:ascii="Times New Roman" w:hAnsi="Times New Roman" w:cs="Times New Roman"/>
          <w:i/>
          <w:sz w:val="24"/>
          <w:szCs w:val="24"/>
        </w:rPr>
        <w:t>fitness</w:t>
      </w:r>
      <w:r w:rsidR="00FB1B19">
        <w:rPr>
          <w:rFonts w:ascii="Times New Roman" w:hAnsi="Times New Roman" w:cs="Times New Roman"/>
          <w:sz w:val="24"/>
          <w:szCs w:val="24"/>
        </w:rPr>
        <w:t>. Fijaron las probabilidades de cruzamiento y mutación a 0.6 y 0.1 respectivamente</w:t>
      </w:r>
      <w:r w:rsidR="00ED0369">
        <w:rPr>
          <w:rFonts w:ascii="Times New Roman" w:hAnsi="Times New Roman" w:cs="Times New Roman"/>
          <w:sz w:val="24"/>
          <w:szCs w:val="24"/>
        </w:rPr>
        <w:t xml:space="preserve">, y fijaron el tamaño de población a 120 individuos. Analizan la composición de la población inicial y final de acuerdo a las 3 categorías de individuos, y concluyen que la evolución es capaz de hacer emerger las mejores soluciones, en donde la </w:t>
      </w:r>
      <w:proofErr w:type="spellStart"/>
      <w:r w:rsidR="00ED0369">
        <w:rPr>
          <w:rFonts w:ascii="Times New Roman" w:hAnsi="Times New Roman" w:cs="Times New Roman"/>
          <w:sz w:val="24"/>
          <w:szCs w:val="24"/>
        </w:rPr>
        <w:t>mayoria</w:t>
      </w:r>
      <w:proofErr w:type="spellEnd"/>
      <w:r w:rsidR="00ED0369">
        <w:rPr>
          <w:rFonts w:ascii="Times New Roman" w:hAnsi="Times New Roman" w:cs="Times New Roman"/>
          <w:sz w:val="24"/>
          <w:szCs w:val="24"/>
        </w:rPr>
        <w:t xml:space="preserve"> de las piezas pueden ser cortadas.</w:t>
      </w:r>
      <w:r w:rsidR="00646F97">
        <w:rPr>
          <w:rFonts w:ascii="Times New Roman" w:hAnsi="Times New Roman" w:cs="Times New Roman"/>
          <w:sz w:val="24"/>
          <w:szCs w:val="24"/>
        </w:rPr>
        <w:t xml:space="preserve"> Además</w:t>
      </w:r>
      <w:r w:rsidR="00ED0369">
        <w:rPr>
          <w:rFonts w:ascii="Times New Roman" w:hAnsi="Times New Roman" w:cs="Times New Roman"/>
          <w:sz w:val="24"/>
          <w:szCs w:val="24"/>
        </w:rPr>
        <w:t xml:space="preserve"> la mejor heurística de colocación de las evaluadas </w:t>
      </w:r>
      <w:proofErr w:type="spellStart"/>
      <w:r w:rsidR="00ED0369">
        <w:rPr>
          <w:rFonts w:ascii="Times New Roman" w:hAnsi="Times New Roman" w:cs="Times New Roman"/>
          <w:sz w:val="24"/>
          <w:szCs w:val="24"/>
        </w:rPr>
        <w:t>fué</w:t>
      </w:r>
      <w:proofErr w:type="spellEnd"/>
      <w:r w:rsidR="00ED0369">
        <w:rPr>
          <w:rFonts w:ascii="Times New Roman" w:hAnsi="Times New Roman" w:cs="Times New Roman"/>
          <w:sz w:val="24"/>
          <w:szCs w:val="24"/>
        </w:rPr>
        <w:t xml:space="preserve"> aquella que </w:t>
      </w:r>
      <w:proofErr w:type="spellStart"/>
      <w:r w:rsidR="00ED0369">
        <w:rPr>
          <w:rFonts w:ascii="Times New Roman" w:hAnsi="Times New Roman" w:cs="Times New Roman"/>
          <w:sz w:val="24"/>
          <w:szCs w:val="24"/>
        </w:rPr>
        <w:t>preordena</w:t>
      </w:r>
      <w:proofErr w:type="spellEnd"/>
      <w:r w:rsidR="00ED0369">
        <w:rPr>
          <w:rFonts w:ascii="Times New Roman" w:hAnsi="Times New Roman" w:cs="Times New Roman"/>
          <w:sz w:val="24"/>
          <w:szCs w:val="24"/>
        </w:rPr>
        <w:t xml:space="preserve"> las piezas en un orden decreciente de sus valores</w:t>
      </w:r>
      <w:r w:rsidR="00646F97">
        <w:rPr>
          <w:rFonts w:ascii="Times New Roman" w:hAnsi="Times New Roman" w:cs="Times New Roman"/>
          <w:sz w:val="24"/>
          <w:szCs w:val="24"/>
        </w:rPr>
        <w:t>.</w:t>
      </w:r>
    </w:p>
    <w:p w:rsidR="00F10B2C"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Leung et al., 2003)</w:t>
      </w:r>
      <w:r w:rsidR="0082275A">
        <w:rPr>
          <w:rFonts w:ascii="Times New Roman" w:hAnsi="Times New Roman" w:cs="Times New Roman"/>
          <w:sz w:val="24"/>
          <w:szCs w:val="24"/>
        </w:rPr>
        <w:fldChar w:fldCharType="end"/>
      </w:r>
      <w:r w:rsidR="009329EE">
        <w:rPr>
          <w:rFonts w:ascii="Times New Roman" w:hAnsi="Times New Roman" w:cs="Times New Roman"/>
          <w:sz w:val="24"/>
          <w:szCs w:val="24"/>
        </w:rPr>
        <w:t xml:space="preserve"> aplicaron un algoritmo genético</w:t>
      </w:r>
      <w:r w:rsidR="000B367E">
        <w:rPr>
          <w:rFonts w:ascii="Times New Roman" w:hAnsi="Times New Roman" w:cs="Times New Roman"/>
          <w:sz w:val="24"/>
          <w:szCs w:val="24"/>
        </w:rPr>
        <w:t xml:space="preserve"> </w:t>
      </w:r>
      <w:r w:rsidR="009329EE">
        <w:rPr>
          <w:rFonts w:ascii="Times New Roman" w:hAnsi="Times New Roman" w:cs="Times New Roman"/>
          <w:sz w:val="24"/>
          <w:szCs w:val="24"/>
        </w:rPr>
        <w:t>simple (</w:t>
      </w:r>
      <w:r w:rsidR="009329EE" w:rsidRPr="009329EE">
        <w:rPr>
          <w:rFonts w:ascii="Times New Roman" w:hAnsi="Times New Roman" w:cs="Times New Roman"/>
          <w:i/>
          <w:sz w:val="24"/>
          <w:szCs w:val="24"/>
        </w:rPr>
        <w:t>GA</w:t>
      </w:r>
      <w:r w:rsidR="009329EE">
        <w:rPr>
          <w:rFonts w:ascii="Times New Roman" w:hAnsi="Times New Roman" w:cs="Times New Roman"/>
          <w:sz w:val="24"/>
          <w:szCs w:val="24"/>
        </w:rPr>
        <w:t xml:space="preserve">) </w:t>
      </w:r>
      <w:r w:rsidR="00374F4C">
        <w:rPr>
          <w:rFonts w:ascii="Times New Roman" w:hAnsi="Times New Roman" w:cs="Times New Roman"/>
          <w:sz w:val="24"/>
          <w:szCs w:val="24"/>
        </w:rPr>
        <w:t xml:space="preserve">y un </w:t>
      </w:r>
      <w:r w:rsidR="009329EE">
        <w:rPr>
          <w:rFonts w:ascii="Times New Roman" w:hAnsi="Times New Roman" w:cs="Times New Roman"/>
          <w:sz w:val="24"/>
          <w:szCs w:val="24"/>
        </w:rPr>
        <w:t>algoritmo genético mixto</w:t>
      </w:r>
      <w:r w:rsidR="001D373A">
        <w:rPr>
          <w:rFonts w:ascii="Times New Roman" w:hAnsi="Times New Roman" w:cs="Times New Roman"/>
          <w:sz w:val="24"/>
          <w:szCs w:val="24"/>
        </w:rPr>
        <w:t xml:space="preserve"> con </w:t>
      </w:r>
      <w:proofErr w:type="spellStart"/>
      <w:r w:rsidR="001D373A">
        <w:rPr>
          <w:rFonts w:ascii="Times New Roman" w:hAnsi="Times New Roman" w:cs="Times New Roman"/>
          <w:sz w:val="24"/>
          <w:szCs w:val="24"/>
        </w:rPr>
        <w:t>simmulated</w:t>
      </w:r>
      <w:proofErr w:type="spellEnd"/>
      <w:r w:rsidR="001D373A">
        <w:rPr>
          <w:rFonts w:ascii="Times New Roman" w:hAnsi="Times New Roman" w:cs="Times New Roman"/>
          <w:sz w:val="24"/>
          <w:szCs w:val="24"/>
        </w:rPr>
        <w:t xml:space="preserve"> </w:t>
      </w:r>
      <w:proofErr w:type="spellStart"/>
      <w:r w:rsidR="001D373A">
        <w:rPr>
          <w:rFonts w:ascii="Times New Roman" w:hAnsi="Times New Roman" w:cs="Times New Roman"/>
          <w:sz w:val="24"/>
          <w:szCs w:val="24"/>
        </w:rPr>
        <w:t>annealing</w:t>
      </w:r>
      <w:proofErr w:type="spellEnd"/>
      <w:r w:rsidR="001D373A">
        <w:rPr>
          <w:rFonts w:ascii="Times New Roman" w:hAnsi="Times New Roman" w:cs="Times New Roman"/>
          <w:sz w:val="24"/>
          <w:szCs w:val="24"/>
        </w:rPr>
        <w:t xml:space="preserve"> (</w:t>
      </w:r>
      <w:r w:rsidR="001D373A" w:rsidRPr="001D373A">
        <w:rPr>
          <w:rFonts w:ascii="Times New Roman" w:hAnsi="Times New Roman" w:cs="Times New Roman"/>
          <w:i/>
          <w:sz w:val="24"/>
          <w:szCs w:val="24"/>
        </w:rPr>
        <w:t>SAGA</w:t>
      </w:r>
      <w:r w:rsidR="001D373A">
        <w:rPr>
          <w:rFonts w:ascii="Times New Roman" w:hAnsi="Times New Roman" w:cs="Times New Roman"/>
          <w:sz w:val="24"/>
          <w:szCs w:val="24"/>
        </w:rPr>
        <w:t>)</w:t>
      </w:r>
      <w:r w:rsidR="009329EE">
        <w:rPr>
          <w:rFonts w:ascii="Times New Roman" w:hAnsi="Times New Roman" w:cs="Times New Roman"/>
          <w:sz w:val="24"/>
          <w:szCs w:val="24"/>
        </w:rPr>
        <w:t xml:space="preserve"> </w:t>
      </w:r>
      <w:r w:rsidR="001D373A">
        <w:rPr>
          <w:rFonts w:ascii="Times New Roman" w:hAnsi="Times New Roman" w:cs="Times New Roman"/>
          <w:sz w:val="24"/>
          <w:szCs w:val="24"/>
        </w:rPr>
        <w:t>al</w:t>
      </w:r>
      <w:r w:rsidR="00374F4C">
        <w:rPr>
          <w:rFonts w:ascii="Times New Roman" w:hAnsi="Times New Roman" w:cs="Times New Roman"/>
          <w:sz w:val="24"/>
          <w:szCs w:val="24"/>
        </w:rPr>
        <w:t xml:space="preserve"> 2D-KP</w:t>
      </w:r>
      <w:r w:rsidR="001D373A">
        <w:rPr>
          <w:rFonts w:ascii="Times New Roman" w:hAnsi="Times New Roman" w:cs="Times New Roman"/>
          <w:sz w:val="24"/>
          <w:szCs w:val="24"/>
        </w:rPr>
        <w:t>,</w:t>
      </w:r>
      <w:r w:rsidR="00374F4C">
        <w:rPr>
          <w:rFonts w:ascii="Times New Roman" w:hAnsi="Times New Roman" w:cs="Times New Roman"/>
          <w:sz w:val="24"/>
          <w:szCs w:val="24"/>
        </w:rPr>
        <w:t xml:space="preserve"> </w:t>
      </w:r>
      <w:r w:rsidR="00630827">
        <w:rPr>
          <w:rFonts w:ascii="Times New Roman" w:hAnsi="Times New Roman" w:cs="Times New Roman"/>
          <w:sz w:val="24"/>
          <w:szCs w:val="24"/>
        </w:rPr>
        <w:t xml:space="preserve">los cuales fueron comparados. La principal motivación fue la de intentar aliviar el problema de </w:t>
      </w:r>
      <w:r w:rsidR="00630827" w:rsidRPr="00630827">
        <w:rPr>
          <w:rFonts w:ascii="Times New Roman" w:hAnsi="Times New Roman" w:cs="Times New Roman"/>
          <w:i/>
          <w:sz w:val="24"/>
          <w:szCs w:val="24"/>
        </w:rPr>
        <w:t>convergencia prematura</w:t>
      </w:r>
      <w:r w:rsidR="00630827">
        <w:rPr>
          <w:rFonts w:ascii="Times New Roman" w:hAnsi="Times New Roman" w:cs="Times New Roman"/>
          <w:sz w:val="24"/>
          <w:szCs w:val="24"/>
        </w:rPr>
        <w:t>. En su investigación</w:t>
      </w:r>
      <w:r w:rsidR="001D373A">
        <w:rPr>
          <w:rFonts w:ascii="Times New Roman" w:hAnsi="Times New Roman" w:cs="Times New Roman"/>
          <w:sz w:val="24"/>
          <w:szCs w:val="24"/>
        </w:rPr>
        <w:t>,</w:t>
      </w:r>
      <w:r w:rsidR="00630827">
        <w:rPr>
          <w:rFonts w:ascii="Times New Roman" w:hAnsi="Times New Roman" w:cs="Times New Roman"/>
          <w:sz w:val="24"/>
          <w:szCs w:val="24"/>
        </w:rPr>
        <w:t xml:space="preserve"> ellos encontraron que </w:t>
      </w:r>
      <w:r w:rsidR="001D373A">
        <w:rPr>
          <w:rFonts w:ascii="Times New Roman" w:hAnsi="Times New Roman" w:cs="Times New Roman"/>
          <w:i/>
          <w:sz w:val="24"/>
          <w:szCs w:val="24"/>
        </w:rPr>
        <w:t>GA</w:t>
      </w:r>
      <w:r w:rsidR="00630827">
        <w:rPr>
          <w:rFonts w:ascii="Times New Roman" w:hAnsi="Times New Roman" w:cs="Times New Roman"/>
          <w:sz w:val="24"/>
          <w:szCs w:val="24"/>
        </w:rPr>
        <w:t xml:space="preserve"> usualmente producía buenos resultados, sin embargo convergía </w:t>
      </w:r>
      <w:r w:rsidR="009329EE">
        <w:rPr>
          <w:rFonts w:ascii="Times New Roman" w:hAnsi="Times New Roman" w:cs="Times New Roman"/>
          <w:sz w:val="24"/>
          <w:szCs w:val="24"/>
        </w:rPr>
        <w:t>muy rápido, de manera que buenos resultados eran producidos en etapas tempranas.</w:t>
      </w:r>
      <w:r w:rsidR="00EF3B9C">
        <w:rPr>
          <w:rFonts w:ascii="Times New Roman" w:hAnsi="Times New Roman" w:cs="Times New Roman"/>
          <w:sz w:val="24"/>
          <w:szCs w:val="24"/>
        </w:rPr>
        <w:t xml:space="preserve"> Usaron un esquema genotipo/fenotipo, en donde una</w:t>
      </w:r>
      <w:r w:rsidR="002032B4">
        <w:rPr>
          <w:rFonts w:ascii="Times New Roman" w:hAnsi="Times New Roman" w:cs="Times New Roman"/>
          <w:sz w:val="24"/>
          <w:szCs w:val="24"/>
        </w:rPr>
        <w:t xml:space="preserve"> representación de </w:t>
      </w:r>
      <w:r w:rsidR="00EF3B9C">
        <w:rPr>
          <w:rFonts w:ascii="Times New Roman" w:hAnsi="Times New Roman" w:cs="Times New Roman"/>
          <w:sz w:val="24"/>
          <w:szCs w:val="24"/>
        </w:rPr>
        <w:t xml:space="preserve">permutación, </w:t>
      </w:r>
      <w:r w:rsidR="002032B4">
        <w:rPr>
          <w:rFonts w:ascii="Times New Roman" w:hAnsi="Times New Roman" w:cs="Times New Roman"/>
          <w:sz w:val="24"/>
          <w:szCs w:val="24"/>
        </w:rPr>
        <w:t>corre</w:t>
      </w:r>
      <w:r w:rsidR="00EF3B9C">
        <w:rPr>
          <w:rFonts w:ascii="Times New Roman" w:hAnsi="Times New Roman" w:cs="Times New Roman"/>
          <w:sz w:val="24"/>
          <w:szCs w:val="24"/>
        </w:rPr>
        <w:t>spondiente</w:t>
      </w:r>
      <w:r w:rsidR="002032B4">
        <w:rPr>
          <w:rFonts w:ascii="Times New Roman" w:hAnsi="Times New Roman" w:cs="Times New Roman"/>
          <w:sz w:val="24"/>
          <w:szCs w:val="24"/>
        </w:rPr>
        <w:t xml:space="preserve"> a la secuencia</w:t>
      </w:r>
      <w:r w:rsidR="006C7988">
        <w:rPr>
          <w:rFonts w:ascii="Times New Roman" w:hAnsi="Times New Roman" w:cs="Times New Roman"/>
          <w:sz w:val="24"/>
          <w:szCs w:val="24"/>
        </w:rPr>
        <w:t xml:space="preserve"> de piezas</w:t>
      </w:r>
      <w:r w:rsidR="002032B4">
        <w:rPr>
          <w:rFonts w:ascii="Times New Roman" w:hAnsi="Times New Roman" w:cs="Times New Roman"/>
          <w:sz w:val="24"/>
          <w:szCs w:val="24"/>
        </w:rPr>
        <w:t xml:space="preserve"> que debe ser </w:t>
      </w:r>
      <w:r w:rsidR="00C02A2D">
        <w:rPr>
          <w:rFonts w:ascii="Times New Roman" w:hAnsi="Times New Roman" w:cs="Times New Roman"/>
          <w:sz w:val="24"/>
          <w:szCs w:val="24"/>
        </w:rPr>
        <w:t>empacada</w:t>
      </w:r>
      <w:r w:rsidR="002032B4">
        <w:rPr>
          <w:rFonts w:ascii="Times New Roman" w:hAnsi="Times New Roman" w:cs="Times New Roman"/>
          <w:sz w:val="24"/>
          <w:szCs w:val="24"/>
        </w:rPr>
        <w:t>/cortada</w:t>
      </w:r>
      <w:r w:rsidR="00EF3B9C">
        <w:rPr>
          <w:rFonts w:ascii="Times New Roman" w:hAnsi="Times New Roman" w:cs="Times New Roman"/>
          <w:sz w:val="24"/>
          <w:szCs w:val="24"/>
        </w:rPr>
        <w:t xml:space="preserve">, constituye </w:t>
      </w:r>
      <w:r w:rsidR="006C7988">
        <w:rPr>
          <w:rFonts w:ascii="Times New Roman" w:hAnsi="Times New Roman" w:cs="Times New Roman"/>
          <w:sz w:val="24"/>
          <w:szCs w:val="24"/>
        </w:rPr>
        <w:t>el genotipo, en conjunto con una estrategia de colocación (</w:t>
      </w:r>
      <w:r w:rsidR="006C7988" w:rsidRPr="006C7988">
        <w:rPr>
          <w:rFonts w:ascii="Times New Roman" w:hAnsi="Times New Roman" w:cs="Times New Roman"/>
          <w:i/>
          <w:sz w:val="24"/>
          <w:szCs w:val="24"/>
        </w:rPr>
        <w:t>DP</w:t>
      </w:r>
      <w:r w:rsidR="00090687">
        <w:rPr>
          <w:rFonts w:ascii="Times New Roman" w:hAnsi="Times New Roman" w:cs="Times New Roman"/>
          <w:sz w:val="24"/>
          <w:szCs w:val="24"/>
        </w:rPr>
        <w:t>)</w:t>
      </w:r>
      <w:r w:rsidR="006C7988">
        <w:rPr>
          <w:rFonts w:ascii="Times New Roman" w:hAnsi="Times New Roman" w:cs="Times New Roman"/>
          <w:sz w:val="24"/>
          <w:szCs w:val="24"/>
        </w:rPr>
        <w:t xml:space="preserve"> como algori</w:t>
      </w:r>
      <w:r w:rsidR="00EF3B9C">
        <w:rPr>
          <w:rFonts w:ascii="Times New Roman" w:hAnsi="Times New Roman" w:cs="Times New Roman"/>
          <w:sz w:val="24"/>
          <w:szCs w:val="24"/>
        </w:rPr>
        <w:t>tmo decodificador</w:t>
      </w:r>
      <w:r w:rsidR="006C7988">
        <w:rPr>
          <w:rFonts w:ascii="Times New Roman" w:hAnsi="Times New Roman" w:cs="Times New Roman"/>
          <w:sz w:val="24"/>
          <w:szCs w:val="24"/>
        </w:rPr>
        <w:t xml:space="preserve">, para así obtener un </w:t>
      </w:r>
      <w:proofErr w:type="spellStart"/>
      <w:r w:rsidR="006C7988" w:rsidRPr="006C7988">
        <w:rPr>
          <w:rFonts w:ascii="Times New Roman" w:hAnsi="Times New Roman" w:cs="Times New Roman"/>
          <w:i/>
          <w:sz w:val="24"/>
          <w:szCs w:val="24"/>
        </w:rPr>
        <w:t>layout</w:t>
      </w:r>
      <w:proofErr w:type="spellEnd"/>
      <w:r w:rsidR="006C7988">
        <w:rPr>
          <w:rFonts w:ascii="Times New Roman" w:hAnsi="Times New Roman" w:cs="Times New Roman"/>
          <w:sz w:val="24"/>
          <w:szCs w:val="24"/>
        </w:rPr>
        <w:t xml:space="preserve"> válido, constituyendo así el fenotipo</w:t>
      </w:r>
      <w:r w:rsidR="002032B4">
        <w:rPr>
          <w:rFonts w:ascii="Times New Roman" w:hAnsi="Times New Roman" w:cs="Times New Roman"/>
          <w:sz w:val="24"/>
          <w:szCs w:val="24"/>
        </w:rPr>
        <w:t xml:space="preserve">. </w:t>
      </w:r>
      <w:r w:rsidR="001D373A">
        <w:rPr>
          <w:rFonts w:ascii="Times New Roman" w:hAnsi="Times New Roman" w:cs="Times New Roman"/>
          <w:sz w:val="24"/>
          <w:szCs w:val="24"/>
        </w:rPr>
        <w:t xml:space="preserve">En sus experimentos ellos variaron el tamaño de población de 10 a 100 individuos. Utilizaron </w:t>
      </w:r>
      <w:r w:rsidR="002032B4">
        <w:rPr>
          <w:rFonts w:ascii="Times New Roman" w:hAnsi="Times New Roman" w:cs="Times New Roman"/>
          <w:sz w:val="24"/>
          <w:szCs w:val="24"/>
        </w:rPr>
        <w:t xml:space="preserve">selección por </w:t>
      </w:r>
      <w:r w:rsidR="002032B4" w:rsidRPr="002032B4">
        <w:rPr>
          <w:rFonts w:ascii="Times New Roman" w:hAnsi="Times New Roman" w:cs="Times New Roman"/>
          <w:i/>
          <w:sz w:val="24"/>
          <w:szCs w:val="24"/>
        </w:rPr>
        <w:t>ruleta</w:t>
      </w:r>
      <w:r w:rsidR="006C7988">
        <w:rPr>
          <w:rFonts w:ascii="Times New Roman" w:hAnsi="Times New Roman" w:cs="Times New Roman"/>
          <w:sz w:val="24"/>
          <w:szCs w:val="24"/>
        </w:rPr>
        <w:t xml:space="preserve">, </w:t>
      </w:r>
      <w:r w:rsidR="006F6D39">
        <w:rPr>
          <w:rFonts w:ascii="Times New Roman" w:hAnsi="Times New Roman" w:cs="Times New Roman"/>
          <w:i/>
          <w:sz w:val="24"/>
          <w:szCs w:val="24"/>
        </w:rPr>
        <w:t>swap-</w:t>
      </w:r>
      <w:proofErr w:type="spellStart"/>
      <w:r w:rsidR="006C7988" w:rsidRPr="006F6D39">
        <w:rPr>
          <w:rFonts w:ascii="Times New Roman" w:hAnsi="Times New Roman" w:cs="Times New Roman"/>
          <w:i/>
          <w:sz w:val="24"/>
          <w:szCs w:val="24"/>
        </w:rPr>
        <w:t>mutation</w:t>
      </w:r>
      <w:proofErr w:type="spellEnd"/>
      <w:r w:rsidR="006C7988">
        <w:rPr>
          <w:rFonts w:ascii="Times New Roman" w:hAnsi="Times New Roman" w:cs="Times New Roman"/>
          <w:sz w:val="24"/>
          <w:szCs w:val="24"/>
        </w:rPr>
        <w:t>, la cual intercambia dos genes aleatorios de un individuo</w:t>
      </w:r>
      <w:r w:rsidR="00EF3B9C">
        <w:rPr>
          <w:rFonts w:ascii="Times New Roman" w:hAnsi="Times New Roman" w:cs="Times New Roman"/>
          <w:sz w:val="24"/>
          <w:szCs w:val="24"/>
        </w:rPr>
        <w:t xml:space="preserve">. Para el cruzamiento usaron dos operadores, con la idea de preservar </w:t>
      </w:r>
      <w:proofErr w:type="spellStart"/>
      <w:r w:rsidR="00EF3B9C">
        <w:rPr>
          <w:rFonts w:ascii="Times New Roman" w:hAnsi="Times New Roman" w:cs="Times New Roman"/>
          <w:sz w:val="24"/>
          <w:szCs w:val="24"/>
        </w:rPr>
        <w:t>subsecuencias</w:t>
      </w:r>
      <w:proofErr w:type="spellEnd"/>
      <w:r w:rsidR="00EF3B9C">
        <w:rPr>
          <w:rFonts w:ascii="Times New Roman" w:hAnsi="Times New Roman" w:cs="Times New Roman"/>
          <w:sz w:val="24"/>
          <w:szCs w:val="24"/>
        </w:rPr>
        <w:t xml:space="preserve"> con buenos órdenes. Introdujeron un operador que induce competencia entre los padres y los hijos; si los hijos son </w:t>
      </w:r>
      <w:r w:rsidR="00F10B2C">
        <w:rPr>
          <w:rFonts w:ascii="Times New Roman" w:hAnsi="Times New Roman" w:cs="Times New Roman"/>
          <w:sz w:val="24"/>
          <w:szCs w:val="24"/>
        </w:rPr>
        <w:t xml:space="preserve">mejores </w:t>
      </w:r>
      <w:r w:rsidR="00F10B2C">
        <w:rPr>
          <w:rFonts w:ascii="Times New Roman" w:hAnsi="Times New Roman" w:cs="Times New Roman"/>
          <w:sz w:val="24"/>
          <w:szCs w:val="24"/>
        </w:rPr>
        <w:lastRenderedPageBreak/>
        <w:t>que sus padres, estos se</w:t>
      </w:r>
      <w:r w:rsidR="00EF3B9C">
        <w:rPr>
          <w:rFonts w:ascii="Times New Roman" w:hAnsi="Times New Roman" w:cs="Times New Roman"/>
          <w:sz w:val="24"/>
          <w:szCs w:val="24"/>
        </w:rPr>
        <w:t xml:space="preserve"> aceptan, pero si no, aún pueden aceptarse con cierta probabilidad. </w:t>
      </w:r>
      <w:r w:rsidR="00BC4639">
        <w:rPr>
          <w:rFonts w:ascii="Times New Roman" w:hAnsi="Times New Roman" w:cs="Times New Roman"/>
          <w:sz w:val="24"/>
          <w:szCs w:val="24"/>
        </w:rPr>
        <w:t>Hicieron variar esta probabilidad</w:t>
      </w:r>
      <w:r w:rsidR="00EF3B9C">
        <w:rPr>
          <w:rFonts w:ascii="Times New Roman" w:hAnsi="Times New Roman" w:cs="Times New Roman"/>
          <w:sz w:val="24"/>
          <w:szCs w:val="24"/>
        </w:rPr>
        <w:t xml:space="preserve"> según </w:t>
      </w:r>
      <w:r w:rsidR="00F10B2C">
        <w:rPr>
          <w:rFonts w:ascii="Times New Roman" w:hAnsi="Times New Roman" w:cs="Times New Roman"/>
          <w:sz w:val="24"/>
          <w:szCs w:val="24"/>
        </w:rPr>
        <w:t xml:space="preserve">la temperatura en un enfoque </w:t>
      </w:r>
      <w:proofErr w:type="spellStart"/>
      <w:r w:rsidR="00F10B2C" w:rsidRPr="00F10B2C">
        <w:rPr>
          <w:rFonts w:ascii="Times New Roman" w:hAnsi="Times New Roman" w:cs="Times New Roman"/>
          <w:i/>
          <w:sz w:val="24"/>
          <w:szCs w:val="24"/>
        </w:rPr>
        <w:t>simulated</w:t>
      </w:r>
      <w:proofErr w:type="spellEnd"/>
      <w:r w:rsidR="00F10B2C" w:rsidRPr="00F10B2C">
        <w:rPr>
          <w:rFonts w:ascii="Times New Roman" w:hAnsi="Times New Roman" w:cs="Times New Roman"/>
          <w:i/>
          <w:sz w:val="24"/>
          <w:szCs w:val="24"/>
        </w:rPr>
        <w:t xml:space="preserve"> </w:t>
      </w:r>
      <w:proofErr w:type="spellStart"/>
      <w:r w:rsidR="00F10B2C" w:rsidRPr="00F10B2C">
        <w:rPr>
          <w:rFonts w:ascii="Times New Roman" w:hAnsi="Times New Roman" w:cs="Times New Roman"/>
          <w:i/>
          <w:sz w:val="24"/>
          <w:szCs w:val="24"/>
        </w:rPr>
        <w:t>annealing</w:t>
      </w:r>
      <w:proofErr w:type="spellEnd"/>
      <w:r w:rsidR="00F10B2C">
        <w:rPr>
          <w:rFonts w:ascii="Times New Roman" w:hAnsi="Times New Roman" w:cs="Times New Roman"/>
          <w:sz w:val="24"/>
          <w:szCs w:val="24"/>
        </w:rPr>
        <w:t>.</w:t>
      </w:r>
      <w:r w:rsidR="000B09A5">
        <w:rPr>
          <w:rFonts w:ascii="Times New Roman" w:hAnsi="Times New Roman" w:cs="Times New Roman"/>
          <w:sz w:val="24"/>
          <w:szCs w:val="24"/>
        </w:rPr>
        <w:t xml:space="preserve"> Observan que </w:t>
      </w:r>
      <w:r w:rsidR="000B09A5" w:rsidRPr="000B09A5">
        <w:rPr>
          <w:rFonts w:ascii="Times New Roman" w:hAnsi="Times New Roman" w:cs="Times New Roman"/>
          <w:i/>
          <w:sz w:val="24"/>
          <w:szCs w:val="24"/>
        </w:rPr>
        <w:t>SAGA</w:t>
      </w:r>
      <w:r w:rsidR="000B09A5">
        <w:rPr>
          <w:rFonts w:ascii="Times New Roman" w:hAnsi="Times New Roman" w:cs="Times New Roman"/>
          <w:i/>
          <w:sz w:val="24"/>
          <w:szCs w:val="24"/>
        </w:rPr>
        <w:t xml:space="preserve"> </w:t>
      </w:r>
      <w:r w:rsidR="000B09A5">
        <w:rPr>
          <w:rFonts w:ascii="Times New Roman" w:hAnsi="Times New Roman" w:cs="Times New Roman"/>
          <w:sz w:val="24"/>
          <w:szCs w:val="24"/>
        </w:rPr>
        <w:t xml:space="preserve">se comporta un poco mejor que </w:t>
      </w:r>
      <w:r w:rsidR="000B09A5" w:rsidRPr="000B09A5">
        <w:rPr>
          <w:rFonts w:ascii="Times New Roman" w:hAnsi="Times New Roman" w:cs="Times New Roman"/>
          <w:i/>
          <w:sz w:val="24"/>
          <w:szCs w:val="24"/>
        </w:rPr>
        <w:t>GA</w:t>
      </w:r>
      <w:r w:rsidR="006B08E6">
        <w:rPr>
          <w:rFonts w:ascii="Times New Roman" w:hAnsi="Times New Roman" w:cs="Times New Roman"/>
          <w:sz w:val="24"/>
          <w:szCs w:val="24"/>
        </w:rPr>
        <w:t xml:space="preserve">, porque, mientras que </w:t>
      </w:r>
      <w:r w:rsidR="006B08E6" w:rsidRPr="006B08E6">
        <w:rPr>
          <w:rFonts w:ascii="Times New Roman" w:hAnsi="Times New Roman" w:cs="Times New Roman"/>
          <w:i/>
          <w:sz w:val="24"/>
          <w:szCs w:val="24"/>
        </w:rPr>
        <w:t>GA</w:t>
      </w:r>
      <w:r w:rsidR="000B09A5">
        <w:rPr>
          <w:rFonts w:ascii="Times New Roman" w:hAnsi="Times New Roman" w:cs="Times New Roman"/>
          <w:sz w:val="24"/>
          <w:szCs w:val="24"/>
        </w:rPr>
        <w:t xml:space="preserve"> </w:t>
      </w:r>
      <w:r w:rsidR="000712FF">
        <w:rPr>
          <w:rFonts w:ascii="Times New Roman" w:hAnsi="Times New Roman" w:cs="Times New Roman"/>
          <w:sz w:val="24"/>
          <w:szCs w:val="24"/>
        </w:rPr>
        <w:t>converge a buenas soluciones, este</w:t>
      </w:r>
      <w:r w:rsidR="006B08E6">
        <w:rPr>
          <w:rFonts w:ascii="Times New Roman" w:hAnsi="Times New Roman" w:cs="Times New Roman"/>
          <w:sz w:val="24"/>
          <w:szCs w:val="24"/>
        </w:rPr>
        <w:t xml:space="preserve"> rápidamente se homogeniza</w:t>
      </w:r>
      <w:r w:rsidR="000712FF">
        <w:rPr>
          <w:rFonts w:ascii="Times New Roman" w:hAnsi="Times New Roman" w:cs="Times New Roman"/>
          <w:sz w:val="24"/>
          <w:szCs w:val="24"/>
        </w:rPr>
        <w:t xml:space="preserve">, en tanto que </w:t>
      </w:r>
      <w:r w:rsidR="000712FF" w:rsidRPr="000712FF">
        <w:rPr>
          <w:rFonts w:ascii="Times New Roman" w:hAnsi="Times New Roman" w:cs="Times New Roman"/>
          <w:i/>
          <w:sz w:val="24"/>
          <w:szCs w:val="24"/>
        </w:rPr>
        <w:t>SAGA</w:t>
      </w:r>
      <w:r w:rsidR="000712FF">
        <w:rPr>
          <w:rFonts w:ascii="Times New Roman" w:hAnsi="Times New Roman" w:cs="Times New Roman"/>
          <w:i/>
          <w:sz w:val="24"/>
          <w:szCs w:val="24"/>
        </w:rPr>
        <w:t xml:space="preserve"> </w:t>
      </w:r>
      <w:r w:rsidR="000712FF">
        <w:rPr>
          <w:rFonts w:ascii="Times New Roman" w:hAnsi="Times New Roman" w:cs="Times New Roman"/>
          <w:sz w:val="24"/>
          <w:szCs w:val="24"/>
        </w:rPr>
        <w:t>inicialmente mantiene peores soluciones, sin embargo estas son capaces de evolucionar a individuos superiores</w:t>
      </w:r>
      <w:r w:rsidR="006B08E6">
        <w:rPr>
          <w:rFonts w:ascii="Times New Roman" w:hAnsi="Times New Roman" w:cs="Times New Roman"/>
          <w:sz w:val="24"/>
          <w:szCs w:val="24"/>
        </w:rPr>
        <w:t xml:space="preserve"> </w:t>
      </w:r>
      <w:r w:rsidR="000712FF">
        <w:rPr>
          <w:rFonts w:ascii="Times New Roman" w:hAnsi="Times New Roman" w:cs="Times New Roman"/>
          <w:sz w:val="24"/>
          <w:szCs w:val="24"/>
        </w:rPr>
        <w:t xml:space="preserve">en algún momento maduro de la evolución </w:t>
      </w:r>
      <w:r w:rsidR="006B08E6">
        <w:rPr>
          <w:rFonts w:ascii="Times New Roman" w:hAnsi="Times New Roman" w:cs="Times New Roman"/>
          <w:sz w:val="24"/>
          <w:szCs w:val="24"/>
        </w:rPr>
        <w:t>(</w:t>
      </w:r>
      <w:r w:rsidR="004360BF">
        <w:rPr>
          <w:rFonts w:ascii="Times New Roman" w:hAnsi="Times New Roman" w:cs="Times New Roman"/>
          <w:sz w:val="24"/>
          <w:szCs w:val="24"/>
        </w:rPr>
        <w:t xml:space="preserve">ver </w:t>
      </w:r>
      <w:r w:rsidR="0082275A">
        <w:rPr>
          <w:rFonts w:ascii="Times New Roman" w:hAnsi="Times New Roman" w:cs="Times New Roman"/>
          <w:sz w:val="24"/>
          <w:szCs w:val="24"/>
        </w:rPr>
        <w:fldChar w:fldCharType="begin"/>
      </w:r>
      <w:r w:rsidR="004360BF">
        <w:rPr>
          <w:rFonts w:ascii="Times New Roman" w:hAnsi="Times New Roman" w:cs="Times New Roman"/>
          <w:sz w:val="24"/>
          <w:szCs w:val="24"/>
        </w:rPr>
        <w:instrText xml:space="preserve"> REF _Ref375438614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4360BF">
        <w:rPr>
          <w:rFonts w:ascii="Times New Roman" w:eastAsia="Times New Roman" w:hAnsi="Times New Roman" w:cs="Times New Roman"/>
          <w:bCs/>
          <w:color w:val="000000" w:themeColor="text1"/>
          <w:sz w:val="24"/>
          <w:szCs w:val="18"/>
        </w:rPr>
        <w:t xml:space="preserve">figura </w:t>
      </w:r>
      <w:r w:rsidR="004360BF" w:rsidRPr="00B1768D">
        <w:rPr>
          <w:rFonts w:ascii="Times New Roman" w:eastAsia="Times New Roman" w:hAnsi="Times New Roman" w:cs="Times New Roman"/>
          <w:bCs/>
          <w:color w:val="000000" w:themeColor="text1"/>
          <w:sz w:val="24"/>
          <w:szCs w:val="18"/>
        </w:rPr>
        <w:t>2.7</w:t>
      </w:r>
      <w:r w:rsidR="0082275A">
        <w:rPr>
          <w:rFonts w:ascii="Times New Roman" w:hAnsi="Times New Roman" w:cs="Times New Roman"/>
          <w:sz w:val="24"/>
          <w:szCs w:val="24"/>
        </w:rPr>
        <w:fldChar w:fldCharType="end"/>
      </w:r>
      <w:r w:rsidR="004360BF">
        <w:rPr>
          <w:rFonts w:ascii="Times New Roman" w:hAnsi="Times New Roman" w:cs="Times New Roman"/>
          <w:sz w:val="24"/>
          <w:szCs w:val="24"/>
        </w:rPr>
        <w:t>)</w:t>
      </w:r>
      <w:r w:rsidR="006B08E6">
        <w:rPr>
          <w:rFonts w:ascii="Times New Roman" w:hAnsi="Times New Roman" w:cs="Times New Roman"/>
          <w:sz w:val="24"/>
          <w:szCs w:val="24"/>
        </w:rPr>
        <w:t xml:space="preserve">. </w:t>
      </w:r>
    </w:p>
    <w:p w:rsidR="006B08E6" w:rsidRDefault="006B08E6" w:rsidP="00972611">
      <w:pPr>
        <w:pStyle w:val="normal0"/>
        <w:spacing w:line="360" w:lineRule="auto"/>
        <w:jc w:val="both"/>
        <w:rPr>
          <w:rFonts w:ascii="Times New Roman" w:hAnsi="Times New Roman" w:cs="Times New Roman"/>
          <w:sz w:val="24"/>
          <w:szCs w:val="24"/>
        </w:rPr>
      </w:pPr>
    </w:p>
    <w:p w:rsidR="00B1768D" w:rsidRDefault="006B08E6" w:rsidP="00B1768D">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19"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6B08E6" w:rsidRPr="00B1768D" w:rsidRDefault="00B1768D" w:rsidP="00B1768D">
      <w:pPr>
        <w:pStyle w:val="normal0"/>
        <w:spacing w:line="360" w:lineRule="auto"/>
        <w:jc w:val="center"/>
        <w:rPr>
          <w:rFonts w:ascii="Times New Roman" w:eastAsia="Times New Roman" w:hAnsi="Times New Roman" w:cs="Times New Roman"/>
          <w:bCs/>
          <w:i/>
          <w:color w:val="000000" w:themeColor="text1"/>
          <w:sz w:val="24"/>
          <w:szCs w:val="18"/>
        </w:rPr>
      </w:pPr>
      <w:bookmarkStart w:id="16" w:name="_Ref375438614"/>
      <w:r>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8</w:t>
      </w:r>
      <w:r w:rsidR="0082275A">
        <w:rPr>
          <w:rFonts w:ascii="Times New Roman" w:eastAsia="Times New Roman" w:hAnsi="Times New Roman" w:cs="Times New Roman"/>
          <w:bCs/>
          <w:color w:val="000000" w:themeColor="text1"/>
          <w:sz w:val="24"/>
          <w:szCs w:val="18"/>
        </w:rPr>
        <w:fldChar w:fldCharType="end"/>
      </w:r>
      <w:bookmarkEnd w:id="16"/>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1768D" w:rsidRPr="00B1768D" w:rsidRDefault="00B1768D" w:rsidP="00B1768D"/>
    <w:p w:rsidR="00176713" w:rsidRPr="000712FF" w:rsidRDefault="00ED0369"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Bortfeldt and Winter, 2008)</w:t>
      </w:r>
      <w:r w:rsidR="0082275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 xml:space="preserve">) para distintas variantes del </w:t>
      </w:r>
      <w:r w:rsidR="00F672A1" w:rsidRPr="007503F2">
        <w:rPr>
          <w:rFonts w:ascii="Times New Roman" w:hAnsi="Times New Roman" w:cs="Times New Roman"/>
          <w:i/>
          <w:sz w:val="24"/>
          <w:szCs w:val="24"/>
        </w:rPr>
        <w:t>2D-KP</w:t>
      </w:r>
      <w:r w:rsidR="00F672A1">
        <w:rPr>
          <w:rFonts w:ascii="Times New Roman" w:hAnsi="Times New Roman" w:cs="Times New Roman"/>
          <w:sz w:val="24"/>
          <w:szCs w:val="24"/>
        </w:rPr>
        <w:t xml:space="preserve">, </w:t>
      </w:r>
      <w:r w:rsidR="004253A3">
        <w:rPr>
          <w:rFonts w:ascii="Times New Roman" w:hAnsi="Times New Roman" w:cs="Times New Roman"/>
          <w:sz w:val="24"/>
          <w:szCs w:val="24"/>
        </w:rPr>
        <w:t>añadiendo y suprimiendo las restricciones de guillotina y de orientación</w:t>
      </w:r>
      <w:r w:rsidR="00F672A1">
        <w:rPr>
          <w:rFonts w:ascii="Times New Roman" w:hAnsi="Times New Roman" w:cs="Times New Roman"/>
          <w:sz w:val="24"/>
          <w:szCs w:val="24"/>
        </w:rPr>
        <w:t xml:space="preserve">. El </w:t>
      </w:r>
      <w:r w:rsidR="00F672A1" w:rsidRPr="007503F2">
        <w:rPr>
          <w:rFonts w:ascii="Times New Roman" w:hAnsi="Times New Roman" w:cs="Times New Roman"/>
          <w:i/>
          <w:sz w:val="24"/>
          <w:szCs w:val="24"/>
        </w:rPr>
        <w:t>AG</w:t>
      </w:r>
      <w:r w:rsidR="00F672A1">
        <w:rPr>
          <w:rFonts w:ascii="Times New Roman" w:hAnsi="Times New Roman" w:cs="Times New Roman"/>
          <w:sz w:val="24"/>
          <w:szCs w:val="24"/>
        </w:rPr>
        <w:t xml:space="preserve"> propuesto no usa una codificación especial para las soluciones. En lugar de ello, la búsqueda tiene lugar directamente en el espacio fenotí</w:t>
      </w:r>
      <w:r w:rsidR="00176713">
        <w:rPr>
          <w:rFonts w:ascii="Times New Roman" w:hAnsi="Times New Roman" w:cs="Times New Roman"/>
          <w:sz w:val="24"/>
          <w:szCs w:val="24"/>
        </w:rPr>
        <w:t>pico, dado por planes d</w:t>
      </w:r>
      <w:r w:rsidR="000712FF">
        <w:rPr>
          <w:rFonts w:ascii="Times New Roman" w:hAnsi="Times New Roman" w:cs="Times New Roman"/>
          <w:sz w:val="24"/>
          <w:szCs w:val="24"/>
        </w:rPr>
        <w:t>e empaque</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82275A">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82275A">
        <w:rPr>
          <w:rFonts w:ascii="Times New Roman" w:hAnsi="Times New Roman" w:cs="Times New Roman"/>
          <w:sz w:val="24"/>
          <w:szCs w:val="24"/>
        </w:rPr>
      </w:r>
      <w:r w:rsidR="0082275A">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82275A">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cuociente entre la suma de todas las áreas de las piezas contenidas en una capa y el área de la capa. Mientras que el </w:t>
      </w:r>
      <w:r w:rsidR="000712FF" w:rsidRPr="00572513">
        <w:rPr>
          <w:rFonts w:ascii="Times New Roman" w:hAnsi="Times New Roman" w:cs="Times New Roman"/>
          <w:i/>
          <w:sz w:val="24"/>
          <w:szCs w:val="24"/>
        </w:rPr>
        <w:t>fitness</w:t>
      </w:r>
      <w:r w:rsidR="000712FF">
        <w:rPr>
          <w:rFonts w:ascii="Times New Roman" w:hAnsi="Times New Roman" w:cs="Times New Roman"/>
          <w:sz w:val="24"/>
          <w:szCs w:val="24"/>
        </w:rPr>
        <w:t xml:space="preserve"> equivale al área total de todas las piezas empacadas.</w:t>
      </w:r>
    </w:p>
    <w:p w:rsidR="00176713" w:rsidRDefault="00176713" w:rsidP="00972611">
      <w:pPr>
        <w:pStyle w:val="normal0"/>
        <w:spacing w:line="360" w:lineRule="auto"/>
        <w:jc w:val="both"/>
        <w:rPr>
          <w:rFonts w:ascii="Times New Roman" w:hAnsi="Times New Roman" w:cs="Times New Roman"/>
          <w:sz w:val="24"/>
          <w:szCs w:val="24"/>
        </w:rPr>
      </w:pPr>
    </w:p>
    <w:p w:rsidR="007503F2" w:rsidRDefault="004360BF" w:rsidP="007503F2">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5" cstate="print"/>
                    <a:stretch>
                      <a:fillRect/>
                    </a:stretch>
                  </pic:blipFill>
                  <pic:spPr>
                    <a:xfrm>
                      <a:off x="0" y="0"/>
                      <a:ext cx="4553586" cy="2610214"/>
                    </a:xfrm>
                    <a:prstGeom prst="rect">
                      <a:avLst/>
                    </a:prstGeom>
                  </pic:spPr>
                </pic:pic>
              </a:graphicData>
            </a:graphic>
          </wp:inline>
        </w:drawing>
      </w:r>
    </w:p>
    <w:p w:rsidR="004360BF" w:rsidRPr="000712FF" w:rsidRDefault="000712FF" w:rsidP="000712FF">
      <w:pPr>
        <w:pStyle w:val="normal0"/>
        <w:spacing w:line="360" w:lineRule="auto"/>
        <w:jc w:val="center"/>
        <w:rPr>
          <w:rFonts w:ascii="Times New Roman" w:eastAsia="Times New Roman" w:hAnsi="Times New Roman" w:cs="Times New Roman"/>
          <w:bCs/>
          <w:i/>
          <w:color w:val="000000" w:themeColor="text1"/>
          <w:sz w:val="24"/>
          <w:szCs w:val="18"/>
        </w:rPr>
      </w:pPr>
      <w:bookmarkStart w:id="17" w:name="_Ref375489726"/>
      <w:r w:rsidRPr="000712FF">
        <w:rPr>
          <w:rFonts w:ascii="Times New Roman" w:eastAsia="Times New Roman" w:hAnsi="Times New Roman" w:cs="Times New Roman"/>
          <w:bCs/>
          <w:color w:val="000000" w:themeColor="text1"/>
          <w:sz w:val="24"/>
          <w:szCs w:val="18"/>
        </w:rPr>
        <w:t xml:space="preserve">FIGURA </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TYLEREF 1 \s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2</w:t>
      </w:r>
      <w:r w:rsidR="0082275A">
        <w:rPr>
          <w:rFonts w:ascii="Times New Roman" w:eastAsia="Times New Roman" w:hAnsi="Times New Roman" w:cs="Times New Roman"/>
          <w:bCs/>
          <w:color w:val="000000" w:themeColor="text1"/>
          <w:sz w:val="24"/>
          <w:szCs w:val="18"/>
        </w:rPr>
        <w:fldChar w:fldCharType="end"/>
      </w:r>
      <w:r w:rsidR="004F3B69">
        <w:rPr>
          <w:rFonts w:ascii="Times New Roman" w:eastAsia="Times New Roman" w:hAnsi="Times New Roman" w:cs="Times New Roman"/>
          <w:bCs/>
          <w:color w:val="000000" w:themeColor="text1"/>
          <w:sz w:val="24"/>
          <w:szCs w:val="18"/>
        </w:rPr>
        <w:t>.</w:t>
      </w:r>
      <w:r w:rsidR="0082275A">
        <w:rPr>
          <w:rFonts w:ascii="Times New Roman" w:eastAsia="Times New Roman" w:hAnsi="Times New Roman" w:cs="Times New Roman"/>
          <w:bCs/>
          <w:color w:val="000000" w:themeColor="text1"/>
          <w:sz w:val="24"/>
          <w:szCs w:val="18"/>
        </w:rPr>
        <w:fldChar w:fldCharType="begin"/>
      </w:r>
      <w:r w:rsidR="004F3B69">
        <w:rPr>
          <w:rFonts w:ascii="Times New Roman" w:eastAsia="Times New Roman" w:hAnsi="Times New Roman" w:cs="Times New Roman"/>
          <w:bCs/>
          <w:color w:val="000000" w:themeColor="text1"/>
          <w:sz w:val="24"/>
          <w:szCs w:val="18"/>
        </w:rPr>
        <w:instrText xml:space="preserve"> SEQ Figura \* ARABIC \s 1 </w:instrText>
      </w:r>
      <w:r w:rsidR="0082275A">
        <w:rPr>
          <w:rFonts w:ascii="Times New Roman" w:eastAsia="Times New Roman" w:hAnsi="Times New Roman" w:cs="Times New Roman"/>
          <w:bCs/>
          <w:color w:val="000000" w:themeColor="text1"/>
          <w:sz w:val="24"/>
          <w:szCs w:val="18"/>
        </w:rPr>
        <w:fldChar w:fldCharType="separate"/>
      </w:r>
      <w:r w:rsidR="004F3B69">
        <w:rPr>
          <w:rFonts w:ascii="Times New Roman" w:eastAsia="Times New Roman" w:hAnsi="Times New Roman" w:cs="Times New Roman"/>
          <w:bCs/>
          <w:noProof/>
          <w:color w:val="000000" w:themeColor="text1"/>
          <w:sz w:val="24"/>
          <w:szCs w:val="18"/>
        </w:rPr>
        <w:t>9</w:t>
      </w:r>
      <w:r w:rsidR="0082275A">
        <w:rPr>
          <w:rFonts w:ascii="Times New Roman" w:eastAsia="Times New Roman" w:hAnsi="Times New Roman" w:cs="Times New Roman"/>
          <w:bCs/>
          <w:color w:val="000000" w:themeColor="text1"/>
          <w:sz w:val="24"/>
          <w:szCs w:val="18"/>
        </w:rPr>
        <w:fldChar w:fldCharType="end"/>
      </w:r>
      <w:bookmarkEnd w:id="17"/>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0712FF">
      <w:pPr>
        <w:pStyle w:val="normal0"/>
        <w:spacing w:line="360" w:lineRule="auto"/>
        <w:jc w:val="center"/>
        <w:rPr>
          <w:rFonts w:ascii="Times New Roman" w:eastAsia="Times New Roman" w:hAnsi="Times New Roman" w:cs="Times New Roman"/>
          <w:bCs/>
          <w:color w:val="000000" w:themeColor="text1"/>
          <w:sz w:val="24"/>
          <w:szCs w:val="18"/>
        </w:rPr>
      </w:pPr>
    </w:p>
    <w:p w:rsidR="004360BF" w:rsidRDefault="004360BF"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7503F2">
        <w:rPr>
          <w:rFonts w:ascii="Times New Roman" w:hAnsi="Times New Roman" w:cs="Times New Roman"/>
          <w:i/>
          <w:sz w:val="24"/>
          <w:szCs w:val="24"/>
        </w:rPr>
        <w:t>AG</w:t>
      </w:r>
      <w:r>
        <w:rPr>
          <w:rFonts w:ascii="Times New Roman" w:hAnsi="Times New Roman" w:cs="Times New Roman"/>
          <w:sz w:val="24"/>
          <w:szCs w:val="24"/>
        </w:rPr>
        <w:t xml:space="preserve"> usa reemplazo generacional sin duplicados. 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Utilizan una estrategia elitista, y usan dos tipos de mutación, una estándar y una mutación por fusión. La mutación estándar es usada de manera concurrente con el operador de cruzamiento, cuyas probabilidades son complementarias (</w:t>
      </w:r>
      <w:proofErr w:type="spellStart"/>
      <w:r w:rsidR="007503F2">
        <w:rPr>
          <w:rFonts w:ascii="Times New Roman" w:hAnsi="Times New Roman" w:cs="Times New Roman"/>
          <w:sz w:val="24"/>
          <w:szCs w:val="24"/>
        </w:rPr>
        <w:t>p</w:t>
      </w:r>
      <w:r w:rsidR="007503F2">
        <w:rPr>
          <w:rFonts w:ascii="Times New Roman" w:hAnsi="Times New Roman" w:cs="Times New Roman"/>
          <w:sz w:val="24"/>
          <w:szCs w:val="24"/>
          <w:vertAlign w:val="subscript"/>
        </w:rPr>
        <w:t>cruz</w:t>
      </w:r>
      <w:r w:rsidR="00C26C4A">
        <w:rPr>
          <w:rFonts w:ascii="Times New Roman" w:hAnsi="Times New Roman" w:cs="Times New Roman"/>
          <w:sz w:val="24"/>
          <w:szCs w:val="24"/>
          <w:vertAlign w:val="subscript"/>
        </w:rPr>
        <w:t>am.</w:t>
      </w:r>
      <w:r w:rsidR="007503F2">
        <w:rPr>
          <w:rFonts w:ascii="Times New Roman" w:hAnsi="Times New Roman" w:cs="Times New Roman"/>
          <w:sz w:val="24"/>
          <w:szCs w:val="24"/>
        </w:rPr>
        <w:t>+p</w:t>
      </w:r>
      <w:r w:rsidR="007503F2">
        <w:rPr>
          <w:rFonts w:ascii="Times New Roman" w:hAnsi="Times New Roman" w:cs="Times New Roman"/>
          <w:sz w:val="24"/>
          <w:szCs w:val="24"/>
          <w:vertAlign w:val="subscript"/>
        </w:rPr>
        <w:t>mutac</w:t>
      </w:r>
      <w:proofErr w:type="spellEnd"/>
      <w:r w:rsidR="00C26C4A">
        <w:rPr>
          <w:rFonts w:ascii="Times New Roman" w:hAnsi="Times New Roman" w:cs="Times New Roman"/>
          <w:sz w:val="24"/>
          <w:szCs w:val="24"/>
          <w:vertAlign w:val="subscript"/>
        </w:rPr>
        <w:t>.</w:t>
      </w:r>
      <w:r w:rsidR="007503F2">
        <w:rPr>
          <w:rFonts w:ascii="Times New Roman" w:hAnsi="Times New Roman" w:cs="Times New Roman"/>
          <w:sz w:val="24"/>
          <w:szCs w:val="24"/>
        </w:rPr>
        <w:t>=1)</w:t>
      </w:r>
      <w:r w:rsidR="000712FF">
        <w:rPr>
          <w:rFonts w:ascii="Times New Roman" w:hAnsi="Times New Roman" w:cs="Times New Roman"/>
          <w:sz w:val="24"/>
          <w:szCs w:val="24"/>
        </w:rPr>
        <w:t xml:space="preserve">. Utilizan selección por ranking para seleccionar el primer padre, mientras que el segundo padre es seleccionado aleatoriamente. 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 Para la mutación e</w:t>
      </w:r>
      <w:r w:rsidR="0025551A">
        <w:rPr>
          <w:rFonts w:ascii="Times New Roman" w:hAnsi="Times New Roman" w:cs="Times New Roman"/>
          <w:sz w:val="24"/>
          <w:szCs w:val="24"/>
        </w:rPr>
        <w:t>stándar</w:t>
      </w:r>
      <w:r w:rsidR="000712FF">
        <w:rPr>
          <w:rFonts w:ascii="Times New Roman" w:hAnsi="Times New Roman" w:cs="Times New Roman"/>
          <w:sz w:val="24"/>
          <w:szCs w:val="24"/>
        </w:rPr>
        <w:t xml:space="preserve">, </w:t>
      </w:r>
      <w:r w:rsidR="0025551A">
        <w:rPr>
          <w:rFonts w:ascii="Times New Roman" w:hAnsi="Times New Roman" w:cs="Times New Roman"/>
          <w:sz w:val="24"/>
          <w:szCs w:val="24"/>
        </w:rPr>
        <w:t>el número y la selecci</w:t>
      </w:r>
      <w:r w:rsidR="00C26C4A">
        <w:rPr>
          <w:rFonts w:ascii="Times New Roman" w:hAnsi="Times New Roman" w:cs="Times New Roman"/>
          <w:sz w:val="24"/>
          <w:szCs w:val="24"/>
        </w:rPr>
        <w:t>ón de capas que son modificadas</w:t>
      </w:r>
      <w:r w:rsidR="0025551A">
        <w:rPr>
          <w:rFonts w:ascii="Times New Roman" w:hAnsi="Times New Roman" w:cs="Times New Roman"/>
          <w:sz w:val="24"/>
          <w:szCs w:val="24"/>
        </w:rPr>
        <w:t xml:space="preserve"> se determinan al azar. </w:t>
      </w:r>
      <w:r w:rsidR="00C26C4A">
        <w:rPr>
          <w:rFonts w:ascii="Times New Roman" w:hAnsi="Times New Roman" w:cs="Times New Roman"/>
          <w:sz w:val="24"/>
          <w:szCs w:val="24"/>
        </w:rPr>
        <w:t>Para la mutación por fusión</w:t>
      </w:r>
    </w:p>
    <w:p w:rsidR="0025551A" w:rsidRPr="0025551A" w:rsidRDefault="0025551A"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Pr>
          <w:rFonts w:ascii="Times New Roman" w:hAnsi="Times New Roman" w:cs="Times New Roman"/>
          <w:sz w:val="24"/>
          <w:szCs w:val="24"/>
        </w:rPr>
        <w:t xml:space="preserve">iste en un algoritmo </w:t>
      </w:r>
      <w:proofErr w:type="spellStart"/>
      <w:r w:rsidRPr="00C02A2D">
        <w:rPr>
          <w:rFonts w:ascii="Times New Roman" w:hAnsi="Times New Roman" w:cs="Times New Roman"/>
          <w:i/>
          <w:sz w:val="24"/>
          <w:szCs w:val="24"/>
        </w:rPr>
        <w:t>tree</w:t>
      </w:r>
      <w:proofErr w:type="spellEnd"/>
      <w:r w:rsidRPr="00C02A2D">
        <w:rPr>
          <w:rFonts w:ascii="Times New Roman" w:hAnsi="Times New Roman" w:cs="Times New Roman"/>
          <w:i/>
          <w:sz w:val="24"/>
          <w:szCs w:val="24"/>
        </w:rPr>
        <w:t xml:space="preserve"> </w:t>
      </w:r>
      <w:proofErr w:type="spellStart"/>
      <w:r w:rsidRPr="00C02A2D">
        <w:rPr>
          <w:rFonts w:ascii="Times New Roman" w:hAnsi="Times New Roman" w:cs="Times New Roman"/>
          <w:i/>
          <w:sz w:val="24"/>
          <w:szCs w:val="24"/>
        </w:rPr>
        <w:t>search</w:t>
      </w:r>
      <w:proofErr w:type="spellEnd"/>
      <w:r>
        <w:rPr>
          <w:rFonts w:ascii="Times New Roman" w:hAnsi="Times New Roman" w:cs="Times New Roman"/>
          <w:sz w:val="24"/>
          <w:szCs w:val="24"/>
        </w:rPr>
        <w:t xml:space="preserve"> que agrega capas y en cada paso selecciona la que tiene mayor </w:t>
      </w:r>
      <w:proofErr w:type="spellStart"/>
      <w:r w:rsidRPr="0025551A">
        <w:rPr>
          <w:rFonts w:ascii="Times New Roman" w:hAnsi="Times New Roman" w:cs="Times New Roman"/>
          <w:i/>
          <w:sz w:val="24"/>
          <w:szCs w:val="24"/>
        </w:rPr>
        <w:t>fr</w:t>
      </w:r>
      <w:r>
        <w:rPr>
          <w:rFonts w:ascii="Times New Roman" w:hAnsi="Times New Roman" w:cs="Times New Roman"/>
          <w:sz w:val="24"/>
          <w:szCs w:val="24"/>
        </w:rPr>
        <w:t>.</w:t>
      </w:r>
      <w:proofErr w:type="spellEnd"/>
      <w:r>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Aplican un enfoque de div</w:t>
      </w:r>
      <w:r w:rsidR="00C02A2D">
        <w:rPr>
          <w:rFonts w:ascii="Times New Roman" w:hAnsi="Times New Roman" w:cs="Times New Roman"/>
          <w:sz w:val="24"/>
          <w:szCs w:val="24"/>
        </w:rPr>
        <w:t xml:space="preserve">ersificación, en donde la búsqueda genética es repetida varias veces bajo distintas condiciones y la mejor solución obtenida es </w:t>
      </w:r>
      <w:r w:rsidR="00B15B65">
        <w:rPr>
          <w:rFonts w:ascii="Times New Roman" w:hAnsi="Times New Roman" w:cs="Times New Roman"/>
          <w:sz w:val="24"/>
          <w:szCs w:val="24"/>
        </w:rPr>
        <w:t xml:space="preserve">emitida al final. El </w:t>
      </w:r>
      <w:r w:rsidR="00B15B65" w:rsidRPr="00B15B65">
        <w:rPr>
          <w:rFonts w:ascii="Times New Roman" w:hAnsi="Times New Roman" w:cs="Times New Roman"/>
          <w:i/>
          <w:sz w:val="24"/>
          <w:szCs w:val="24"/>
        </w:rPr>
        <w:t>AG</w:t>
      </w:r>
      <w:r w:rsidR="00B15B65">
        <w:rPr>
          <w:rFonts w:ascii="Times New Roman" w:hAnsi="Times New Roman" w:cs="Times New Roman"/>
          <w:i/>
          <w:sz w:val="24"/>
          <w:szCs w:val="24"/>
        </w:rPr>
        <w:t xml:space="preserve"> </w:t>
      </w:r>
      <w:r w:rsidR="00B15B65">
        <w:rPr>
          <w:rFonts w:ascii="Times New Roman" w:hAnsi="Times New Roman" w:cs="Times New Roman"/>
          <w:sz w:val="24"/>
          <w:szCs w:val="24"/>
        </w:rPr>
        <w:t>propuesto fue comparado</w:t>
      </w:r>
      <w:r w:rsidR="00572513">
        <w:rPr>
          <w:rFonts w:ascii="Times New Roman" w:hAnsi="Times New Roman" w:cs="Times New Roman"/>
          <w:sz w:val="24"/>
          <w:szCs w:val="24"/>
        </w:rPr>
        <w:t xml:space="preserve"> con varias</w:t>
      </w:r>
      <w:r w:rsidR="00B15B65">
        <w:rPr>
          <w:rFonts w:ascii="Times New Roman" w:hAnsi="Times New Roman" w:cs="Times New Roman"/>
          <w:sz w:val="24"/>
          <w:szCs w:val="24"/>
        </w:rPr>
        <w:t xml:space="preserve"> heurísticas</w:t>
      </w:r>
      <w:r w:rsidR="00572513">
        <w:rPr>
          <w:rFonts w:ascii="Times New Roman" w:hAnsi="Times New Roman" w:cs="Times New Roman"/>
          <w:sz w:val="24"/>
          <w:szCs w:val="24"/>
        </w:rPr>
        <w:t xml:space="preserve"> recientes de esa época,</w:t>
      </w:r>
      <w:r w:rsidR="00B15B65">
        <w:rPr>
          <w:rFonts w:ascii="Times New Roman" w:hAnsi="Times New Roman" w:cs="Times New Roman"/>
          <w:sz w:val="24"/>
          <w:szCs w:val="24"/>
        </w:rPr>
        <w:t xml:space="preserve"> </w:t>
      </w:r>
      <w:r w:rsidR="00572513">
        <w:rPr>
          <w:rFonts w:ascii="Times New Roman" w:hAnsi="Times New Roman" w:cs="Times New Roman"/>
          <w:sz w:val="24"/>
          <w:szCs w:val="24"/>
        </w:rPr>
        <w:t>s</w:t>
      </w:r>
      <w:r w:rsidR="00B15B65">
        <w:rPr>
          <w:rFonts w:ascii="Times New Roman" w:hAnsi="Times New Roman" w:cs="Times New Roman"/>
          <w:sz w:val="24"/>
          <w:szCs w:val="24"/>
        </w:rPr>
        <w:t xml:space="preserve">us resultados mostraron que </w:t>
      </w:r>
      <w:r w:rsidR="00572513">
        <w:rPr>
          <w:rFonts w:ascii="Times New Roman" w:hAnsi="Times New Roman" w:cs="Times New Roman"/>
          <w:sz w:val="24"/>
          <w:szCs w:val="24"/>
        </w:rPr>
        <w:t>éste,</w:t>
      </w:r>
      <w:r w:rsidR="00B15B65">
        <w:rPr>
          <w:rFonts w:ascii="Times New Roman" w:hAnsi="Times New Roman" w:cs="Times New Roman"/>
          <w:sz w:val="24"/>
          <w:szCs w:val="24"/>
        </w:rPr>
        <w:t xml:space="preserve"> generalmente</w:t>
      </w:r>
      <w:r w:rsidR="00572513">
        <w:rPr>
          <w:rFonts w:ascii="Times New Roman" w:hAnsi="Times New Roman" w:cs="Times New Roman"/>
          <w:sz w:val="24"/>
          <w:szCs w:val="24"/>
        </w:rPr>
        <w:t xml:space="preserve"> mostraba un comportamiento medio para el caso con restricción de guillotina, lo cual atribuyeron a la estructura adicional de capas de los planes de empaque. Sin embargo, para instancias de </w:t>
      </w:r>
      <w:r w:rsidR="00572513">
        <w:rPr>
          <w:rFonts w:ascii="Times New Roman" w:hAnsi="Times New Roman" w:cs="Times New Roman"/>
          <w:sz w:val="24"/>
          <w:szCs w:val="24"/>
        </w:rPr>
        <w:lastRenderedPageBreak/>
        <w:t>larga escala sin la restricción de guillotina el AG propuesto alcanza la calidad de las mejores heurísticas conocidas.</w:t>
      </w:r>
    </w:p>
    <w:p w:rsidR="00ED0369" w:rsidRPr="00D51C65" w:rsidRDefault="00090687"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sidR="00C749F0">
        <w:rPr>
          <w:rFonts w:ascii="Times New Roman" w:hAnsi="Times New Roman" w:cs="Times New Roman"/>
          <w:sz w:val="24"/>
          <w:szCs w:val="24"/>
        </w:rPr>
        <w:instrText xml:space="preserve"> ADDIN ZOTERO_ITEM CSL_CITATION {"citationID":"xronVXh0","properties":{"formattedCitation":"(Wang, 2010)","plainCitation":"(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rPr>
        <w:t>(Wang, 2010)</w:t>
      </w:r>
      <w:r w:rsidR="0082275A">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r w:rsidR="00D51C65">
        <w:rPr>
          <w:rFonts w:ascii="Times New Roman" w:hAnsi="Times New Roman" w:cs="Times New Roman"/>
          <w:sz w:val="24"/>
          <w:szCs w:val="24"/>
        </w:rPr>
        <w:t xml:space="preserve">propone un AG adaptivo para el </w:t>
      </w:r>
      <w:r w:rsidR="00D51C65" w:rsidRPr="00D51C65">
        <w:rPr>
          <w:rFonts w:ascii="Times New Roman" w:hAnsi="Times New Roman" w:cs="Times New Roman"/>
          <w:i/>
          <w:sz w:val="24"/>
          <w:szCs w:val="24"/>
        </w:rPr>
        <w:t>2D-KP</w:t>
      </w:r>
      <w:r w:rsidR="00BA0CB2">
        <w:rPr>
          <w:rFonts w:ascii="Times New Roman" w:hAnsi="Times New Roman" w:cs="Times New Roman"/>
          <w:sz w:val="24"/>
          <w:szCs w:val="24"/>
        </w:rPr>
        <w:t>. Su trabajo se enfoca en la optimizació</w:t>
      </w:r>
      <w:r w:rsidR="00234946">
        <w:rPr>
          <w:rFonts w:ascii="Times New Roman" w:hAnsi="Times New Roman" w:cs="Times New Roman"/>
          <w:sz w:val="24"/>
          <w:szCs w:val="24"/>
        </w:rPr>
        <w:t>n de reglas de posicionamiento, en un problema formulado como</w:t>
      </w:r>
    </w:p>
    <w:p w:rsidR="00C749F0" w:rsidRDefault="00C749F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275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2275A">
        <w:rPr>
          <w:rFonts w:ascii="Times New Roman" w:hAnsi="Times New Roman" w:cs="Times New Roman"/>
          <w:sz w:val="24"/>
          <w:szCs w:val="24"/>
        </w:rPr>
        <w:fldChar w:fldCharType="separate"/>
      </w:r>
      <w:r w:rsidR="00C61DB0" w:rsidRPr="00C61DB0">
        <w:rPr>
          <w:rFonts w:ascii="Times New Roman" w:hAnsi="Times New Roman" w:cs="Times New Roman"/>
          <w:sz w:val="24"/>
          <w:szCs w:val="24"/>
        </w:rPr>
        <w:t>(Gonçalves and Resende, 2011)</w:t>
      </w:r>
      <w:r w:rsidR="0082275A">
        <w:rPr>
          <w:rFonts w:ascii="Times New Roman" w:hAnsi="Times New Roman" w:cs="Times New Roman"/>
          <w:sz w:val="24"/>
          <w:szCs w:val="24"/>
        </w:rPr>
        <w:fldChar w:fldCharType="end"/>
      </w:r>
    </w:p>
    <w:p w:rsidR="00C749F0" w:rsidRDefault="00C749F0" w:rsidP="00972611">
      <w:pPr>
        <w:pStyle w:val="normal0"/>
        <w:spacing w:line="360" w:lineRule="auto"/>
        <w:jc w:val="both"/>
        <w:rPr>
          <w:rFonts w:ascii="Times New Roman" w:hAnsi="Times New Roman" w:cs="Times New Roman"/>
          <w:sz w:val="24"/>
          <w:szCs w:val="24"/>
        </w:rPr>
      </w:pPr>
    </w:p>
    <w:p w:rsidR="00E550FD" w:rsidRDefault="00F10B2C"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p>
    <w:p w:rsidR="00F10B2C" w:rsidRDefault="00F10B2C" w:rsidP="00972611">
      <w:pPr>
        <w:pStyle w:val="normal0"/>
        <w:spacing w:line="360" w:lineRule="auto"/>
        <w:jc w:val="both"/>
        <w:rPr>
          <w:rFonts w:ascii="Times New Roman" w:hAnsi="Times New Roman" w:cs="Times New Roman"/>
          <w:sz w:val="24"/>
          <w:szCs w:val="24"/>
        </w:rPr>
      </w:pPr>
    </w:p>
    <w:p w:rsidR="00F10B2C" w:rsidRPr="00F10B2C" w:rsidRDefault="00F10B2C"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FB1B19" w:rsidRDefault="00FB1B19" w:rsidP="00972611">
      <w:pPr>
        <w:pStyle w:val="normal0"/>
        <w:spacing w:line="360" w:lineRule="auto"/>
        <w:jc w:val="both"/>
        <w:rPr>
          <w:rFonts w:ascii="Times New Roman" w:hAnsi="Times New Roman" w:cs="Times New Roman"/>
          <w:sz w:val="24"/>
          <w:szCs w:val="24"/>
        </w:rPr>
      </w:pPr>
    </w:p>
    <w:p w:rsidR="00090687" w:rsidRDefault="00954B13"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l estado del arte se concluye que en general soluciones competitivas son obtenidas al aplicar conocimiento especifico del problema. Por ejemplo tanto para métodos exactos como aproximados, se suelen usar </w:t>
      </w:r>
      <w:proofErr w:type="spellStart"/>
      <w:r>
        <w:rPr>
          <w:rFonts w:ascii="Times New Roman" w:hAnsi="Times New Roman" w:cs="Times New Roman"/>
          <w:sz w:val="24"/>
          <w:szCs w:val="24"/>
        </w:rPr>
        <w:t>lower-bounds</w:t>
      </w:r>
      <w:proofErr w:type="spellEnd"/>
      <w:r>
        <w:rPr>
          <w:rFonts w:ascii="Times New Roman" w:hAnsi="Times New Roman" w:cs="Times New Roman"/>
          <w:sz w:val="24"/>
          <w:szCs w:val="24"/>
        </w:rPr>
        <w:t xml:space="preserve"> que consisten en </w:t>
      </w:r>
      <w:r w:rsidR="00711086">
        <w:rPr>
          <w:rFonts w:ascii="Times New Roman" w:hAnsi="Times New Roman" w:cs="Times New Roman"/>
          <w:sz w:val="24"/>
          <w:szCs w:val="24"/>
        </w:rPr>
        <w:t>la resolución de problemas de la mochila auxiliares para construir</w:t>
      </w:r>
      <w:r>
        <w:rPr>
          <w:rFonts w:ascii="Times New Roman" w:hAnsi="Times New Roman" w:cs="Times New Roman"/>
          <w:sz w:val="24"/>
          <w:szCs w:val="24"/>
        </w:rPr>
        <w:t xml:space="preserve"> patrones en base a ciertas reglas...</w:t>
      </w:r>
    </w:p>
    <w:p w:rsidR="00877001" w:rsidRDefault="00877001"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mbién suelen utilizarse </w:t>
      </w:r>
      <w:proofErr w:type="spellStart"/>
      <w:r>
        <w:rPr>
          <w:rFonts w:ascii="Times New Roman" w:hAnsi="Times New Roman" w:cs="Times New Roman"/>
          <w:sz w:val="24"/>
          <w:szCs w:val="24"/>
        </w:rPr>
        <w:t>heuristicas</w:t>
      </w:r>
      <w:proofErr w:type="spellEnd"/>
      <w:r>
        <w:rPr>
          <w:rFonts w:ascii="Times New Roman" w:hAnsi="Times New Roman" w:cs="Times New Roman"/>
          <w:sz w:val="24"/>
          <w:szCs w:val="24"/>
        </w:rPr>
        <w:t xml:space="preserve"> orientadas a ciertas clases especiales de patrones, los cuales a menudo poseen propiedades g</w:t>
      </w:r>
      <w:r w:rsidR="00141AFE">
        <w:rPr>
          <w:rFonts w:ascii="Times New Roman" w:hAnsi="Times New Roman" w:cs="Times New Roman"/>
          <w:sz w:val="24"/>
          <w:szCs w:val="24"/>
        </w:rPr>
        <w:t>eométricas que se traducen en buenas soluciones, como por ejemplo los patrones de bloque...</w:t>
      </w:r>
    </w:p>
    <w:p w:rsidR="00954B13" w:rsidRDefault="00954B13" w:rsidP="00972611">
      <w:pPr>
        <w:pStyle w:val="normal0"/>
        <w:spacing w:line="360" w:lineRule="auto"/>
        <w:jc w:val="both"/>
        <w:rPr>
          <w:rFonts w:ascii="Times New Roman" w:hAnsi="Times New Roman" w:cs="Times New Roman"/>
          <w:sz w:val="24"/>
          <w:szCs w:val="24"/>
        </w:rPr>
      </w:pPr>
    </w:p>
    <w:p w:rsidR="00954B13" w:rsidRDefault="00954B13"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respecto a los </w:t>
      </w:r>
      <w:r w:rsidRPr="00954B13">
        <w:rPr>
          <w:rFonts w:ascii="Times New Roman" w:hAnsi="Times New Roman" w:cs="Times New Roman"/>
          <w:i/>
          <w:sz w:val="24"/>
          <w:szCs w:val="24"/>
        </w:rPr>
        <w:t>AG</w:t>
      </w:r>
      <w:r>
        <w:rPr>
          <w:rFonts w:ascii="Times New Roman" w:hAnsi="Times New Roman" w:cs="Times New Roman"/>
          <w:sz w:val="24"/>
          <w:szCs w:val="24"/>
        </w:rPr>
        <w:t xml:space="preserve">, </w:t>
      </w:r>
      <w:r w:rsidR="00877001">
        <w:rPr>
          <w:rFonts w:ascii="Times New Roman" w:hAnsi="Times New Roman" w:cs="Times New Roman"/>
          <w:sz w:val="24"/>
          <w:szCs w:val="24"/>
        </w:rPr>
        <w:t xml:space="preserve">se distinguen tres enfoques: El más común es el enfoque en dos etapas, </w:t>
      </w:r>
      <w:r w:rsidR="00711086">
        <w:rPr>
          <w:rFonts w:ascii="Times New Roman" w:hAnsi="Times New Roman" w:cs="Times New Roman"/>
          <w:sz w:val="24"/>
          <w:szCs w:val="24"/>
        </w:rPr>
        <w:t>donde el AG es usado para explorar y manipular el espacio de soluciones, dadas por secuencias de elementos, y un segundo procedimiento</w:t>
      </w:r>
      <w:r w:rsidR="00D94F7A">
        <w:rPr>
          <w:rFonts w:ascii="Times New Roman" w:hAnsi="Times New Roman" w:cs="Times New Roman"/>
          <w:sz w:val="24"/>
          <w:szCs w:val="24"/>
        </w:rPr>
        <w:t>, cons</w:t>
      </w:r>
      <w:r w:rsidR="00711086">
        <w:rPr>
          <w:rFonts w:ascii="Times New Roman" w:hAnsi="Times New Roman" w:cs="Times New Roman"/>
          <w:sz w:val="24"/>
          <w:szCs w:val="24"/>
        </w:rPr>
        <w:t>istente en una rutina de colocación, es necesario para evaluar las</w:t>
      </w:r>
      <w:r w:rsidR="00D94F7A">
        <w:rPr>
          <w:rFonts w:ascii="Times New Roman" w:hAnsi="Times New Roman" w:cs="Times New Roman"/>
          <w:sz w:val="24"/>
          <w:szCs w:val="24"/>
        </w:rPr>
        <w:t xml:space="preserve"> soluciones generadas. Aunque este enfoque tiene ciertas limitaciones, ya que un decodificador heurístico puede limitar al AG, </w:t>
      </w:r>
      <w:r w:rsidR="00C108F0">
        <w:rPr>
          <w:rFonts w:ascii="Times New Roman" w:hAnsi="Times New Roman" w:cs="Times New Roman"/>
          <w:sz w:val="24"/>
          <w:szCs w:val="24"/>
        </w:rPr>
        <w:t>al</w:t>
      </w:r>
      <w:r w:rsidR="00D94F7A">
        <w:rPr>
          <w:rFonts w:ascii="Times New Roman" w:hAnsi="Times New Roman" w:cs="Times New Roman"/>
          <w:sz w:val="24"/>
          <w:szCs w:val="24"/>
        </w:rPr>
        <w:t xml:space="preserve"> no soportar la herencia de ciertas características en la descendencia, ya que el conocimiento del dominio está oculto en la rutina de colocación. Para evitar la dependencia del desempeño del</w:t>
      </w:r>
      <w:r w:rsidR="00CD04E4">
        <w:rPr>
          <w:rFonts w:ascii="Times New Roman" w:hAnsi="Times New Roman" w:cs="Times New Roman"/>
          <w:sz w:val="24"/>
          <w:szCs w:val="24"/>
        </w:rPr>
        <w:t xml:space="preserve"> AG en el método decodificador.</w:t>
      </w:r>
    </w:p>
    <w:p w:rsidR="0014389D" w:rsidRPr="00954B13" w:rsidRDefault="0014389D"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 segundo enfoque intenta incorporar más información acerca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dentro d</w:t>
      </w:r>
      <w:r w:rsidR="00C108F0">
        <w:rPr>
          <w:rFonts w:ascii="Times New Roman" w:hAnsi="Times New Roman" w:cs="Times New Roman"/>
          <w:sz w:val="24"/>
          <w:szCs w:val="24"/>
        </w:rPr>
        <w:t>e la estructura de datos del AG,</w:t>
      </w:r>
      <w:r>
        <w:rPr>
          <w:rFonts w:ascii="Times New Roman" w:hAnsi="Times New Roman" w:cs="Times New Roman"/>
          <w:sz w:val="24"/>
          <w:szCs w:val="24"/>
        </w:rPr>
        <w:t xml:space="preserve"> </w:t>
      </w:r>
      <w:r w:rsidR="00C108F0">
        <w:rPr>
          <w:rFonts w:ascii="Times New Roman" w:hAnsi="Times New Roman" w:cs="Times New Roman"/>
          <w:sz w:val="24"/>
          <w:szCs w:val="24"/>
        </w:rPr>
        <w:t>aunque s</w:t>
      </w:r>
      <w:r>
        <w:rPr>
          <w:rFonts w:ascii="Times New Roman" w:hAnsi="Times New Roman" w:cs="Times New Roman"/>
          <w:sz w:val="24"/>
          <w:szCs w:val="24"/>
        </w:rPr>
        <w:t xml:space="preserve">e necesitan ciertas reglas adicionales para fijar la posición en 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w:t>
      </w:r>
    </w:p>
    <w:p w:rsidR="00090687" w:rsidRDefault="00DC7FDE"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ciertos trabajos existen esfuerzos por ayudar al AG de alguna forma, ya sea mediante la generación de la población inicial, mediante operadores genéticos específicos para el problema. Este aspecto ciertamente es de considerar, ya que es probable que debido a la dureza del problema, </w:t>
      </w:r>
      <w:r w:rsidR="00B720E0">
        <w:rPr>
          <w:rFonts w:ascii="Times New Roman" w:hAnsi="Times New Roman" w:cs="Times New Roman"/>
          <w:sz w:val="24"/>
          <w:szCs w:val="24"/>
        </w:rPr>
        <w:t>guiar a la evol</w:t>
      </w:r>
      <w:r w:rsidR="00986183">
        <w:rPr>
          <w:rFonts w:ascii="Times New Roman" w:hAnsi="Times New Roman" w:cs="Times New Roman"/>
          <w:sz w:val="24"/>
          <w:szCs w:val="24"/>
        </w:rPr>
        <w:t>ución pueda ser una buena idea</w:t>
      </w:r>
      <w:r w:rsidR="00B720E0">
        <w:rPr>
          <w:rFonts w:ascii="Times New Roman" w:hAnsi="Times New Roman" w:cs="Times New Roman"/>
          <w:sz w:val="24"/>
          <w:szCs w:val="24"/>
        </w:rPr>
        <w:t xml:space="preserve">. </w:t>
      </w:r>
    </w:p>
    <w:p w:rsidR="00B720E0" w:rsidRDefault="00B720E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Una forma válida de guiar a la evolución según un enfoque independiente del dominio del problema, a nuestro entender, puede ser generar una población inicial diversa....</w:t>
      </w:r>
    </w:p>
    <w:p w:rsidR="00041409" w:rsidRDefault="00986183"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No parece</w:t>
      </w:r>
      <w:r w:rsidR="00041409">
        <w:rPr>
          <w:rFonts w:ascii="Times New Roman" w:hAnsi="Times New Roman" w:cs="Times New Roman"/>
          <w:sz w:val="24"/>
          <w:szCs w:val="24"/>
        </w:rPr>
        <w:t xml:space="preserve"> haber</w:t>
      </w:r>
      <w:r>
        <w:rPr>
          <w:rFonts w:ascii="Times New Roman" w:hAnsi="Times New Roman" w:cs="Times New Roman"/>
          <w:sz w:val="24"/>
          <w:szCs w:val="24"/>
        </w:rPr>
        <w:t xml:space="preserve"> una tendencia</w:t>
      </w:r>
      <w:r w:rsidR="00041409">
        <w:rPr>
          <w:rFonts w:ascii="Times New Roman" w:hAnsi="Times New Roman" w:cs="Times New Roman"/>
          <w:sz w:val="24"/>
          <w:szCs w:val="24"/>
        </w:rPr>
        <w:t xml:space="preserve"> </w:t>
      </w:r>
      <w:r>
        <w:rPr>
          <w:rFonts w:ascii="Times New Roman" w:hAnsi="Times New Roman" w:cs="Times New Roman"/>
          <w:sz w:val="24"/>
          <w:szCs w:val="24"/>
        </w:rPr>
        <w:t xml:space="preserve">clara en ni </w:t>
      </w:r>
      <w:r w:rsidR="00041409">
        <w:rPr>
          <w:rFonts w:ascii="Times New Roman" w:hAnsi="Times New Roman" w:cs="Times New Roman"/>
          <w:sz w:val="24"/>
          <w:szCs w:val="24"/>
        </w:rPr>
        <w:t>operadores más apropiados que otros...Sino que más bien esto</w:t>
      </w:r>
      <w:r>
        <w:rPr>
          <w:rFonts w:ascii="Times New Roman" w:hAnsi="Times New Roman" w:cs="Times New Roman"/>
          <w:sz w:val="24"/>
          <w:szCs w:val="24"/>
        </w:rPr>
        <w:t>s son ajustados de acuerdo al tipo de representación usada y a aspectos de diseño específicos del algoritmo en particular....</w:t>
      </w: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25551A" w:rsidRDefault="0025551A" w:rsidP="00972611">
      <w:pPr>
        <w:pStyle w:val="normal0"/>
        <w:spacing w:line="360" w:lineRule="auto"/>
        <w:jc w:val="both"/>
        <w:rPr>
          <w:rFonts w:ascii="Times New Roman" w:hAnsi="Times New Roman" w:cs="Times New Roman"/>
          <w:sz w:val="24"/>
          <w:szCs w:val="24"/>
        </w:rPr>
      </w:pPr>
    </w:p>
    <w:p w:rsidR="00E550FD" w:rsidRDefault="000E2665" w:rsidP="00E1221D">
      <w:pPr>
        <w:pStyle w:val="Ttulo2"/>
        <w:numPr>
          <w:ilvl w:val="0"/>
          <w:numId w:val="0"/>
        </w:numPr>
      </w:pPr>
      <w:r>
        <w:t>2.2.</w:t>
      </w:r>
      <w:r>
        <w:tab/>
        <w:t>ALGORITMOS GENÉTICOS CELULARES</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125D25"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 xml:space="preserve">resentan algunos antecedentes </w:t>
      </w:r>
      <w:proofErr w:type="spellStart"/>
      <w:r w:rsidR="0014389D">
        <w:rPr>
          <w:rFonts w:ascii="Times New Roman" w:hAnsi="Times New Roman" w:cs="Times New Roman"/>
          <w:sz w:val="24"/>
          <w:szCs w:val="24"/>
        </w:rPr>
        <w:t>evidenciales</w:t>
      </w:r>
      <w:proofErr w:type="spellEnd"/>
      <w:r w:rsidR="0014389D">
        <w:rPr>
          <w:rFonts w:ascii="Times New Roman" w:hAnsi="Times New Roman" w:cs="Times New Roman"/>
          <w:sz w:val="24"/>
          <w:szCs w:val="24"/>
        </w:rPr>
        <w:t>, tanto empíricos como teórico</w:t>
      </w:r>
      <w:r w:rsidR="00E921F0">
        <w:rPr>
          <w:rFonts w:ascii="Times New Roman" w:hAnsi="Times New Roman" w:cs="Times New Roman"/>
          <w:sz w:val="24"/>
          <w:szCs w:val="24"/>
        </w:rPr>
        <w:t>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de que los conceptos celulares permiten a la evolución alcanzar mejores resultados en</w:t>
      </w:r>
      <w:r w:rsidR="00CE1123">
        <w:rPr>
          <w:rFonts w:ascii="Times New Roman" w:hAnsi="Times New Roman" w:cs="Times New Roman"/>
          <w:sz w:val="24"/>
          <w:szCs w:val="24"/>
        </w:rPr>
        <w:t xml:space="preserve"> diversos</w:t>
      </w:r>
      <w:r w:rsidR="00252B54">
        <w:rPr>
          <w:rFonts w:ascii="Times New Roman" w:hAnsi="Times New Roman" w:cs="Times New Roman"/>
          <w:sz w:val="24"/>
          <w:szCs w:val="24"/>
        </w:rPr>
        <w:t xml:space="preserve"> problemas de...</w:t>
      </w: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921F0" w:rsidP="0097261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E550FD" w:rsidRDefault="00E550FD"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0E2665" w:rsidRDefault="000E2665"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Default="00090687" w:rsidP="00972611">
      <w:pPr>
        <w:pStyle w:val="normal0"/>
        <w:spacing w:line="360" w:lineRule="auto"/>
        <w:jc w:val="both"/>
        <w:rPr>
          <w:rFonts w:ascii="Times New Roman" w:hAnsi="Times New Roman" w:cs="Times New Roman"/>
          <w:sz w:val="24"/>
          <w:szCs w:val="24"/>
        </w:rPr>
      </w:pPr>
    </w:p>
    <w:p w:rsidR="00090687" w:rsidRPr="00972611" w:rsidRDefault="00090687" w:rsidP="00972611">
      <w:pPr>
        <w:pStyle w:val="normal0"/>
        <w:spacing w:line="360" w:lineRule="auto"/>
        <w:jc w:val="both"/>
        <w:rPr>
          <w:rFonts w:ascii="Times New Roman" w:hAnsi="Times New Roman" w:cs="Times New Roman"/>
          <w:sz w:val="24"/>
          <w:szCs w:val="24"/>
        </w:rPr>
      </w:pPr>
    </w:p>
    <w:p w:rsidR="00896B1D" w:rsidRDefault="00896B1D" w:rsidP="00896B1D">
      <w:pPr>
        <w:pStyle w:val="Ttulo1"/>
      </w:pPr>
      <w:r>
        <w:tab/>
        <w:t>MATERIALES Y MÉTODOS</w:t>
      </w:r>
    </w:p>
    <w:p w:rsidR="00896B1D" w:rsidRDefault="00896B1D" w:rsidP="00896B1D"/>
    <w:p w:rsidR="00896B1D" w:rsidRDefault="00896B1D" w:rsidP="00896B1D">
      <w:pPr>
        <w:pStyle w:val="Ttulo2"/>
      </w:pPr>
      <w:r>
        <w:t>3.1</w:t>
      </w:r>
      <w:r>
        <w:tab/>
        <w:t>ALGORITMO GENÉTICO CELULAR</w:t>
      </w:r>
    </w:p>
    <w:p w:rsidR="00896B1D" w:rsidRDefault="00896B1D"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090687" w:rsidRDefault="00090687" w:rsidP="00896B1D"/>
    <w:p w:rsidR="00896B1D" w:rsidRDefault="0010052C" w:rsidP="00896B1D">
      <w:pPr>
        <w:pStyle w:val="Ttulo2"/>
      </w:pPr>
      <w:r>
        <w:t>3.2</w:t>
      </w:r>
      <w:r w:rsidR="00896B1D">
        <w:tab/>
        <w:t>MODELAMIENTO DEL PROBLEMA</w:t>
      </w:r>
    </w:p>
    <w:p w:rsidR="001F5C7F" w:rsidRDefault="001F5C7F" w:rsidP="001F5C7F"/>
    <w:p w:rsidR="001F5C7F" w:rsidRDefault="00581879" w:rsidP="00581879">
      <w:pPr>
        <w:pStyle w:val="Ttulo3"/>
      </w:pPr>
      <w:r>
        <w:t>3.2.1</w:t>
      </w:r>
      <w:r w:rsidR="00C10E86">
        <w:tab/>
      </w:r>
      <w:r w:rsidR="001F5C7F">
        <w:t>Esquema general</w:t>
      </w:r>
    </w:p>
    <w:p w:rsidR="001F5C7F" w:rsidRDefault="001F5C7F" w:rsidP="001F5C7F">
      <w:pPr>
        <w:pStyle w:val="normal0"/>
        <w:jc w:val="both"/>
      </w:pPr>
    </w:p>
    <w:p w:rsidR="001F5C7F" w:rsidRPr="003B3FC0" w:rsidRDefault="0010052C"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l utilizar un enfoq</w:t>
      </w:r>
      <w:r w:rsidR="00581879">
        <w:rPr>
          <w:rFonts w:ascii="Times New Roman" w:hAnsi="Times New Roman" w:cs="Times New Roman"/>
          <w:sz w:val="24"/>
          <w:szCs w:val="24"/>
        </w:rPr>
        <w:t xml:space="preserve">ue evolutivo, la personalización de la </w:t>
      </w:r>
      <w:proofErr w:type="spellStart"/>
      <w:r w:rsidR="00581879">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se centra en dos tareas, </w:t>
      </w:r>
      <w:r w:rsidR="00581879">
        <w:rPr>
          <w:rFonts w:ascii="Times New Roman" w:hAnsi="Times New Roman" w:cs="Times New Roman"/>
          <w:sz w:val="24"/>
          <w:szCs w:val="24"/>
        </w:rPr>
        <w:t>por una parte, decidir la</w:t>
      </w:r>
      <w:r>
        <w:rPr>
          <w:rFonts w:ascii="Times New Roman" w:hAnsi="Times New Roman" w:cs="Times New Roman"/>
          <w:sz w:val="24"/>
          <w:szCs w:val="24"/>
        </w:rPr>
        <w:t xml:space="preserve"> representación genética de una solución candidata para el problema, y </w:t>
      </w:r>
      <w:r w:rsidR="00581879">
        <w:rPr>
          <w:rFonts w:ascii="Times New Roman" w:hAnsi="Times New Roman" w:cs="Times New Roman"/>
          <w:sz w:val="24"/>
          <w:szCs w:val="24"/>
        </w:rPr>
        <w:t xml:space="preserve">por otra, </w:t>
      </w:r>
      <w:r>
        <w:rPr>
          <w:rFonts w:ascii="Times New Roman" w:hAnsi="Times New Roman" w:cs="Times New Roman"/>
          <w:sz w:val="24"/>
          <w:szCs w:val="24"/>
        </w:rPr>
        <w:t>decidir los operadores</w:t>
      </w:r>
      <w:r w:rsidR="00581879">
        <w:rPr>
          <w:rFonts w:ascii="Times New Roman" w:hAnsi="Times New Roman" w:cs="Times New Roman"/>
          <w:sz w:val="24"/>
          <w:szCs w:val="24"/>
        </w:rPr>
        <w:t xml:space="preserve"> genéticos</w:t>
      </w:r>
      <w:r>
        <w:rPr>
          <w:rFonts w:ascii="Times New Roman" w:hAnsi="Times New Roman" w:cs="Times New Roman"/>
          <w:sz w:val="24"/>
          <w:szCs w:val="24"/>
        </w:rPr>
        <w:t xml:space="preserve"> </w:t>
      </w:r>
      <w:r w:rsidR="00581879">
        <w:rPr>
          <w:rFonts w:ascii="Times New Roman" w:hAnsi="Times New Roman" w:cs="Times New Roman"/>
          <w:sz w:val="24"/>
          <w:szCs w:val="24"/>
        </w:rPr>
        <w:t>apropiados para el problema</w:t>
      </w:r>
      <w:r w:rsidR="003323E2">
        <w:rPr>
          <w:rFonts w:ascii="Times New Roman" w:hAnsi="Times New Roman" w:cs="Times New Roman"/>
          <w:sz w:val="24"/>
          <w:szCs w:val="24"/>
        </w:rPr>
        <w:t xml:space="preserve"> en </w:t>
      </w:r>
      <w:r w:rsidR="003323E2">
        <w:rPr>
          <w:rFonts w:ascii="Times New Roman" w:hAnsi="Times New Roman" w:cs="Times New Roman"/>
          <w:sz w:val="24"/>
          <w:szCs w:val="24"/>
        </w:rPr>
        <w:lastRenderedPageBreak/>
        <w:t>cuestión</w:t>
      </w:r>
      <w:r w:rsidR="00557FA9">
        <w:rPr>
          <w:rFonts w:ascii="Times New Roman" w:hAnsi="Times New Roman" w:cs="Times New Roman"/>
          <w:sz w:val="24"/>
          <w:szCs w:val="24"/>
        </w:rPr>
        <w:t xml:space="preserve">. </w:t>
      </w:r>
      <w:r w:rsidR="001F5C7F" w:rsidRPr="003B3FC0">
        <w:rPr>
          <w:rFonts w:ascii="Times New Roman" w:hAnsi="Times New Roman" w:cs="Times New Roman"/>
          <w:sz w:val="24"/>
          <w:szCs w:val="24"/>
        </w:rPr>
        <w:t xml:space="preserve">Para la representación </w:t>
      </w:r>
      <w:r w:rsidR="00581879">
        <w:rPr>
          <w:rFonts w:ascii="Times New Roman" w:hAnsi="Times New Roman" w:cs="Times New Roman"/>
          <w:sz w:val="24"/>
          <w:szCs w:val="24"/>
        </w:rPr>
        <w:t>genética</w:t>
      </w:r>
      <w:r w:rsidR="001F5C7F" w:rsidRPr="003B3FC0">
        <w:rPr>
          <w:rFonts w:ascii="Times New Roman" w:hAnsi="Times New Roman" w:cs="Times New Roman"/>
          <w:sz w:val="24"/>
          <w:szCs w:val="24"/>
        </w:rPr>
        <w:t xml:space="preserve"> se utiliza el esquema genotipo-fenotipo, el cual involucra la definición del genotipo y el mapeo al fenotipo mediante una función constructora. El uso de una codificación especial para las soluciones no es un requisito, en lugar de ello la búsqueda genética puede llevarse a cabo directamente en el espacio fenotípico (tómese como ejemplo e</w:t>
      </w:r>
      <w:r w:rsidR="003323E2">
        <w:rPr>
          <w:rFonts w:ascii="Times New Roman" w:hAnsi="Times New Roman" w:cs="Times New Roman"/>
          <w:sz w:val="24"/>
          <w:szCs w:val="24"/>
        </w:rPr>
        <w:t xml:space="preserve">l AG de </w:t>
      </w:r>
      <w:proofErr w:type="spellStart"/>
      <w:r w:rsidR="003323E2">
        <w:rPr>
          <w:rFonts w:ascii="Times New Roman" w:hAnsi="Times New Roman" w:cs="Times New Roman"/>
          <w:sz w:val="24"/>
          <w:szCs w:val="24"/>
        </w:rPr>
        <w:t>Bortfeldt</w:t>
      </w:r>
      <w:proofErr w:type="spellEnd"/>
      <w:r w:rsidR="003323E2">
        <w:rPr>
          <w:rFonts w:ascii="Times New Roman" w:hAnsi="Times New Roman" w:cs="Times New Roman"/>
          <w:sz w:val="24"/>
          <w:szCs w:val="24"/>
        </w:rPr>
        <w:t xml:space="preserve"> 2008). El propósito</w:t>
      </w:r>
      <w:r w:rsidR="001F5C7F" w:rsidRPr="003B3FC0">
        <w:rPr>
          <w:rFonts w:ascii="Times New Roman" w:hAnsi="Times New Roman" w:cs="Times New Roman"/>
          <w:sz w:val="24"/>
          <w:szCs w:val="24"/>
        </w:rPr>
        <w:t xml:space="preserve"> del esquema genotipo-fenotipo es proveer un marco de trabajo para el diseño de algoritmos evolutivos, el cual permite al proceso evolutivo abstraerse del problema particular que se está abordando, enfocándose en aspectos propios de la evolución, como la diversidad genética o la presión de selección.</w:t>
      </w:r>
    </w:p>
    <w:p w:rsidR="00FD363F" w:rsidRPr="003B3FC0" w:rsidRDefault="009B76D1" w:rsidP="000123A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3B3FC0">
        <w:rPr>
          <w:rFonts w:ascii="Times New Roman" w:hAnsi="Times New Roman" w:cs="Times New Roman"/>
          <w:sz w:val="24"/>
          <w:szCs w:val="24"/>
        </w:rPr>
        <w:t xml:space="preserve">Los enfoques </w:t>
      </w:r>
      <w:proofErr w:type="spellStart"/>
      <w:r w:rsidR="001F5C7F" w:rsidRPr="003B3FC0">
        <w:rPr>
          <w:rFonts w:ascii="Times New Roman" w:hAnsi="Times New Roman" w:cs="Times New Roman"/>
          <w:sz w:val="24"/>
          <w:szCs w:val="24"/>
        </w:rPr>
        <w:t>metaheurísticos</w:t>
      </w:r>
      <w:proofErr w:type="spellEnd"/>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heurísticas de colocación como algoritmos decodificadores de una solución particular; Las heurísticas de colocación son algoritmos que reciben una secuencia de piezas y </w:t>
      </w:r>
      <w:r>
        <w:rPr>
          <w:rFonts w:ascii="Times New Roman" w:hAnsi="Times New Roman" w:cs="Times New Roman"/>
          <w:sz w:val="24"/>
          <w:szCs w:val="24"/>
        </w:rPr>
        <w:t xml:space="preserve">sistemáticamente van </w:t>
      </w:r>
      <w:r w:rsidR="001F5C7F" w:rsidRPr="003B3FC0">
        <w:rPr>
          <w:rFonts w:ascii="Times New Roman" w:hAnsi="Times New Roman" w:cs="Times New Roman"/>
          <w:sz w:val="24"/>
          <w:szCs w:val="24"/>
        </w:rPr>
        <w:t>determinan</w:t>
      </w:r>
      <w:r>
        <w:rPr>
          <w:rFonts w:ascii="Times New Roman" w:hAnsi="Times New Roman" w:cs="Times New Roman"/>
          <w:sz w:val="24"/>
          <w:szCs w:val="24"/>
        </w:rPr>
        <w:t>do</w:t>
      </w:r>
      <w:r w:rsidR="001F5C7F" w:rsidRPr="003B3FC0">
        <w:rPr>
          <w:rFonts w:ascii="Times New Roman" w:hAnsi="Times New Roman" w:cs="Times New Roman"/>
          <w:sz w:val="24"/>
          <w:szCs w:val="24"/>
        </w:rPr>
        <w:t xml:space="preserve"> su disposición en la placa. L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o de soluciones, mientras que la heurística de colocación se encarga de realizar la traducción a una solución válida para el problema. El esquema general es descrito en la ilustración </w:t>
      </w:r>
      <w:proofErr w:type="spellStart"/>
      <w:r w:rsidR="001F5C7F" w:rsidRPr="003B3FC0">
        <w:rPr>
          <w:rFonts w:ascii="Times New Roman" w:hAnsi="Times New Roman" w:cs="Times New Roman"/>
          <w:sz w:val="24"/>
          <w:szCs w:val="24"/>
        </w:rPr>
        <w:t>xx</w:t>
      </w:r>
      <w:proofErr w:type="spellEnd"/>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fitness de la solución candidata.</w:t>
      </w:r>
    </w:p>
    <w:p w:rsidR="00C10E86" w:rsidRDefault="001F5C7F" w:rsidP="00C10E86">
      <w:pPr>
        <w:pStyle w:val="normal0"/>
        <w:keepNext/>
        <w:jc w:val="center"/>
      </w:pPr>
      <w:r>
        <w:rPr>
          <w:noProof/>
        </w:rPr>
        <w:lastRenderedPageBreak/>
        <w:drawing>
          <wp:inline distT="114300" distB="114300" distL="114300" distR="114300">
            <wp:extent cx="4876800" cy="3381375"/>
            <wp:effectExtent l="1905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6" cstate="print"/>
                    <a:stretch>
                      <a:fillRect/>
                    </a:stretch>
                  </pic:blipFill>
                  <pic:spPr>
                    <a:xfrm>
                      <a:off x="0" y="0"/>
                      <a:ext cx="4876800" cy="3381375"/>
                    </a:xfrm>
                    <a:prstGeom prst="rect">
                      <a:avLst/>
                    </a:prstGeom>
                  </pic:spPr>
                </pic:pic>
              </a:graphicData>
            </a:graphic>
          </wp:inline>
        </w:drawing>
      </w:r>
    </w:p>
    <w:p w:rsidR="001F5C7F" w:rsidRDefault="00C10E86" w:rsidP="00C10E86">
      <w:pPr>
        <w:pStyle w:val="normal0"/>
        <w:spacing w:line="360" w:lineRule="auto"/>
        <w:jc w:val="center"/>
        <w:rPr>
          <w:i/>
        </w:rPr>
      </w:pPr>
      <w:r w:rsidRPr="00C10E86">
        <w:rPr>
          <w:rFonts w:ascii="Times New Roman" w:eastAsia="Times New Roman" w:hAnsi="Times New Roman" w:cs="Times New Roman"/>
          <w:color w:val="000000" w:themeColor="text1"/>
          <w:sz w:val="24"/>
        </w:rPr>
        <w:t xml:space="preserve">FIGURA 3.1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C10E86" w:rsidRPr="00C10E86" w:rsidRDefault="00C10E86" w:rsidP="00C10E86">
      <w:pPr>
        <w:pStyle w:val="normal0"/>
        <w:spacing w:line="360" w:lineRule="auto"/>
        <w:jc w:val="center"/>
        <w:rPr>
          <w:i/>
        </w:rPr>
      </w:pPr>
    </w:p>
    <w:p w:rsidR="001F5C7F" w:rsidRDefault="00581879" w:rsidP="00581879">
      <w:pPr>
        <w:pStyle w:val="Ttulo3"/>
      </w:pPr>
      <w:r>
        <w:t>3.</w:t>
      </w:r>
      <w:r w:rsidR="001F5C7F">
        <w:t>2.</w:t>
      </w:r>
      <w:r>
        <w:t xml:space="preserve">2 </w:t>
      </w:r>
      <w:r w:rsidR="001F5C7F">
        <w:t xml:space="preserve"> Representación</w:t>
      </w:r>
    </w:p>
    <w:p w:rsidR="001F5C7F" w:rsidRDefault="001F5C7F" w:rsidP="001F5C7F">
      <w:pPr>
        <w:pStyle w:val="normal0"/>
        <w:jc w:val="both"/>
      </w:pP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 A. Flores 2012, la cual utiliza una codificación binaria para representar todas las posibles secuencias de piezas</w:t>
      </w:r>
      <w:r w:rsidR="001F5C7F" w:rsidRPr="00581879">
        <w:rPr>
          <w:rFonts w:ascii="Times New Roman" w:hAnsi="Times New Roman" w:cs="Times New Roman"/>
          <w:sz w:val="24"/>
          <w:szCs w:val="24"/>
          <w:vertAlign w:val="superscript"/>
        </w:rPr>
        <w:footnoteReference w:id="2"/>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1F5C7F" w:rsidRPr="00581879" w:rsidRDefault="00581879"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con una demanda de 6 tipos de piezas. Para cada tipo se definen sus dimensiones y su límite superior. Así, la pieza de tipo 1 tiene 3 copias, la de tipo 2 tiene 2 copias, la de tipo 3 tiene 1 copia, etc.</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2275A" w:rsidP="00581879">
      <w:pPr>
        <w:pStyle w:val="normal0"/>
        <w:spacing w:line="360" w:lineRule="auto"/>
        <w:ind w:right="-629"/>
        <w:rPr>
          <w:rFonts w:ascii="Times New Roman" w:hAnsi="Times New Roman" w:cs="Times New Roman"/>
          <w:sz w:val="24"/>
          <w:szCs w:val="24"/>
        </w:rPr>
      </w:pPr>
      <w:r w:rsidRPr="0082275A">
        <w:rPr>
          <w:noProof/>
        </w:rPr>
        <w:lastRenderedPageBreak/>
        <w:pict>
          <v:shapetype id="_x0000_t202" coordsize="21600,21600" o:spt="202" path="m,l,21600r21600,l21600,xe">
            <v:stroke joinstyle="miter"/>
            <v:path gradientshapeok="t" o:connecttype="rect"/>
          </v:shapetype>
          <v:shape id="_x0000_s1027" type="#_x0000_t202" style="position:absolute;margin-left:187.2pt;margin-top:271.15pt;width:243pt;height:41.4pt;z-index:251663360" wrapcoords="-67 0 -67 20829 21600 20829 21600 0 -67 0" stroked="f">
            <v:textbox style="mso-fit-shape-to-text:t" inset="0,0,0,0">
              <w:txbxContent>
                <w:p w:rsidR="00DC7FDE" w:rsidRPr="00511DE8" w:rsidRDefault="00DC7FDE" w:rsidP="00511DE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511DE8">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3.2.b </w:t>
                  </w:r>
                  <w:r w:rsidRPr="00511DE8">
                    <w:rPr>
                      <w:rFonts w:ascii="Times New Roman" w:eastAsia="Times New Roman" w:hAnsi="Times New Roman" w:cs="Times New Roman"/>
                      <w:i/>
                      <w:color w:val="000000" w:themeColor="text1"/>
                      <w:sz w:val="24"/>
                    </w:rPr>
                    <w:t>Cromosoma de piezas e interpretación</w:t>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9264" behindDoc="1" locked="0" layoutInCell="1" allowOverlap="1">
            <wp:simplePos x="0" y="0"/>
            <wp:positionH relativeFrom="column">
              <wp:posOffset>2377440</wp:posOffset>
            </wp:positionH>
            <wp:positionV relativeFrom="paragraph">
              <wp:posOffset>43180</wp:posOffset>
            </wp:positionV>
            <wp:extent cx="3086100" cy="3343275"/>
            <wp:effectExtent l="19050" t="0" r="0" b="0"/>
            <wp:wrapTight wrapText="bothSides">
              <wp:wrapPolygon edited="0">
                <wp:start x="-133" y="0"/>
                <wp:lineTo x="-133" y="21538"/>
                <wp:lineTo x="21600" y="21538"/>
                <wp:lineTo x="21600" y="0"/>
                <wp:lineTo x="-133" y="0"/>
              </wp:wrapPolygon>
            </wp:wrapTight>
            <wp:docPr id="3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7" cstate="print"/>
                    <a:stretch>
                      <a:fillRect/>
                    </a:stretch>
                  </pic:blipFill>
                  <pic:spPr>
                    <a:xfrm>
                      <a:off x="0" y="0"/>
                      <a:ext cx="3086100" cy="3343275"/>
                    </a:xfrm>
                    <a:prstGeom prst="rect">
                      <a:avLst/>
                    </a:prstGeom>
                  </pic:spPr>
                </pic:pic>
              </a:graphicData>
            </a:graphic>
          </wp:anchor>
        </w:drawing>
      </w:r>
      <w:r w:rsidRPr="0082275A">
        <w:rPr>
          <w:noProof/>
        </w:rPr>
        <w:pict>
          <v:shape id="_x0000_s1026" type="#_x0000_t202" style="position:absolute;margin-left:44.7pt;margin-top:271.15pt;width:129.75pt;height:41.4pt;z-index:251661312;mso-position-horizontal-relative:text;mso-position-vertical-relative:text" wrapcoords="-125 0 -125 20829 21600 20829 21600 0 -125 0" stroked="f">
            <v:textbox style="mso-fit-shape-to-text:t" inset="0,0,0,0">
              <w:txbxContent>
                <w:p w:rsidR="00DC7FDE" w:rsidRPr="00322DB9" w:rsidRDefault="00DC7FDE" w:rsidP="00511DE8">
                  <w:pPr>
                    <w:pStyle w:val="normal0"/>
                    <w:spacing w:line="360" w:lineRule="auto"/>
                    <w:jc w:val="center"/>
                    <w:rPr>
                      <w:rFonts w:ascii="Times New Roman" w:hAnsi="Times New Roman" w:cs="Times New Roman"/>
                      <w:noProof/>
                      <w:sz w:val="24"/>
                      <w:szCs w:val="24"/>
                    </w:rPr>
                  </w:pPr>
                  <w:r>
                    <w:rPr>
                      <w:rFonts w:ascii="Times New Roman" w:eastAsia="Times New Roman" w:hAnsi="Times New Roman" w:cs="Times New Roman"/>
                      <w:color w:val="000000" w:themeColor="text1"/>
                      <w:sz w:val="24"/>
                    </w:rPr>
                    <w:t>FIGURA 3.2.a</w:t>
                  </w:r>
                  <w:r w:rsidRPr="00511DE8">
                    <w:rPr>
                      <w:rFonts w:ascii="Times New Roman" w:eastAsia="Times New Roman" w:hAnsi="Times New Roman" w:cs="Times New Roman"/>
                      <w:color w:val="000000" w:themeColor="text1"/>
                      <w:sz w:val="24"/>
                    </w:rPr>
                    <w:t xml:space="preserve"> </w:t>
                  </w:r>
                  <w:r w:rsidRPr="00511DE8">
                    <w:rPr>
                      <w:rFonts w:ascii="Times New Roman" w:eastAsia="Times New Roman" w:hAnsi="Times New Roman" w:cs="Times New Roman"/>
                      <w:i/>
                      <w:color w:val="000000" w:themeColor="text1"/>
                      <w:sz w:val="24"/>
                    </w:rPr>
                    <w:t>Instancia de ejemplo problema</w:t>
                  </w:r>
                  <w:r w:rsidRPr="00511DE8">
                    <w:rPr>
                      <w:i/>
                    </w:rPr>
                    <w:tab/>
                  </w:r>
                </w:p>
              </w:txbxContent>
            </v:textbox>
            <w10:wrap type="tight"/>
          </v:shape>
        </w:pict>
      </w:r>
      <w:r w:rsidR="00111938">
        <w:rPr>
          <w:rFonts w:ascii="Times New Roman" w:hAnsi="Times New Roman" w:cs="Times New Roman"/>
          <w:noProof/>
          <w:sz w:val="24"/>
          <w:szCs w:val="24"/>
        </w:rPr>
        <w:drawing>
          <wp:anchor distT="0" distB="0" distL="114300" distR="114300" simplePos="0" relativeHeight="251658240" behindDoc="1" locked="0" layoutInCell="1" allowOverlap="1">
            <wp:simplePos x="0" y="0"/>
            <wp:positionH relativeFrom="column">
              <wp:posOffset>567690</wp:posOffset>
            </wp:positionH>
            <wp:positionV relativeFrom="paragraph">
              <wp:posOffset>-4445</wp:posOffset>
            </wp:positionV>
            <wp:extent cx="1647825" cy="3390900"/>
            <wp:effectExtent l="19050" t="0" r="9525" b="0"/>
            <wp:wrapTight wrapText="bothSides">
              <wp:wrapPolygon edited="0">
                <wp:start x="-250" y="0"/>
                <wp:lineTo x="-250" y="21479"/>
                <wp:lineTo x="21725" y="21479"/>
                <wp:lineTo x="21725" y="0"/>
                <wp:lineTo x="-250" y="0"/>
              </wp:wrapPolygon>
            </wp:wrapTight>
            <wp:docPr id="11" name="image07.png"/>
            <wp:cNvGraphicFramePr/>
            <a:graphic xmlns:a="http://schemas.openxmlformats.org/drawingml/2006/main">
              <a:graphicData uri="http://schemas.openxmlformats.org/drawingml/2006/picture">
                <pic:pic xmlns:pic="http://schemas.openxmlformats.org/drawingml/2006/picture">
                  <pic:nvPicPr>
                    <pic:cNvPr id="0" name="image07.png"/>
                    <pic:cNvPicPr preferRelativeResize="0"/>
                  </pic:nvPicPr>
                  <pic:blipFill>
                    <a:blip r:embed="rId28" cstate="print"/>
                    <a:stretch>
                      <a:fillRect/>
                    </a:stretch>
                  </pic:blipFill>
                  <pic:spPr>
                    <a:xfrm>
                      <a:off x="0" y="0"/>
                      <a:ext cx="1647825" cy="3390900"/>
                    </a:xfrm>
                    <a:prstGeom prst="rect">
                      <a:avLst/>
                    </a:prstGeom>
                  </pic:spPr>
                </pic:pic>
              </a:graphicData>
            </a:graphic>
          </wp:anchor>
        </w:drawing>
      </w:r>
      <w:r w:rsidR="001F5C7F" w:rsidRPr="00581879">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r>
        <w:rPr>
          <w:rFonts w:ascii="Times New Roman" w:hAnsi="Times New Roman" w:cs="Times New Roman"/>
          <w:sz w:val="24"/>
          <w:szCs w:val="24"/>
        </w:rPr>
        <w:t xml:space="preserve">       </w:t>
      </w: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2603E6" w:rsidRDefault="002603E6" w:rsidP="002603E6">
      <w:pPr>
        <w:pStyle w:val="normal0"/>
        <w:spacing w:line="360" w:lineRule="auto"/>
        <w:ind w:right="-179"/>
        <w:rPr>
          <w:rFonts w:ascii="Times New Roman" w:hAnsi="Times New Roman" w:cs="Times New Roman"/>
          <w:sz w:val="24"/>
          <w:szCs w:val="24"/>
        </w:rPr>
      </w:pPr>
    </w:p>
    <w:p w:rsidR="00511DE8" w:rsidRDefault="002603E6"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511DE8" w:rsidP="002603E6">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se ilustra la interpretación de un cromosoma de ejemplo, según el cual: la 1a copia de la pieza de tipo 1 está presente en la secuencia, la 2a y 3a copias no lo están, la 1a copia de tipo 2 si lo está, etc.</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lectura del cromosoma de piezas. La idea es que durante la lectura, cada vez que se encuentre una pieza marcada como presente (gen=1),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n) bits para representar todos los saltos posibles que se pueden generar.</w:t>
      </w:r>
    </w:p>
    <w:p w:rsidR="001F5C7F" w:rsidRPr="00581879" w:rsidRDefault="002603E6" w:rsidP="0058187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l cromosoma completo es el que se muestra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El largo total para codificar una solución es: </w:t>
      </w:r>
      <w:proofErr w:type="spellStart"/>
      <w:r w:rsidR="001F5C7F" w:rsidRPr="00581879">
        <w:rPr>
          <w:rFonts w:ascii="Times New Roman" w:hAnsi="Times New Roman" w:cs="Times New Roman"/>
          <w:sz w:val="24"/>
          <w:szCs w:val="24"/>
        </w:rPr>
        <w:t>n+ld</w:t>
      </w:r>
      <w:proofErr w:type="spellEnd"/>
      <w:r w:rsidR="001F5C7F" w:rsidRPr="00581879">
        <w:rPr>
          <w:rFonts w:ascii="Times New Roman" w:hAnsi="Times New Roman" w:cs="Times New Roman"/>
          <w:sz w:val="24"/>
          <w:szCs w:val="24"/>
        </w:rPr>
        <w:t xml:space="preserve">(n)+1, donde n corresponde a la cantidad total de piezas, </w:t>
      </w:r>
      <w:proofErr w:type="spellStart"/>
      <w:r w:rsidR="001F5C7F" w:rsidRPr="00581879">
        <w:rPr>
          <w:rFonts w:ascii="Times New Roman" w:hAnsi="Times New Roman" w:cs="Times New Roman"/>
          <w:sz w:val="24"/>
          <w:szCs w:val="24"/>
        </w:rPr>
        <w:t>ld</w:t>
      </w:r>
      <w:proofErr w:type="spellEnd"/>
      <w:r w:rsidR="001F5C7F" w:rsidRPr="00581879">
        <w:rPr>
          <w:rFonts w:ascii="Times New Roman" w:hAnsi="Times New Roman" w:cs="Times New Roman"/>
          <w:sz w:val="24"/>
          <w:szCs w:val="24"/>
        </w:rPr>
        <w:t xml:space="preserve">(n) al salto en la lectura del cromosoma de piezas, y 1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xml:space="preserve">, obteniéndose una ruleta de piezas como la que se muestra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C164B9" w:rsidTr="00C164B9">
        <w:trPr>
          <w:trHeight w:val="5056"/>
        </w:trPr>
        <w:tc>
          <w:tcPr>
            <w:tcW w:w="8644" w:type="dxa"/>
          </w:tcPr>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3848100" cy="3200400"/>
                  <wp:effectExtent l="19050" t="0" r="0" b="0"/>
                  <wp:docPr id="8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9" cstate="print"/>
                          <a:stretch>
                            <a:fillRect/>
                          </a:stretch>
                        </pic:blipFill>
                        <pic:spPr>
                          <a:xfrm>
                            <a:off x="0" y="0"/>
                            <a:ext cx="3848100" cy="320040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a </w:t>
            </w:r>
            <w:r w:rsidRPr="00743719">
              <w:rPr>
                <w:rFonts w:ascii="Times New Roman" w:eastAsia="Times New Roman" w:hAnsi="Times New Roman" w:cs="Times New Roman"/>
                <w:i/>
                <w:color w:val="000000" w:themeColor="text1"/>
                <w:sz w:val="24"/>
              </w:rPr>
              <w:t>Cromosoma completo y su interpretación</w:t>
            </w:r>
          </w:p>
        </w:tc>
      </w:tr>
      <w:tr w:rsidR="00C164B9" w:rsidTr="00C164B9">
        <w:tc>
          <w:tcPr>
            <w:tcW w:w="8644" w:type="dxa"/>
          </w:tcPr>
          <w:p w:rsidR="00C164B9" w:rsidRDefault="00C164B9" w:rsidP="00C164B9">
            <w:pPr>
              <w:pStyle w:val="normal0"/>
              <w:spacing w:line="360" w:lineRule="auto"/>
              <w:ind w:right="-179"/>
              <w:jc w:val="center"/>
              <w:rPr>
                <w:rFonts w:ascii="Times New Roman" w:hAnsi="Times New Roman" w:cs="Times New Roman"/>
                <w:sz w:val="24"/>
                <w:szCs w:val="24"/>
              </w:rPr>
            </w:pPr>
          </w:p>
          <w:p w:rsidR="00B86328" w:rsidRDefault="00C164B9" w:rsidP="00B86328">
            <w:pPr>
              <w:pStyle w:val="normal0"/>
              <w:keepNext/>
              <w:spacing w:line="360" w:lineRule="auto"/>
              <w:ind w:right="-179"/>
              <w:jc w:val="center"/>
            </w:pPr>
            <w:r w:rsidRPr="00C164B9">
              <w:rPr>
                <w:rFonts w:ascii="Times New Roman" w:hAnsi="Times New Roman" w:cs="Times New Roman"/>
                <w:noProof/>
                <w:sz w:val="24"/>
                <w:szCs w:val="24"/>
              </w:rPr>
              <w:drawing>
                <wp:inline distT="0" distB="0" distL="0" distR="0">
                  <wp:extent cx="1781175" cy="1657350"/>
                  <wp:effectExtent l="19050" t="0" r="9525" b="0"/>
                  <wp:docPr id="9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30" cstate="print"/>
                          <a:stretch>
                            <a:fillRect/>
                          </a:stretch>
                        </pic:blipFill>
                        <pic:spPr>
                          <a:xfrm>
                            <a:off x="0" y="0"/>
                            <a:ext cx="1781175" cy="1657350"/>
                          </a:xfrm>
                          <a:prstGeom prst="rect">
                            <a:avLst/>
                          </a:prstGeom>
                        </pic:spPr>
                      </pic:pic>
                    </a:graphicData>
                  </a:graphic>
                </wp:inline>
              </w:drawing>
            </w:r>
          </w:p>
          <w:p w:rsidR="00C164B9" w:rsidRPr="00B86328" w:rsidRDefault="00B86328" w:rsidP="00B86328">
            <w:pPr>
              <w:pStyle w:val="normal0"/>
              <w:spacing w:line="360" w:lineRule="auto"/>
              <w:jc w:val="center"/>
              <w:rPr>
                <w:rFonts w:ascii="Times New Roman" w:eastAsia="Times New Roman" w:hAnsi="Times New Roman" w:cs="Times New Roman"/>
                <w:i/>
                <w:color w:val="000000" w:themeColor="text1"/>
                <w:sz w:val="24"/>
              </w:rPr>
            </w:pPr>
            <w:r w:rsidRPr="00743719">
              <w:rPr>
                <w:rFonts w:ascii="Times New Roman" w:eastAsia="Times New Roman" w:hAnsi="Times New Roman" w:cs="Times New Roman"/>
                <w:color w:val="000000" w:themeColor="text1"/>
                <w:sz w:val="24"/>
              </w:rPr>
              <w:t xml:space="preserve">FIGURA 3.4.b </w:t>
            </w:r>
            <w:r w:rsidR="000712FF" w:rsidRPr="000712FF">
              <w:rPr>
                <w:rFonts w:ascii="Times New Roman" w:eastAsia="Times New Roman" w:hAnsi="Times New Roman" w:cs="Times New Roman"/>
                <w:i/>
                <w:color w:val="000000" w:themeColor="text1"/>
                <w:sz w:val="24"/>
              </w:rPr>
              <w:t>Interpretación conceptual como</w:t>
            </w:r>
            <w:r w:rsidR="000712FF">
              <w:rPr>
                <w:rFonts w:ascii="Times New Roman" w:eastAsia="Times New Roman" w:hAnsi="Times New Roman" w:cs="Times New Roman"/>
                <w:color w:val="000000" w:themeColor="text1"/>
                <w:sz w:val="24"/>
              </w:rPr>
              <w:t xml:space="preserve"> "</w:t>
            </w:r>
            <w:r w:rsidRPr="00743719">
              <w:rPr>
                <w:rFonts w:ascii="Times New Roman" w:eastAsia="Times New Roman" w:hAnsi="Times New Roman" w:cs="Times New Roman"/>
                <w:i/>
                <w:color w:val="000000" w:themeColor="text1"/>
                <w:sz w:val="24"/>
              </w:rPr>
              <w:t>Ruleta de piezas</w:t>
            </w:r>
            <w:r w:rsidR="000712FF">
              <w:rPr>
                <w:rFonts w:ascii="Times New Roman" w:eastAsia="Times New Roman" w:hAnsi="Times New Roman" w:cs="Times New Roman"/>
                <w:i/>
                <w:color w:val="000000" w:themeColor="text1"/>
                <w:sz w:val="24"/>
              </w:rPr>
              <w:t>"</w:t>
            </w:r>
          </w:p>
        </w:tc>
      </w:tr>
    </w:tbl>
    <w:p w:rsidR="001F5C7F" w:rsidRPr="00581879" w:rsidRDefault="001F5C7F" w:rsidP="0051488C">
      <w:pPr>
        <w:pStyle w:val="Ttulo3"/>
      </w:pPr>
      <w:r w:rsidRPr="00581879">
        <w:lastRenderedPageBreak/>
        <w:t>3.</w:t>
      </w:r>
      <w:r w:rsidR="0051488C">
        <w:t>2.3</w:t>
      </w:r>
      <w:r w:rsidRPr="00581879">
        <w:t xml:space="preserve"> Función Constructor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1 hasta 1+ld(n), y las piezas desde la posición 1+ld(n) hasta 1+ld(n)+n. De esta manera se obtiene el cromosoma de piezas y los parámetros necesarios para a continuación proceder con su lectura.</w:t>
      </w:r>
    </w:p>
    <w:p w:rsidR="001F5C7F" w:rsidRPr="00581879" w:rsidRDefault="00FD363F"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2603E6">
        <w:rPr>
          <w:rFonts w:ascii="Times New Roman" w:hAnsi="Times New Roman" w:cs="Times New Roman"/>
          <w:sz w:val="24"/>
          <w:szCs w:val="24"/>
        </w:rPr>
        <w:t>e desliza la sucesió</w:t>
      </w:r>
      <w:r w:rsidR="001F5C7F" w:rsidRPr="00581879">
        <w:rPr>
          <w:rFonts w:ascii="Times New Roman" w:hAnsi="Times New Roman" w:cs="Times New Roman"/>
          <w:sz w:val="24"/>
          <w:szCs w:val="24"/>
        </w:rPr>
        <w:t>n de saltos en una posición, este mecanismo permite visitar las piezas que no han sido visitadas hasta el ciclo de saltos actual.</w:t>
      </w:r>
    </w:p>
    <w:p w:rsidR="001F5C7F" w:rsidRPr="00581879" w:rsidRDefault="001F5C7F" w:rsidP="00581879">
      <w:pPr>
        <w:pStyle w:val="normal0"/>
        <w:spacing w:line="360" w:lineRule="auto"/>
        <w:jc w:val="both"/>
        <w:rPr>
          <w:rFonts w:ascii="Times New Roman" w:hAnsi="Times New Roman" w:cs="Times New Roman"/>
          <w:sz w:val="24"/>
          <w:szCs w:val="24"/>
        </w:rPr>
      </w:pPr>
    </w:p>
    <w:p w:rsidR="00743719" w:rsidRDefault="001F5C7F" w:rsidP="00743719">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5238750" cy="4714875"/>
            <wp:effectExtent l="0" t="0" r="0" b="0"/>
            <wp:docPr id="13" name="image09.png"/>
            <wp:cNvGraphicFramePr/>
            <a:graphic xmlns:a="http://schemas.openxmlformats.org/drawingml/2006/main">
              <a:graphicData uri="http://schemas.openxmlformats.org/drawingml/2006/picture">
                <pic:pic xmlns:pic="http://schemas.openxmlformats.org/drawingml/2006/picture">
                  <pic:nvPicPr>
                    <pic:cNvPr id="0" name="image09.png"/>
                    <pic:cNvPicPr preferRelativeResize="0"/>
                  </pic:nvPicPr>
                  <pic:blipFill>
                    <a:blip r:embed="rId31" cstate="print"/>
                    <a:stretch>
                      <a:fillRect/>
                    </a:stretch>
                  </pic:blipFill>
                  <pic:spPr>
                    <a:xfrm>
                      <a:off x="0" y="0"/>
                      <a:ext cx="5238750" cy="4714875"/>
                    </a:xfrm>
                    <a:prstGeom prst="rect">
                      <a:avLst/>
                    </a:prstGeom>
                  </pic:spPr>
                </pic:pic>
              </a:graphicData>
            </a:graphic>
          </wp:inline>
        </w:drawing>
      </w:r>
    </w:p>
    <w:p w:rsidR="00743719" w:rsidRPr="00743719" w:rsidRDefault="00743719" w:rsidP="00743719">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743719">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3.5</w:t>
      </w:r>
      <w:r w:rsidR="00921B31">
        <w:rPr>
          <w:rFonts w:ascii="Times New Roman" w:eastAsia="Times New Roman" w:hAnsi="Times New Roman" w:cs="Times New Roman"/>
          <w:color w:val="000000" w:themeColor="text1"/>
          <w:sz w:val="24"/>
        </w:rPr>
        <w:t xml:space="preserve"> </w:t>
      </w:r>
      <w:r w:rsidR="00921B31" w:rsidRPr="00921B31">
        <w:rPr>
          <w:rFonts w:ascii="Times New Roman" w:eastAsia="Times New Roman" w:hAnsi="Times New Roman" w:cs="Times New Roman"/>
          <w:i/>
          <w:color w:val="000000" w:themeColor="text1"/>
          <w:sz w:val="24"/>
        </w:rPr>
        <w:t>Pseudocódigo función constructora</w:t>
      </w:r>
    </w:p>
    <w:p w:rsidR="002603E6" w:rsidRDefault="002603E6" w:rsidP="00581879">
      <w:pPr>
        <w:pStyle w:val="normal0"/>
        <w:spacing w:line="360" w:lineRule="auto"/>
        <w:jc w:val="both"/>
        <w:rPr>
          <w:rFonts w:ascii="Times New Roman" w:hAnsi="Times New Roman" w:cs="Times New Roman"/>
          <w:sz w:val="24"/>
          <w:szCs w:val="24"/>
        </w:rPr>
      </w:pPr>
    </w:p>
    <w:p w:rsidR="001C0F08" w:rsidRDefault="002603E6"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ver el funcionamiento de la función constructora se incluye la traza para la solución candidata de ejemplo. Inicialmente se realiza la descomposición del cromosoma, extrayendo la ruleta d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ienza el ciclo de lectura, la 1a pieza leída es la 3, la cual está presente, por lo tanto se agrega a la secuencia ordenada,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w:t>
      </w:r>
      <w:r w:rsidR="001F5C7F" w:rsidRPr="00581879">
        <w:rPr>
          <w:rFonts w:ascii="Times New Roman" w:hAnsi="Times New Roman" w:cs="Times New Roman"/>
          <w:sz w:val="24"/>
          <w:szCs w:val="24"/>
        </w:rPr>
        <w:lastRenderedPageBreak/>
        <w:t>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a termina y no es necesario deslizar los saltos.</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2878"/>
        <w:gridCol w:w="2935"/>
        <w:gridCol w:w="2907"/>
      </w:tblGrid>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3895725" cy="809625"/>
                  <wp:effectExtent l="19050" t="0" r="9525"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2" cstate="print"/>
                          <a:stretch>
                            <a:fillRect/>
                          </a:stretch>
                        </pic:blipFill>
                        <pic:spPr>
                          <a:xfrm>
                            <a:off x="0" y="0"/>
                            <a:ext cx="3895725" cy="809625"/>
                          </a:xfrm>
                          <a:prstGeom prst="rect">
                            <a:avLst/>
                          </a:prstGeom>
                        </pic:spPr>
                      </pic:pic>
                    </a:graphicData>
                  </a:graphic>
                </wp:inline>
              </w:drawing>
            </w:r>
          </w:p>
        </w:tc>
      </w:tr>
      <w:tr w:rsidR="00325FFD" w:rsidTr="00325FFD">
        <w:tc>
          <w:tcPr>
            <w:tcW w:w="8644" w:type="dxa"/>
            <w:gridSpan w:val="3"/>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81175" cy="1657350"/>
                  <wp:effectExtent l="19050" t="0" r="9525" b="0"/>
                  <wp:docPr id="50"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30" cstate="print"/>
                          <a:stretch>
                            <a:fillRect/>
                          </a:stretch>
                        </pic:blipFill>
                        <pic:spPr>
                          <a:xfrm>
                            <a:off x="0" y="0"/>
                            <a:ext cx="1781175" cy="1657350"/>
                          </a:xfrm>
                          <a:prstGeom prst="rect">
                            <a:avLst/>
                          </a:prstGeom>
                        </pic:spPr>
                      </pic:pic>
                    </a:graphicData>
                  </a:graphic>
                </wp:inline>
              </w:drawing>
            </w:r>
          </w:p>
        </w:tc>
      </w:tr>
      <w:tr w:rsidR="00325FFD" w:rsidTr="00325FFD">
        <w:trPr>
          <w:trHeight w:val="3590"/>
        </w:trPr>
        <w:tc>
          <w:tcPr>
            <w:tcW w:w="2881" w:type="dxa"/>
          </w:tcPr>
          <w:p w:rsidR="00325FFD" w:rsidRPr="00325FFD" w:rsidRDefault="00325FFD" w:rsidP="00325FFD">
            <w:pPr>
              <w:pStyle w:val="normal0"/>
              <w:spacing w:line="360" w:lineRule="auto"/>
              <w:jc w:val="center"/>
              <w:rPr>
                <w:rFonts w:ascii="Times New Roman" w:hAnsi="Times New Roman" w:cs="Times New Roman"/>
                <w:i/>
                <w:sz w:val="24"/>
                <w:szCs w:val="24"/>
              </w:rPr>
            </w:pPr>
            <w:r w:rsidRPr="00325FFD">
              <w:rPr>
                <w:rFonts w:ascii="Times New Roman" w:hAnsi="Times New Roman" w:cs="Times New Roman"/>
                <w:i/>
                <w:noProof/>
                <w:sz w:val="24"/>
                <w:szCs w:val="24"/>
              </w:rPr>
              <w:drawing>
                <wp:anchor distT="0" distB="0" distL="114300" distR="114300" simplePos="0" relativeHeight="251679744" behindDoc="0" locked="0" layoutInCell="1" allowOverlap="1">
                  <wp:simplePos x="0" y="0"/>
                  <wp:positionH relativeFrom="column">
                    <wp:posOffset>15240</wp:posOffset>
                  </wp:positionH>
                  <wp:positionV relativeFrom="paragraph">
                    <wp:posOffset>3175</wp:posOffset>
                  </wp:positionV>
                  <wp:extent cx="1781175" cy="2076450"/>
                  <wp:effectExtent l="19050" t="0" r="9525" b="0"/>
                  <wp:wrapSquare wrapText="bothSides"/>
                  <wp:docPr id="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3" cstate="print"/>
                          <a:stretch>
                            <a:fillRect/>
                          </a:stretch>
                        </pic:blipFill>
                        <pic:spPr>
                          <a:xfrm>
                            <a:off x="0" y="0"/>
                            <a:ext cx="1781175" cy="2076450"/>
                          </a:xfrm>
                          <a:prstGeom prst="rect">
                            <a:avLst/>
                          </a:prstGeom>
                        </pic:spPr>
                      </pic:pic>
                    </a:graphicData>
                  </a:graphic>
                </wp:anchor>
              </w:drawing>
            </w:r>
          </w:p>
        </w:tc>
        <w:tc>
          <w:tcPr>
            <w:tcW w:w="2881"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0768" behindDoc="0" locked="0" layoutInCell="1" allowOverlap="1">
                  <wp:simplePos x="0" y="0"/>
                  <wp:positionH relativeFrom="column">
                    <wp:posOffset>16510</wp:posOffset>
                  </wp:positionH>
                  <wp:positionV relativeFrom="paragraph">
                    <wp:posOffset>3175</wp:posOffset>
                  </wp:positionV>
                  <wp:extent cx="1819275" cy="2076450"/>
                  <wp:effectExtent l="19050" t="0" r="9525" b="0"/>
                  <wp:wrapSquare wrapText="bothSides"/>
                  <wp:docPr id="5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4" cstate="print"/>
                          <a:stretch>
                            <a:fillRect/>
                          </a:stretch>
                        </pic:blipFill>
                        <pic:spPr>
                          <a:xfrm>
                            <a:off x="0" y="0"/>
                            <a:ext cx="1819275" cy="2076450"/>
                          </a:xfrm>
                          <a:prstGeom prst="rect">
                            <a:avLst/>
                          </a:prstGeom>
                        </pic:spPr>
                      </pic:pic>
                    </a:graphicData>
                  </a:graphic>
                </wp:anchor>
              </w:drawing>
            </w:r>
          </w:p>
        </w:tc>
        <w:tc>
          <w:tcPr>
            <w:tcW w:w="288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anchor distT="0" distB="0" distL="114300" distR="114300" simplePos="0" relativeHeight="251681792" behindDoc="0" locked="0" layoutInCell="1" allowOverlap="1">
                  <wp:simplePos x="0" y="0"/>
                  <wp:positionH relativeFrom="column">
                    <wp:posOffset>19685</wp:posOffset>
                  </wp:positionH>
                  <wp:positionV relativeFrom="paragraph">
                    <wp:posOffset>3175</wp:posOffset>
                  </wp:positionV>
                  <wp:extent cx="1800225" cy="2066925"/>
                  <wp:effectExtent l="19050" t="0" r="9525" b="0"/>
                  <wp:wrapSquare wrapText="bothSides"/>
                  <wp:docPr id="58"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5" cstate="print"/>
                          <a:stretch>
                            <a:fillRect/>
                          </a:stretch>
                        </pic:blipFill>
                        <pic:spPr>
                          <a:xfrm>
                            <a:off x="0" y="0"/>
                            <a:ext cx="1800225" cy="2066925"/>
                          </a:xfrm>
                          <a:prstGeom prst="rect">
                            <a:avLst/>
                          </a:prstGeom>
                        </pic:spPr>
                      </pic:pic>
                    </a:graphicData>
                  </a:graphic>
                </wp:anchor>
              </w:drawing>
            </w:r>
          </w:p>
        </w:tc>
      </w:tr>
    </w:tbl>
    <w:p w:rsidR="00F13C75"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 xml:space="preserve">FIGURA 3.6 </w:t>
      </w:r>
      <w:r w:rsidRPr="00325FFD">
        <w:rPr>
          <w:rFonts w:ascii="Times New Roman" w:eastAsia="Times New Roman" w:hAnsi="Times New Roman" w:cs="Times New Roman"/>
          <w:i/>
          <w:color w:val="000000" w:themeColor="text1"/>
          <w:sz w:val="24"/>
        </w:rPr>
        <w:t>Traza</w:t>
      </w:r>
      <w:r>
        <w:rPr>
          <w:rFonts w:ascii="Times New Roman" w:eastAsia="Times New Roman" w:hAnsi="Times New Roman" w:cs="Times New Roman"/>
          <w:i/>
          <w:color w:val="000000" w:themeColor="text1"/>
          <w:sz w:val="24"/>
        </w:rPr>
        <w:t xml:space="preserve"> función constructora; obtención de ruleta de piezas,</w:t>
      </w:r>
      <w:r w:rsidRPr="00325FFD">
        <w:rPr>
          <w:rFonts w:ascii="Times New Roman" w:eastAsia="Times New Roman" w:hAnsi="Times New Roman" w:cs="Times New Roman"/>
          <w:i/>
          <w:color w:val="000000" w:themeColor="text1"/>
          <w:sz w:val="24"/>
        </w:rPr>
        <w:t xml:space="preserve"> parámetros de lectura y tres</w:t>
      </w:r>
      <w:r>
        <w:rPr>
          <w:rFonts w:ascii="Times New Roman" w:eastAsia="Times New Roman" w:hAnsi="Times New Roman" w:cs="Times New Roman"/>
          <w:i/>
          <w:color w:val="000000" w:themeColor="text1"/>
          <w:sz w:val="24"/>
        </w:rPr>
        <w:t xml:space="preserve"> primeras iteraciones de lectura de piezas</w:t>
      </w:r>
    </w:p>
    <w:p w:rsidR="00C164B9" w:rsidRDefault="00C164B9" w:rsidP="00325FFD">
      <w:pPr>
        <w:pStyle w:val="normal0"/>
        <w:spacing w:line="360" w:lineRule="auto"/>
        <w:jc w:val="center"/>
        <w:rPr>
          <w:rFonts w:ascii="Times New Roman" w:eastAsia="Times New Roman" w:hAnsi="Times New Roman" w:cs="Times New Roman"/>
          <w:i/>
          <w:color w:val="000000" w:themeColor="text1"/>
          <w:sz w:val="24"/>
        </w:rPr>
      </w:pPr>
    </w:p>
    <w:p w:rsidR="00C164B9" w:rsidRPr="00325FFD" w:rsidRDefault="00C164B9" w:rsidP="00325FFD">
      <w:pPr>
        <w:pStyle w:val="normal0"/>
        <w:spacing w:line="360" w:lineRule="auto"/>
        <w:jc w:val="center"/>
        <w:rPr>
          <w:rFonts w:ascii="Times New Roman" w:eastAsia="Times New Roman" w:hAnsi="Times New Roman" w:cs="Times New Roman"/>
          <w:i/>
          <w:color w:val="000000" w:themeColor="text1"/>
          <w:sz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0" distB="0" distL="0" distR="0">
                  <wp:extent cx="1819275" cy="2057400"/>
                  <wp:effectExtent l="19050" t="0" r="9525" b="0"/>
                  <wp:docPr id="6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6" cstate="print"/>
                          <a:stretch>
                            <a:fillRect/>
                          </a:stretch>
                        </pic:blipFill>
                        <pic:spPr>
                          <a:xfrm>
                            <a:off x="0" y="0"/>
                            <a:ext cx="181927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790700" cy="2114550"/>
                  <wp:effectExtent l="19050" t="0" r="0" b="0"/>
                  <wp:docPr id="6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37" cstate="print"/>
                          <a:stretch>
                            <a:fillRect/>
                          </a:stretch>
                        </pic:blipFill>
                        <pic:spPr>
                          <a:xfrm>
                            <a:off x="0" y="0"/>
                            <a:ext cx="1790700" cy="21145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57400"/>
                  <wp:effectExtent l="19050" t="0" r="9525" b="0"/>
                  <wp:docPr id="68"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8" cstate="print"/>
                          <a:stretch>
                            <a:fillRect/>
                          </a:stretch>
                        </pic:blipFill>
                        <pic:spPr>
                          <a:xfrm>
                            <a:off x="0" y="0"/>
                            <a:ext cx="1914525" cy="2057400"/>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57400"/>
                  <wp:effectExtent l="19050" t="0" r="9525" b="0"/>
                  <wp:docPr id="6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9" cstate="print"/>
                          <a:stretch>
                            <a:fillRect/>
                          </a:stretch>
                        </pic:blipFill>
                        <pic:spPr>
                          <a:xfrm>
                            <a:off x="0" y="0"/>
                            <a:ext cx="1933575" cy="205740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14525" cy="2028825"/>
                  <wp:effectExtent l="19050" t="0" r="9525" b="0"/>
                  <wp:docPr id="7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cstate="print"/>
                          <a:stretch>
                            <a:fillRect/>
                          </a:stretch>
                        </pic:blipFill>
                        <pic:spPr>
                          <a:xfrm>
                            <a:off x="0" y="0"/>
                            <a:ext cx="1914525" cy="2028825"/>
                          </a:xfrm>
                          <a:prstGeom prst="rect">
                            <a:avLst/>
                          </a:prstGeom>
                        </pic:spPr>
                      </pic:pic>
                    </a:graphicData>
                  </a:graphic>
                </wp:inline>
              </w:drawing>
            </w:r>
          </w:p>
        </w:tc>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33575" cy="2038350"/>
                  <wp:effectExtent l="19050" t="0" r="9525" b="0"/>
                  <wp:docPr id="7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41" cstate="print"/>
                          <a:stretch>
                            <a:fillRect/>
                          </a:stretch>
                        </pic:blipFill>
                        <pic:spPr>
                          <a:xfrm>
                            <a:off x="0" y="0"/>
                            <a:ext cx="1933575" cy="2038350"/>
                          </a:xfrm>
                          <a:prstGeom prst="rect">
                            <a:avLst/>
                          </a:prstGeom>
                        </pic:spPr>
                      </pic:pic>
                    </a:graphicData>
                  </a:graphic>
                </wp:inline>
              </w:drawing>
            </w:r>
          </w:p>
        </w:tc>
      </w:tr>
      <w:tr w:rsidR="00325FFD" w:rsidTr="00325FFD">
        <w:tc>
          <w:tcPr>
            <w:tcW w:w="4322"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1943100" cy="2095500"/>
                  <wp:effectExtent l="19050" t="0" r="0" b="0"/>
                  <wp:docPr id="7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42" cstate="print"/>
                          <a:stretch>
                            <a:fillRect/>
                          </a:stretch>
                        </pic:blipFill>
                        <pic:spPr>
                          <a:xfrm>
                            <a:off x="0" y="0"/>
                            <a:ext cx="1943100" cy="2095500"/>
                          </a:xfrm>
                          <a:prstGeom prst="rect">
                            <a:avLst/>
                          </a:prstGeom>
                        </pic:spPr>
                      </pic:pic>
                    </a:graphicData>
                  </a:graphic>
                </wp:inline>
              </w:drawing>
            </w:r>
          </w:p>
        </w:tc>
        <w:tc>
          <w:tcPr>
            <w:tcW w:w="4322"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0" distB="0" distL="0" distR="0">
                  <wp:extent cx="2257425" cy="2076450"/>
                  <wp:effectExtent l="19050" t="0" r="9525" b="0"/>
                  <wp:docPr id="7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3" cstate="print"/>
                          <a:stretch>
                            <a:fillRect/>
                          </a:stretch>
                        </pic:blipFill>
                        <pic:spPr>
                          <a:xfrm>
                            <a:off x="0" y="0"/>
                            <a:ext cx="2257425" cy="2076450"/>
                          </a:xfrm>
                          <a:prstGeom prst="rect">
                            <a:avLst/>
                          </a:prstGeom>
                        </pic:spPr>
                      </pic:pic>
                    </a:graphicData>
                  </a:graphic>
                </wp:inline>
              </w:drawing>
            </w:r>
          </w:p>
        </w:tc>
      </w:tr>
    </w:tbl>
    <w:p w:rsidR="00921B31" w:rsidRPr="00325FFD" w:rsidRDefault="00141EA8"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7 </w:t>
      </w:r>
      <w:r w:rsidR="00325FFD" w:rsidRPr="00325FFD">
        <w:rPr>
          <w:rFonts w:ascii="Times New Roman" w:eastAsia="Times New Roman" w:hAnsi="Times New Roman" w:cs="Times New Roman"/>
          <w:i/>
          <w:color w:val="000000" w:themeColor="text1"/>
          <w:sz w:val="24"/>
        </w:rPr>
        <w:t>Traza</w:t>
      </w:r>
      <w:r w:rsidR="00325FFD">
        <w:rPr>
          <w:rFonts w:ascii="Times New Roman" w:eastAsia="Times New Roman" w:hAnsi="Times New Roman" w:cs="Times New Roman"/>
          <w:i/>
          <w:color w:val="000000" w:themeColor="text1"/>
          <w:sz w:val="24"/>
        </w:rPr>
        <w:t xml:space="preserve"> función constructora</w:t>
      </w:r>
      <w:r w:rsidR="00325FFD" w:rsidRPr="00325FFD">
        <w:rPr>
          <w:rFonts w:ascii="Times New Roman" w:eastAsia="Times New Roman" w:hAnsi="Times New Roman" w:cs="Times New Roman"/>
          <w:i/>
          <w:color w:val="000000" w:themeColor="text1"/>
          <w:sz w:val="24"/>
        </w:rPr>
        <w:t>, resto de iteraciones de lectura</w:t>
      </w:r>
      <w:r w:rsidR="00325FFD">
        <w:rPr>
          <w:rFonts w:ascii="Times New Roman" w:eastAsia="Times New Roman" w:hAnsi="Times New Roman" w:cs="Times New Roman"/>
          <w:i/>
          <w:color w:val="000000" w:themeColor="text1"/>
          <w:sz w:val="24"/>
        </w:rPr>
        <w:t xml:space="preserve"> de piezas</w:t>
      </w:r>
    </w:p>
    <w:p w:rsidR="001F5C7F" w:rsidRPr="00581879" w:rsidRDefault="00325FFD" w:rsidP="00325FFD">
      <w:pPr>
        <w:pStyle w:val="Ttulo2"/>
      </w:pPr>
      <w:r>
        <w:lastRenderedPageBreak/>
        <w:t>3.2.</w:t>
      </w:r>
      <w:r w:rsidR="001F5C7F" w:rsidRPr="00581879">
        <w:t>4. Heurística de colocación</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1F5C7F" w:rsidRPr="00581879">
        <w:rPr>
          <w:rFonts w:ascii="Times New Roman" w:hAnsi="Times New Roman" w:cs="Times New Roman"/>
          <w:sz w:val="24"/>
          <w:szCs w:val="24"/>
        </w:rPr>
        <w:t xml:space="preserve"> (Romero 2003),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Ilustración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 tal como muestra la Ilustración </w:t>
      </w:r>
      <w:proofErr w:type="spellStart"/>
      <w:r w:rsidR="001F5C7F" w:rsidRPr="00581879">
        <w:rPr>
          <w:rFonts w:ascii="Times New Roman" w:hAnsi="Times New Roman" w:cs="Times New Roman"/>
          <w:sz w:val="24"/>
          <w:szCs w:val="24"/>
        </w:rPr>
        <w:t>x.x.b.</w:t>
      </w:r>
      <w:proofErr w:type="spellEnd"/>
    </w:p>
    <w:p w:rsidR="001F5C7F" w:rsidRDefault="001F5C7F"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325FFD" w:rsidTr="00325FFD">
        <w:trPr>
          <w:trHeight w:val="3443"/>
        </w:trPr>
        <w:tc>
          <w:tcPr>
            <w:tcW w:w="4322" w:type="dxa"/>
          </w:tcPr>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124075" cy="1504950"/>
                  <wp:effectExtent l="0" t="0" r="0" b="0"/>
                  <wp:docPr id="8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4" cstate="print"/>
                          <a:stretch>
                            <a:fillRect/>
                          </a:stretch>
                        </pic:blipFill>
                        <pic:spPr>
                          <a:xfrm>
                            <a:off x="0" y="0"/>
                            <a:ext cx="2124075" cy="1504950"/>
                          </a:xfrm>
                          <a:prstGeom prst="rect">
                            <a:avLst/>
                          </a:prstGeom>
                        </pic:spPr>
                      </pic:pic>
                    </a:graphicData>
                  </a:graphic>
                </wp:inline>
              </w:drawing>
            </w:r>
          </w:p>
          <w:p w:rsidR="00325FFD" w:rsidRDefault="00141EA8" w:rsidP="00325FFD">
            <w:pPr>
              <w:pStyle w:val="normal0"/>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themeColor="text1"/>
                <w:sz w:val="24"/>
              </w:rPr>
              <w:t>FIGURA 3</w:t>
            </w:r>
            <w:r w:rsidR="00325FFD" w:rsidRPr="00325FFD">
              <w:rPr>
                <w:rFonts w:ascii="Times New Roman" w:eastAsia="Times New Roman" w:hAnsi="Times New Roman" w:cs="Times New Roman"/>
                <w:color w:val="000000" w:themeColor="text1"/>
                <w:sz w:val="24"/>
              </w:rPr>
              <w:t>.8</w:t>
            </w:r>
            <w:r w:rsidR="00325FFD">
              <w:rPr>
                <w:rFonts w:ascii="Times New Roman" w:eastAsia="Times New Roman" w:hAnsi="Times New Roman" w:cs="Times New Roman"/>
                <w:color w:val="000000" w:themeColor="text1"/>
                <w:sz w:val="24"/>
              </w:rPr>
              <w:t>.a</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r w:rsidR="00325FFD" w:rsidRPr="00325FFD">
              <w:rPr>
                <w:rFonts w:ascii="Times New Roman" w:hAnsi="Times New Roman" w:cs="Times New Roman"/>
                <w:i/>
                <w:sz w:val="24"/>
                <w:szCs w:val="24"/>
              </w:rPr>
              <w:t xml:space="preserve"> </w:t>
            </w:r>
            <w:r w:rsidR="00325FFD" w:rsidRPr="00581879">
              <w:rPr>
                <w:rFonts w:ascii="Times New Roman" w:hAnsi="Times New Roman" w:cs="Times New Roman"/>
                <w:sz w:val="24"/>
                <w:szCs w:val="24"/>
              </w:rPr>
              <w:t xml:space="preserve">        </w:t>
            </w:r>
          </w:p>
        </w:tc>
        <w:tc>
          <w:tcPr>
            <w:tcW w:w="4322" w:type="dxa"/>
          </w:tcPr>
          <w:p w:rsidR="00325FFD" w:rsidRDefault="00325FFD" w:rsidP="00325FFD">
            <w:pPr>
              <w:pStyle w:val="normal0"/>
              <w:keepNext/>
              <w:spacing w:line="360" w:lineRule="auto"/>
              <w:jc w:val="both"/>
            </w:pPr>
          </w:p>
          <w:p w:rsidR="00325FFD" w:rsidRDefault="00325FFD" w:rsidP="00325FFD">
            <w:pPr>
              <w:pStyle w:val="normal0"/>
              <w:keepNext/>
              <w:spacing w:line="360" w:lineRule="auto"/>
              <w:jc w:val="both"/>
            </w:pPr>
            <w:r w:rsidRPr="00325FFD">
              <w:rPr>
                <w:rFonts w:ascii="Times New Roman" w:hAnsi="Times New Roman" w:cs="Times New Roman"/>
                <w:noProof/>
                <w:sz w:val="24"/>
                <w:szCs w:val="24"/>
              </w:rPr>
              <w:drawing>
                <wp:inline distT="114300" distB="114300" distL="114300" distR="114300">
                  <wp:extent cx="2333625" cy="1209675"/>
                  <wp:effectExtent l="0" t="0" r="0" b="0"/>
                  <wp:docPr id="8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45" cstate="print"/>
                          <a:stretch>
                            <a:fillRect/>
                          </a:stretch>
                        </pic:blipFill>
                        <pic:spPr>
                          <a:xfrm>
                            <a:off x="0" y="0"/>
                            <a:ext cx="2333625" cy="1209675"/>
                          </a:xfrm>
                          <a:prstGeom prst="rect">
                            <a:avLst/>
                          </a:prstGeom>
                        </pic:spPr>
                      </pic:pic>
                    </a:graphicData>
                  </a:graphic>
                </wp:inline>
              </w:drawing>
            </w:r>
          </w:p>
          <w:p w:rsidR="00325FFD" w:rsidRPr="00325FFD" w:rsidRDefault="00141EA8"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8.b</w:t>
            </w:r>
            <w:r w:rsidR="00325FFD" w:rsidRPr="00325FFD">
              <w:rPr>
                <w:rFonts w:ascii="Times New Roman" w:eastAsia="Times New Roman" w:hAnsi="Times New Roman" w:cs="Times New Roman"/>
                <w:color w:val="000000" w:themeColor="text1"/>
                <w:sz w:val="24"/>
              </w:rPr>
              <w:t xml:space="preserve"> </w:t>
            </w:r>
            <w:r w:rsidR="00325FFD" w:rsidRPr="00325FFD">
              <w:rPr>
                <w:rFonts w:ascii="Times New Roman" w:eastAsia="Times New Roman" w:hAnsi="Times New Roman" w:cs="Times New Roman"/>
                <w:i/>
                <w:color w:val="000000" w:themeColor="text1"/>
                <w:sz w:val="24"/>
              </w:rPr>
              <w:t>Combinación horizontal de las piezas A y B</w:t>
            </w:r>
          </w:p>
          <w:p w:rsidR="00325FFD" w:rsidRDefault="00325FFD" w:rsidP="00325FFD">
            <w:pPr>
              <w:pStyle w:val="normal0"/>
              <w:spacing w:line="360" w:lineRule="auto"/>
              <w:jc w:val="center"/>
              <w:rPr>
                <w:rFonts w:ascii="Times New Roman" w:hAnsi="Times New Roman" w:cs="Times New Roman"/>
                <w:sz w:val="24"/>
                <w:szCs w:val="24"/>
              </w:rPr>
            </w:pPr>
          </w:p>
        </w:tc>
      </w:tr>
    </w:tbl>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 figura </w:t>
      </w:r>
      <w:proofErr w:type="spellStart"/>
      <w:r w:rsidR="001F5C7F" w:rsidRPr="00581879">
        <w:rPr>
          <w:rFonts w:ascii="Times New Roman" w:hAnsi="Times New Roman" w:cs="Times New Roman"/>
          <w:sz w:val="24"/>
          <w:szCs w:val="24"/>
        </w:rPr>
        <w:t>x.x.a</w:t>
      </w:r>
      <w:proofErr w:type="spellEnd"/>
      <w:r w:rsidR="001F5C7F" w:rsidRPr="00581879">
        <w:rPr>
          <w:rFonts w:ascii="Times New Roman" w:hAnsi="Times New Roman" w:cs="Times New Roman"/>
          <w:sz w:val="24"/>
          <w:szCs w:val="24"/>
        </w:rPr>
        <w:t xml:space="preserve"> la pérdida interna es una pérdida horizontal asociada a la pieza B, la cual no tiene pérdida vertical asociada. De manera similar, en la figura </w:t>
      </w:r>
      <w:proofErr w:type="spellStart"/>
      <w:r w:rsidR="001F5C7F" w:rsidRPr="00581879">
        <w:rPr>
          <w:rFonts w:ascii="Times New Roman" w:hAnsi="Times New Roman" w:cs="Times New Roman"/>
          <w:sz w:val="24"/>
          <w:szCs w:val="24"/>
        </w:rPr>
        <w:t>x.x.b</w:t>
      </w:r>
      <w:proofErr w:type="spellEnd"/>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En la figura </w:t>
      </w:r>
      <w:proofErr w:type="spellStart"/>
      <w:r w:rsidR="001F5C7F" w:rsidRPr="00581879">
        <w:rPr>
          <w:rFonts w:ascii="Times New Roman" w:hAnsi="Times New Roman" w:cs="Times New Roman"/>
          <w:sz w:val="24"/>
          <w:szCs w:val="24"/>
        </w:rPr>
        <w:t>x.x</w:t>
      </w:r>
      <w:proofErr w:type="spellEnd"/>
      <w:r w:rsidR="001F5C7F" w:rsidRPr="00581879">
        <w:rPr>
          <w:rFonts w:ascii="Times New Roman" w:hAnsi="Times New Roman" w:cs="Times New Roman"/>
          <w:sz w:val="24"/>
          <w:szCs w:val="24"/>
        </w:rPr>
        <w:t xml:space="preserve"> se muestra el pseudocódigo de la heurística de colocación, que recibe como parámetro el fenotipo, (dado por una secuencia de piezas), y retorna un </w:t>
      </w:r>
      <w:proofErr w:type="spellStart"/>
      <w:r w:rsidR="001F5C7F" w:rsidRPr="00581879">
        <w:rPr>
          <w:rFonts w:ascii="Times New Roman" w:hAnsi="Times New Roman" w:cs="Times New Roman"/>
          <w:sz w:val="24"/>
          <w:szCs w:val="24"/>
        </w:rPr>
        <w:lastRenderedPageBreak/>
        <w:t>layout</w:t>
      </w:r>
      <w:proofErr w:type="spellEnd"/>
      <w:r w:rsidR="001F5C7F" w:rsidRPr="00581879">
        <w:rPr>
          <w:rFonts w:ascii="Times New Roman" w:hAnsi="Times New Roman" w:cs="Times New Roman"/>
          <w:sz w:val="24"/>
          <w:szCs w:val="24"/>
        </w:rPr>
        <w:t xml:space="preserve"> (consistente en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Además existe una estructura global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1F5C7F" w:rsidRPr="00581879">
        <w:rPr>
          <w:rFonts w:ascii="Times New Roman" w:hAnsi="Times New Roman" w:cs="Times New Roman"/>
          <w:sz w:val="24"/>
          <w:szCs w:val="24"/>
        </w:rPr>
        <w:t xml:space="preserve">, que almacena las pérdidas asociadas a cada pieza. La heurística recorre la secuencia del inicio hasta el final, y para cada pieza evalúa cada uno de los siguientes casos: </w:t>
      </w:r>
    </w:p>
    <w:p w:rsidR="001F5C7F" w:rsidRPr="00325FFD"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581879">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4"/>
      </w:r>
      <w:r w:rsidRPr="00581879">
        <w:rPr>
          <w:rFonts w:ascii="Times New Roman" w:hAnsi="Times New Roman" w:cs="Times New Roman"/>
          <w:sz w:val="24"/>
          <w:szCs w:val="24"/>
        </w:rPr>
        <w:t xml:space="preserve">. Luego se actualizan las pérdidas internas. </w:t>
      </w:r>
    </w:p>
    <w:p w:rsidR="001F5C7F" w:rsidRPr="00325FFD" w:rsidRDefault="001F5C7F" w:rsidP="00325FFD">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 una pérdida externa donde quepa la pieza. Luego se actualizan las pérdidas externas.</w:t>
      </w:r>
    </w:p>
    <w:p w:rsidR="001F5C7F" w:rsidRPr="00581879" w:rsidRDefault="001F5C7F" w:rsidP="00581879">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1F5C7F" w:rsidP="00141EA8">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4419600" cy="5476875"/>
            <wp:effectExtent l="0" t="0" r="0" b="0"/>
            <wp:docPr id="2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cstate="print"/>
                    <a:stretch>
                      <a:fillRect/>
                    </a:stretch>
                  </pic:blipFill>
                  <pic:spPr>
                    <a:xfrm>
                      <a:off x="0" y="0"/>
                      <a:ext cx="4419600" cy="5476875"/>
                    </a:xfrm>
                    <a:prstGeom prst="rect">
                      <a:avLst/>
                    </a:prstGeom>
                  </pic:spPr>
                </pic:pic>
              </a:graphicData>
            </a:graphic>
          </wp:inline>
        </w:drawing>
      </w:r>
    </w:p>
    <w:p w:rsidR="00325FFD"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9 </w:t>
      </w:r>
      <w:r w:rsidRPr="00141EA8">
        <w:rPr>
          <w:rFonts w:ascii="Times New Roman" w:eastAsia="Times New Roman" w:hAnsi="Times New Roman" w:cs="Times New Roman"/>
          <w:i/>
          <w:color w:val="000000" w:themeColor="text1"/>
          <w:sz w:val="24"/>
        </w:rPr>
        <w:t>Pseudocódigo heurística colocación</w:t>
      </w:r>
    </w:p>
    <w:p w:rsidR="00141EA8" w:rsidRPr="00141EA8" w:rsidRDefault="00141EA8" w:rsidP="00141EA8"/>
    <w:p w:rsidR="00325FFD"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ver el funcionamiento de la heurística se incluye la traza para la solución candidata de ejemplo. Inicialmente, como la placa está vacía, se inserta la pieza 3 en el origen, produciendo una pérdida externa vertical y horizontal asociadas al patrón de corte (figura x.x.2).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ertical existente (figura x.x.3). La siguiente pieza en la secuencia es la 2, la cual no cabe en ninguna pérdida interna, por lo que es ubicada en la pérdida externa vertical, generando una pérdida interna horizontal asociada a la pieza 3, y una pérdida interna vertical asociada a </w:t>
      </w:r>
      <w:r w:rsidR="001F5C7F" w:rsidRPr="00581879">
        <w:rPr>
          <w:rFonts w:ascii="Times New Roman" w:hAnsi="Times New Roman" w:cs="Times New Roman"/>
          <w:sz w:val="24"/>
          <w:szCs w:val="24"/>
        </w:rPr>
        <w:lastRenderedPageBreak/>
        <w:t>la pieza 2. Se actualizan las pérdidas externas (figura x.x.4).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0" t="0" r="0"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7" cstate="print"/>
                          <a:stretch>
                            <a:fillRect/>
                          </a:stretch>
                        </pic:blipFill>
                        <pic:spPr>
                          <a:xfrm>
                            <a:off x="0" y="0"/>
                            <a:ext cx="3648075" cy="83820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8" cstate="print"/>
                          <a:stretch>
                            <a:fillRect/>
                          </a:stretch>
                        </pic:blipFill>
                        <pic:spPr>
                          <a:xfrm>
                            <a:off x="0" y="0"/>
                            <a:ext cx="3657600"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49"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0" cstate="print"/>
                          <a:stretch>
                            <a:fillRect/>
                          </a:stretch>
                        </pic:blipFill>
                        <pic:spPr>
                          <a:xfrm>
                            <a:off x="0" y="0"/>
                            <a:ext cx="3648075" cy="8572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1" cstate="print"/>
                          <a:stretch>
                            <a:fillRect/>
                          </a:stretch>
                        </pic:blipFill>
                        <pic:spPr>
                          <a:xfrm>
                            <a:off x="0" y="0"/>
                            <a:ext cx="3648075" cy="1085850"/>
                          </a:xfrm>
                          <a:prstGeom prst="rect">
                            <a:avLst/>
                          </a:prstGeom>
                        </pic:spPr>
                      </pic:pic>
                    </a:graphicData>
                  </a:graphic>
                </wp:inline>
              </w:drawing>
            </w:r>
          </w:p>
        </w:tc>
      </w:tr>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p>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52" cstate="print"/>
                          <a:stretch>
                            <a:fillRect/>
                          </a:stretch>
                        </pic:blipFill>
                        <pic:spPr>
                          <a:xfrm>
                            <a:off x="0" y="0"/>
                            <a:ext cx="3638550" cy="1162050"/>
                          </a:xfrm>
                          <a:prstGeom prst="rect">
                            <a:avLst/>
                          </a:prstGeom>
                        </pic:spPr>
                      </pic:pic>
                    </a:graphicData>
                  </a:graphic>
                </wp:inline>
              </w:drawing>
            </w:r>
          </w:p>
        </w:tc>
      </w:tr>
    </w:tbl>
    <w:p w:rsidR="001F5C7F" w:rsidRPr="00325FFD" w:rsidRDefault="00325FFD" w:rsidP="00325FFD">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82275A">
        <w:rPr>
          <w:rFonts w:ascii="Times New Roman" w:eastAsia="Times New Roman" w:hAnsi="Times New Roman" w:cs="Times New Roman"/>
          <w:color w:val="000000" w:themeColor="text1"/>
          <w:sz w:val="24"/>
        </w:rPr>
        <w:fldChar w:fldCharType="begin"/>
      </w:r>
      <w:r w:rsidR="007A7277">
        <w:rPr>
          <w:rFonts w:ascii="Times New Roman" w:eastAsia="Times New Roman" w:hAnsi="Times New Roman" w:cs="Times New Roman"/>
          <w:color w:val="000000" w:themeColor="text1"/>
          <w:sz w:val="24"/>
        </w:rPr>
        <w:instrText xml:space="preserve"> SEQ Tabla \* ARABIC </w:instrText>
      </w:r>
      <w:r w:rsidR="0082275A">
        <w:rPr>
          <w:rFonts w:ascii="Times New Roman" w:eastAsia="Times New Roman" w:hAnsi="Times New Roman" w:cs="Times New Roman"/>
          <w:color w:val="000000" w:themeColor="text1"/>
          <w:sz w:val="24"/>
        </w:rPr>
        <w:fldChar w:fldCharType="separate"/>
      </w:r>
      <w:r w:rsidR="00D81541">
        <w:rPr>
          <w:rFonts w:ascii="Times New Roman" w:eastAsia="Times New Roman" w:hAnsi="Times New Roman" w:cs="Times New Roman"/>
          <w:noProof/>
          <w:color w:val="000000" w:themeColor="text1"/>
          <w:sz w:val="24"/>
        </w:rPr>
        <w:t>1</w:t>
      </w:r>
      <w:r w:rsidR="0082275A">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10</w:t>
      </w:r>
      <w:r w:rsidRPr="00325FFD">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Traza heurística colocación 1a parte</w:t>
      </w:r>
    </w:p>
    <w:p w:rsidR="00325FFD" w:rsidRDefault="00325FFD" w:rsidP="00581879">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325FFD">
        <w:tc>
          <w:tcPr>
            <w:tcW w:w="8644" w:type="dxa"/>
          </w:tcPr>
          <w:p w:rsidR="00325FFD" w:rsidRDefault="00325FFD" w:rsidP="00325FFD">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771900" cy="1304925"/>
                  <wp:effectExtent l="0" t="0" r="0" b="0"/>
                  <wp:docPr id="8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53" cstate="print"/>
                          <a:stretch>
                            <a:fillRect/>
                          </a:stretch>
                        </pic:blipFill>
                        <pic:spPr>
                          <a:xfrm>
                            <a:off x="0" y="0"/>
                            <a:ext cx="3771900" cy="1304925"/>
                          </a:xfrm>
                          <a:prstGeom prst="rect">
                            <a:avLst/>
                          </a:prstGeom>
                        </pic:spPr>
                      </pic:pic>
                    </a:graphicData>
                  </a:graphic>
                </wp:inline>
              </w:drawing>
            </w:r>
          </w:p>
        </w:tc>
      </w:tr>
      <w:tr w:rsidR="00325FFD" w:rsidTr="00325FFD">
        <w:tc>
          <w:tcPr>
            <w:tcW w:w="8644" w:type="dxa"/>
          </w:tcPr>
          <w:p w:rsidR="00325FFD" w:rsidRDefault="00325FFD" w:rsidP="00325FFD">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752850" cy="847725"/>
                  <wp:effectExtent l="0" t="0" r="0" b="0"/>
                  <wp:docPr id="86"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54" cstate="print"/>
                          <a:stretch>
                            <a:fillRect/>
                          </a:stretch>
                        </pic:blipFill>
                        <pic:spPr>
                          <a:xfrm>
                            <a:off x="0" y="0"/>
                            <a:ext cx="3752850" cy="847725"/>
                          </a:xfrm>
                          <a:prstGeom prst="rect">
                            <a:avLst/>
                          </a:prstGeom>
                        </pic:spPr>
                      </pic:pic>
                    </a:graphicData>
                  </a:graphic>
                </wp:inline>
              </w:drawing>
            </w:r>
          </w:p>
        </w:tc>
      </w:tr>
    </w:tbl>
    <w:p w:rsidR="00325FFD" w:rsidRPr="00325FFD" w:rsidRDefault="00325FFD"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325FFD">
        <w:rPr>
          <w:rFonts w:ascii="Times New Roman" w:eastAsia="Times New Roman" w:hAnsi="Times New Roman" w:cs="Times New Roman"/>
          <w:color w:val="000000" w:themeColor="text1"/>
          <w:sz w:val="24"/>
        </w:rPr>
        <w:t xml:space="preserve"> </w:t>
      </w:r>
      <w:r w:rsidR="00F63330">
        <w:rPr>
          <w:rFonts w:ascii="Times New Roman" w:eastAsia="Times New Roman" w:hAnsi="Times New Roman" w:cs="Times New Roman"/>
          <w:color w:val="000000" w:themeColor="text1"/>
          <w:sz w:val="24"/>
        </w:rPr>
        <w:t>3</w:t>
      </w:r>
      <w:r>
        <w:rPr>
          <w:rFonts w:ascii="Times New Roman" w:eastAsia="Times New Roman" w:hAnsi="Times New Roman" w:cs="Times New Roman"/>
          <w:color w:val="000000" w:themeColor="text1"/>
          <w:sz w:val="24"/>
        </w:rPr>
        <w:t xml:space="preserve">.11 </w:t>
      </w:r>
      <w:r w:rsidRPr="00325FFD">
        <w:rPr>
          <w:rFonts w:ascii="Times New Roman" w:eastAsia="Times New Roman" w:hAnsi="Times New Roman" w:cs="Times New Roman"/>
          <w:i/>
          <w:color w:val="000000" w:themeColor="text1"/>
          <w:sz w:val="24"/>
        </w:rPr>
        <w:t>Traza heurística colocación 2a parte</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t>3.2.5</w:t>
      </w:r>
      <w:r w:rsidR="001F5C7F" w:rsidRPr="00581879">
        <w:t xml:space="preserve"> Función objetiv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Finalment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fitness de la solución candidata, el cual representa su competitividad para el problema en cuestión. Como el objetivo es maximizar el área total utilizada en la placa, el fitness está dado por la suma de las áreas de las piezas presentes en el patrón. </w:t>
      </w: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325FFD" w:rsidRDefault="001F5C7F" w:rsidP="00325FFD">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3990975" cy="1266825"/>
            <wp:effectExtent l="0" t="0" r="0" b="0"/>
            <wp:docPr id="42"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55" cstate="print"/>
                    <a:stretch>
                      <a:fillRect/>
                    </a:stretch>
                  </pic:blipFill>
                  <pic:spPr>
                    <a:xfrm>
                      <a:off x="0" y="0"/>
                      <a:ext cx="3990975" cy="1266825"/>
                    </a:xfrm>
                    <a:prstGeom prst="rect">
                      <a:avLst/>
                    </a:prstGeom>
                  </pic:spPr>
                </pic:pic>
              </a:graphicData>
            </a:graphic>
          </wp:inline>
        </w:drawing>
      </w:r>
    </w:p>
    <w:p w:rsidR="001F5C7F" w:rsidRPr="00325FFD" w:rsidRDefault="00241ED2" w:rsidP="00325FFD">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 3</w:t>
      </w:r>
      <w:r w:rsidR="00325FFD">
        <w:rPr>
          <w:rFonts w:ascii="Times New Roman" w:eastAsia="Times New Roman" w:hAnsi="Times New Roman" w:cs="Times New Roman"/>
          <w:color w:val="000000" w:themeColor="text1"/>
          <w:sz w:val="24"/>
        </w:rPr>
        <w:t xml:space="preserve">.12 </w:t>
      </w:r>
      <w:r w:rsidR="008F0C6B">
        <w:rPr>
          <w:rFonts w:ascii="Times New Roman" w:eastAsia="Times New Roman" w:hAnsi="Times New Roman" w:cs="Times New Roman"/>
          <w:i/>
          <w:color w:val="000000" w:themeColor="text1"/>
          <w:sz w:val="24"/>
        </w:rPr>
        <w:t>Función objetivo</w:t>
      </w:r>
      <w:r w:rsidR="00325FFD" w:rsidRPr="00325FFD">
        <w:rPr>
          <w:rFonts w:ascii="Times New Roman" w:eastAsia="Times New Roman" w:hAnsi="Times New Roman" w:cs="Times New Roman"/>
          <w:i/>
          <w:color w:val="000000" w:themeColor="text1"/>
          <w:sz w:val="24"/>
        </w:rPr>
        <w:t xml:space="preserve"> y fitness de la solución candida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325FFD">
      <w:pPr>
        <w:pStyle w:val="Ttulo3"/>
      </w:pPr>
      <w:r>
        <w:lastRenderedPageBreak/>
        <w:t>3.2.6</w:t>
      </w:r>
      <w:r w:rsidR="001F5C7F" w:rsidRPr="00581879">
        <w:t xml:space="preserve"> Operadores genético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325FFD"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operadores genéticos constituyen el motor del ciclo reproductivo y así el núcleo evolutivo del AG. Inspirados en procesos biológicos como la selección natural, la reproducción sexual, y la mutación, a continuación se explicarán los operadores genéticos más comunes para una representación binaria, la cual ha sido utilizada en este </w:t>
      </w:r>
      <w:proofErr w:type="spellStart"/>
      <w:r w:rsidR="001F5C7F" w:rsidRPr="00581879">
        <w:rPr>
          <w:rFonts w:ascii="Times New Roman" w:hAnsi="Times New Roman" w:cs="Times New Roman"/>
          <w:sz w:val="24"/>
          <w:szCs w:val="24"/>
        </w:rPr>
        <w:t>modelamiento</w:t>
      </w:r>
      <w:proofErr w:type="spellEnd"/>
      <w:r w:rsidR="001F5C7F" w:rsidRPr="00581879">
        <w:rPr>
          <w:rFonts w:ascii="Times New Roman" w:hAnsi="Times New Roman" w:cs="Times New Roman"/>
          <w:sz w:val="24"/>
          <w:szCs w:val="24"/>
        </w:rPr>
        <w:t>.</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rPr>
          <w:rFonts w:ascii="Times New Roman" w:hAnsi="Times New Roman" w:cs="Times New Roman"/>
          <w:sz w:val="24"/>
          <w:szCs w:val="24"/>
        </w:rPr>
      </w:pPr>
      <w:r w:rsidRPr="00581879">
        <w:rPr>
          <w:rFonts w:ascii="Times New Roman" w:hAnsi="Times New Roman" w:cs="Times New Roman"/>
          <w:b/>
          <w:sz w:val="24"/>
          <w:szCs w:val="24"/>
        </w:rPr>
        <w:t>6.1 Selec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te de la evolución está determinada por la selección natural de los individuos en su adaptación al entorno. Inevitablemente, algunos individuos son mejores que otros, 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sidR="00362143">
        <w:rPr>
          <w:rFonts w:ascii="Times New Roman" w:hAnsi="Times New Roman" w:cs="Times New Roman"/>
          <w:sz w:val="24"/>
          <w:szCs w:val="24"/>
        </w:rPr>
        <w:t>empo necesario para que el</w:t>
      </w:r>
      <w:r w:rsidR="001F5C7F" w:rsidRPr="00581879">
        <w:rPr>
          <w:rFonts w:ascii="Times New Roman" w:hAnsi="Times New Roman" w:cs="Times New Roman"/>
          <w:sz w:val="24"/>
          <w:szCs w:val="24"/>
        </w:rPr>
        <w:t xml:space="preserve"> individuo</w:t>
      </w:r>
      <w:r w:rsidR="00362143">
        <w:rPr>
          <w:rFonts w:ascii="Times New Roman" w:hAnsi="Times New Roman" w:cs="Times New Roman"/>
          <w:sz w:val="24"/>
          <w:szCs w:val="24"/>
        </w:rPr>
        <w:t xml:space="preserve"> más sobresaliente</w:t>
      </w:r>
      <w:r w:rsidR="001F5C7F" w:rsidRPr="00581879">
        <w:rPr>
          <w:rFonts w:ascii="Times New Roman" w:hAnsi="Times New Roman" w:cs="Times New Roman"/>
          <w:sz w:val="24"/>
          <w:szCs w:val="24"/>
        </w:rPr>
        <w:t xml:space="preserve"> se difunda por la población completa, esto se denomina presión de selección, y cada operador posee una presión característic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1 Selección por ranking:</w:t>
      </w:r>
      <w:r w:rsidRPr="00581879">
        <w:rPr>
          <w:rFonts w:ascii="Times New Roman" w:hAnsi="Times New Roman" w:cs="Times New Roman"/>
          <w:sz w:val="24"/>
          <w:szCs w:val="24"/>
        </w:rPr>
        <w:t xml:space="preserve"> Ordena la población basándose en el fitness y asigna probabilidades de selección de acuerdo a su ranking. El mapeo desde la posición en el ranking a la probabilidad de selección es arbitrario, y puede hacerse de varias formas. a menudo</w:t>
      </w:r>
      <w:r w:rsidR="00362143">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 En el caso lineal la probabilidad de seleccionar un individuo i es:</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1295400" cy="504825"/>
            <wp:effectExtent l="0" t="0" r="0" b="0"/>
            <wp:docPr id="4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6" cstate="print"/>
                    <a:stretch>
                      <a:fillRect/>
                    </a:stretch>
                  </pic:blipFill>
                  <pic:spPr>
                    <a:xfrm>
                      <a:off x="0" y="0"/>
                      <a:ext cx="1295400" cy="504825"/>
                    </a:xfrm>
                    <a:prstGeom prst="rect">
                      <a:avLst/>
                    </a:prstGeom>
                  </pic:spPr>
                </pic:pic>
              </a:graphicData>
            </a:graphic>
          </wp:inline>
        </w:drawing>
      </w:r>
    </w:p>
    <w:p w:rsidR="001F5C7F"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sidRPr="005431C4">
        <w:rPr>
          <w:rFonts w:ascii="Times New Roman" w:eastAsia="Times New Roman" w:hAnsi="Times New Roman" w:cs="Times New Roman"/>
          <w:color w:val="000000" w:themeColor="text1"/>
          <w:sz w:val="24"/>
        </w:rPr>
        <w:t xml:space="preserve">Figura 3.13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w:t>
      </w:r>
      <w:r w:rsidR="00204B1E">
        <w:rPr>
          <w:rFonts w:ascii="Times New Roman" w:eastAsia="Times New Roman" w:hAnsi="Times New Roman" w:cs="Times New Roman"/>
          <w:i/>
          <w:color w:val="000000" w:themeColor="text1"/>
          <w:sz w:val="24"/>
        </w:rPr>
        <w:t>eccionar individuo i mediante</w:t>
      </w:r>
      <w:r w:rsidRPr="005431C4">
        <w:rPr>
          <w:rFonts w:ascii="Times New Roman" w:eastAsia="Times New Roman" w:hAnsi="Times New Roman" w:cs="Times New Roman"/>
          <w:i/>
          <w:color w:val="000000" w:themeColor="text1"/>
          <w:sz w:val="24"/>
        </w:rPr>
        <w:t xml:space="preserve"> ranking lineal</w:t>
      </w:r>
    </w:p>
    <w:p w:rsidR="001F5C7F" w:rsidRPr="00581879" w:rsidRDefault="001F5C7F" w:rsidP="00581879">
      <w:pPr>
        <w:pStyle w:val="normal0"/>
        <w:spacing w:line="360" w:lineRule="auto"/>
        <w:jc w:val="center"/>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 xml:space="preserve">donde n es el tamaño del ranking y j es la posición del individuo i en el ranking. En general un mapeo lineal limita la presión de selección, mientras que un mapeo exponencial pone mayor énfasis en seleccionar individuos cuyo fitness supera la media.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1.2</w:t>
      </w:r>
      <w:r w:rsidRPr="00581879">
        <w:rPr>
          <w:rFonts w:ascii="Times New Roman" w:hAnsi="Times New Roman" w:cs="Times New Roman"/>
          <w:b/>
          <w:sz w:val="24"/>
          <w:szCs w:val="24"/>
        </w:rPr>
        <w:tab/>
        <w:t>Selección por ruleta:</w:t>
      </w:r>
      <w:r w:rsidRPr="00581879">
        <w:rPr>
          <w:rFonts w:ascii="Times New Roman" w:hAnsi="Times New Roman" w:cs="Times New Roman"/>
          <w:sz w:val="24"/>
          <w:szCs w:val="24"/>
        </w:rPr>
        <w:t xml:space="preserve"> .Se simula el giro de una ruleta, la cual es particionada en proporción a los fitness de cada individuo. La ruleta se gira n veces para seleccionar n individuos. La probabilidad de seleccionar un individuo es proporcional a su fitness:</w:t>
      </w:r>
    </w:p>
    <w:p w:rsidR="001F5C7F" w:rsidRPr="00581879" w:rsidRDefault="001F5C7F" w:rsidP="00581879">
      <w:pPr>
        <w:pStyle w:val="normal0"/>
        <w:spacing w:line="360" w:lineRule="auto"/>
        <w:jc w:val="both"/>
        <w:rPr>
          <w:rFonts w:ascii="Times New Roman" w:hAnsi="Times New Roman" w:cs="Times New Roman"/>
          <w:sz w:val="24"/>
          <w:szCs w:val="24"/>
        </w:rPr>
      </w:pPr>
    </w:p>
    <w:p w:rsidR="005431C4" w:rsidRDefault="001F5C7F" w:rsidP="005431C4">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2314575" cy="762000"/>
            <wp:effectExtent l="0" t="0" r="0" b="0"/>
            <wp:docPr id="44"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57" cstate="print"/>
                    <a:stretch>
                      <a:fillRect/>
                    </a:stretch>
                  </pic:blipFill>
                  <pic:spPr>
                    <a:xfrm>
                      <a:off x="0" y="0"/>
                      <a:ext cx="2314575" cy="762000"/>
                    </a:xfrm>
                    <a:prstGeom prst="rect">
                      <a:avLst/>
                    </a:prstGeom>
                  </pic:spPr>
                </pic:pic>
              </a:graphicData>
            </a:graphic>
          </wp:inline>
        </w:drawing>
      </w:r>
    </w:p>
    <w:p w:rsidR="005431C4" w:rsidRPr="005431C4" w:rsidRDefault="005431C4" w:rsidP="005431C4">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14</w:t>
      </w:r>
      <w:r w:rsidRPr="005431C4">
        <w:rPr>
          <w:rFonts w:ascii="Times New Roman" w:eastAsia="Times New Roman" w:hAnsi="Times New Roman" w:cs="Times New Roman"/>
          <w:color w:val="000000" w:themeColor="text1"/>
          <w:sz w:val="24"/>
        </w:rPr>
        <w:t xml:space="preserve"> </w:t>
      </w:r>
      <w:r w:rsidR="00141EA8" w:rsidRPr="005431C4">
        <w:rPr>
          <w:rFonts w:ascii="Times New Roman" w:eastAsia="Times New Roman" w:hAnsi="Times New Roman" w:cs="Times New Roman"/>
          <w:i/>
          <w:color w:val="000000" w:themeColor="text1"/>
          <w:sz w:val="24"/>
        </w:rPr>
        <w:t>Probabilidad</w:t>
      </w:r>
      <w:r w:rsidRPr="005431C4">
        <w:rPr>
          <w:rFonts w:ascii="Times New Roman" w:eastAsia="Times New Roman" w:hAnsi="Times New Roman" w:cs="Times New Roman"/>
          <w:i/>
          <w:color w:val="000000" w:themeColor="text1"/>
          <w:sz w:val="24"/>
        </w:rPr>
        <w:t xml:space="preserve"> de seleccionar indivi</w:t>
      </w:r>
      <w:r>
        <w:rPr>
          <w:rFonts w:ascii="Times New Roman" w:eastAsia="Times New Roman" w:hAnsi="Times New Roman" w:cs="Times New Roman"/>
          <w:i/>
          <w:color w:val="000000" w:themeColor="text1"/>
          <w:sz w:val="24"/>
        </w:rPr>
        <w:t>duo i mediante ruleta</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8143F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Para simular el giro de la ruleta se asume algún orden en la población (ranking o aleatorio). Cada vez que se gira la ruleta se genera un valor aleatorio r uniforme en [0,1], luego para cada individuo en la población si su probabilidad de selección p</w:t>
      </w:r>
      <w:r w:rsidR="001F5C7F" w:rsidRPr="00581879">
        <w:rPr>
          <w:rFonts w:ascii="Times New Roman" w:hAnsi="Times New Roman" w:cs="Times New Roman"/>
          <w:sz w:val="24"/>
          <w:szCs w:val="24"/>
          <w:vertAlign w:val="subscript"/>
        </w:rPr>
        <w:t xml:space="preserve">i </w:t>
      </w:r>
      <w:r w:rsidR="001F5C7F" w:rsidRPr="00581879">
        <w:rPr>
          <w:rFonts w:ascii="Times New Roman" w:hAnsi="Times New Roman" w:cs="Times New Roman"/>
          <w:sz w:val="24"/>
          <w:szCs w:val="24"/>
        </w:rPr>
        <w:t>supera a r entonces es seleccionad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1.3</w:t>
      </w:r>
      <w:r w:rsidRPr="00581879">
        <w:rPr>
          <w:rFonts w:ascii="Times New Roman" w:hAnsi="Times New Roman" w:cs="Times New Roman"/>
          <w:b/>
          <w:sz w:val="24"/>
          <w:szCs w:val="24"/>
        </w:rPr>
        <w:tab/>
        <w:t>Selección por torneo:</w:t>
      </w:r>
      <w:r w:rsidRPr="00581879">
        <w:rPr>
          <w:rFonts w:ascii="Times New Roman" w:hAnsi="Times New Roman" w:cs="Times New Roman"/>
          <w:sz w:val="24"/>
          <w:szCs w:val="24"/>
        </w:rPr>
        <w:t xml:space="preserve"> Un grupo k de individuos, típicamente dos, son seleccionados aleatoriamente y el mejor es considerado como el padre. A diferencia de los operadores anteriores, la selección por torneo no requiere conocimiento global de la población. En lugar de ello, solo depende de una relación de orden que permit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fitness relativo en vez de absoluto. La probabilidad de que un individuo sea seleccionado depende de: </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El tamaño k del torneo. Mientras más individuos considere, mayor es la oportunidad de que contenga individuos superiores a la media</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La probabilidad p de que el individuo más apto del torneo sea seleccionado</w:t>
      </w:r>
    </w:p>
    <w:p w:rsidR="001F5C7F" w:rsidRPr="00581879" w:rsidRDefault="001F5C7F" w:rsidP="00581879">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La selección</w:t>
      </w:r>
    </w:p>
    <w:p w:rsidR="001F5C7F" w:rsidRDefault="001F5C7F" w:rsidP="00581879">
      <w:pPr>
        <w:pStyle w:val="normal0"/>
        <w:spacing w:line="360" w:lineRule="auto"/>
        <w:jc w:val="both"/>
        <w:rPr>
          <w:rFonts w:ascii="Times New Roman" w:hAnsi="Times New Roman" w:cs="Times New Roman"/>
          <w:sz w:val="24"/>
          <w:szCs w:val="24"/>
        </w:rPr>
      </w:pPr>
    </w:p>
    <w:p w:rsidR="00204B1E" w:rsidRDefault="00204B1E" w:rsidP="00581879">
      <w:pPr>
        <w:pStyle w:val="normal0"/>
        <w:spacing w:line="360" w:lineRule="auto"/>
        <w:jc w:val="both"/>
        <w:rPr>
          <w:rFonts w:ascii="Times New Roman" w:hAnsi="Times New Roman" w:cs="Times New Roman"/>
          <w:sz w:val="24"/>
          <w:szCs w:val="24"/>
        </w:rPr>
      </w:pPr>
    </w:p>
    <w:p w:rsidR="00204B1E" w:rsidRPr="00581879" w:rsidRDefault="00204B1E"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2 Cruzamie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4067AA"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Tal como en la reproducción sexual, el cruzamiento considera el apareamiento entre dos individuos</w:t>
      </w:r>
      <w:r w:rsidR="001F5C7F" w:rsidRPr="00581879">
        <w:rPr>
          <w:rFonts w:ascii="Times New Roman" w:hAnsi="Times New Roman" w:cs="Times New Roman"/>
          <w:sz w:val="24"/>
          <w:szCs w:val="24"/>
          <w:vertAlign w:val="superscript"/>
        </w:rPr>
        <w:footnoteReference w:id="5"/>
      </w:r>
      <w:r w:rsidR="001F5C7F"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1F5C7F" w:rsidRPr="00581879" w:rsidRDefault="001F5C7F" w:rsidP="00581879">
      <w:pPr>
        <w:pStyle w:val="normal0"/>
        <w:spacing w:line="360" w:lineRule="auto"/>
        <w:ind w:left="720"/>
        <w:jc w:val="both"/>
        <w:rPr>
          <w:rFonts w:ascii="Times New Roman" w:hAnsi="Times New Roman" w:cs="Times New Roman"/>
          <w:sz w:val="24"/>
          <w:szCs w:val="24"/>
        </w:rPr>
      </w:pPr>
    </w:p>
    <w:p w:rsidR="00141EA8" w:rsidRDefault="009D5FC2" w:rsidP="00141EA8">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630201"/>
            <wp:effectExtent l="19050" t="0" r="0" b="0"/>
            <wp:docPr id="5"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58"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1</w:t>
      </w:r>
      <w:r w:rsidRPr="00581879">
        <w:rPr>
          <w:rFonts w:ascii="Times New Roman" w:hAnsi="Times New Roman" w:cs="Times New Roman"/>
          <w:b/>
          <w:sz w:val="24"/>
          <w:szCs w:val="24"/>
        </w:rPr>
        <w:tab/>
        <w:t>Cruzamiento de n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7"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59"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10361C" w:rsidRDefault="0010361C"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sz w:val="24"/>
          <w:szCs w:val="24"/>
        </w:rPr>
        <w:t>Una característica importante del cruzamiento de n puntos es el sesgo posicional, ya que tiende a mantener juntos genes que están cercanos el uno del otro en el genotipo. En general a medida que la cantidad de puntos de cruce aumenta, este sesgo tiende a disminuir.</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6.2.3</w:t>
      </w:r>
      <w:r w:rsidRPr="00581879">
        <w:rPr>
          <w:rFonts w:ascii="Times New Roman" w:hAnsi="Times New Roman" w:cs="Times New Roman"/>
          <w:b/>
          <w:sz w:val="24"/>
          <w:szCs w:val="24"/>
        </w:rPr>
        <w:tab/>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1F5C7F" w:rsidRPr="00581879" w:rsidRDefault="001F5C7F" w:rsidP="00581879">
      <w:pPr>
        <w:pStyle w:val="normal0"/>
        <w:spacing w:line="360" w:lineRule="auto"/>
        <w:jc w:val="both"/>
        <w:rPr>
          <w:rFonts w:ascii="Times New Roman" w:hAnsi="Times New Roman" w:cs="Times New Roman"/>
          <w:sz w:val="24"/>
          <w:szCs w:val="24"/>
        </w:rPr>
      </w:pPr>
    </w:p>
    <w:p w:rsidR="00141EA8" w:rsidRDefault="009D5FC2" w:rsidP="00141EA8">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8"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60" cstate="print"/>
                    <a:stretch>
                      <a:fillRect/>
                    </a:stretch>
                  </pic:blipFill>
                  <pic:spPr>
                    <a:xfrm>
                      <a:off x="0" y="0"/>
                      <a:ext cx="5400040" cy="1630201"/>
                    </a:xfrm>
                    <a:prstGeom prst="rect">
                      <a:avLst/>
                    </a:prstGeom>
                  </pic:spPr>
                </pic:pic>
              </a:graphicData>
            </a:graphic>
          </wp:inline>
        </w:drawing>
      </w:r>
    </w:p>
    <w:p w:rsidR="001F5C7F" w:rsidRPr="00141EA8" w:rsidRDefault="00141EA8" w:rsidP="00141EA8">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141EA8" w:rsidRPr="00141EA8" w:rsidRDefault="00141EA8" w:rsidP="00141EA8"/>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001F5C7F" w:rsidRPr="00581879">
        <w:rPr>
          <w:rFonts w:ascii="Times New Roman" w:hAnsi="Times New Roman" w:cs="Times New Roman"/>
          <w:sz w:val="24"/>
          <w:szCs w:val="24"/>
        </w:rPr>
        <w:t>coadaptados</w:t>
      </w:r>
      <w:proofErr w:type="spellEnd"/>
      <w:r w:rsidR="001F5C7F" w:rsidRPr="00581879">
        <w:rPr>
          <w:rFonts w:ascii="Times New Roman" w:hAnsi="Times New Roman" w:cs="Times New Roman"/>
          <w:sz w:val="24"/>
          <w:szCs w:val="24"/>
        </w:rPr>
        <w:t>. Esto es conocido como sesgo distribucional.</w:t>
      </w:r>
    </w:p>
    <w:p w:rsidR="001F5C7F" w:rsidRPr="00581879" w:rsidRDefault="001F5C7F" w:rsidP="00581879">
      <w:pPr>
        <w:pStyle w:val="normal0"/>
        <w:spacing w:line="360" w:lineRule="auto"/>
        <w:jc w:val="both"/>
        <w:rPr>
          <w:rFonts w:ascii="Times New Roman" w:hAnsi="Times New Roman" w:cs="Times New Roman"/>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0361C" w:rsidRDefault="0010361C" w:rsidP="00581879">
      <w:pPr>
        <w:pStyle w:val="normal0"/>
        <w:spacing w:line="360" w:lineRule="auto"/>
        <w:jc w:val="both"/>
        <w:rPr>
          <w:rFonts w:ascii="Times New Roman" w:hAnsi="Times New Roman" w:cs="Times New Roman"/>
          <w:b/>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lastRenderedPageBreak/>
        <w:t>6.3 Mutación</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5431C4" w:rsidP="0058187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sidR="006A3C1A">
        <w:rPr>
          <w:rFonts w:ascii="Times New Roman" w:hAnsi="Times New Roman" w:cs="Times New Roman"/>
          <w:sz w:val="24"/>
          <w:szCs w:val="24"/>
        </w:rPr>
        <w:t>región</w:t>
      </w:r>
      <w:r w:rsidR="001F5C7F" w:rsidRPr="00581879">
        <w:rPr>
          <w:rFonts w:ascii="Times New Roman" w:hAnsi="Times New Roman" w:cs="Times New Roman"/>
          <w:sz w:val="24"/>
          <w:szCs w:val="24"/>
        </w:rPr>
        <w:t>. También es un mecanismo que ayuda a mantener cierto grado de diversidad en la población (evitando atascarse en óptimos locales).</w:t>
      </w:r>
    </w:p>
    <w:p w:rsidR="001F5C7F" w:rsidRPr="00581879" w:rsidRDefault="001F5C7F" w:rsidP="00581879">
      <w:pPr>
        <w:pStyle w:val="normal0"/>
        <w:spacing w:line="360" w:lineRule="auto"/>
        <w:jc w:val="both"/>
        <w:rPr>
          <w:rFonts w:ascii="Times New Roman" w:hAnsi="Times New Roman" w:cs="Times New Roman"/>
          <w:sz w:val="24"/>
          <w:szCs w:val="24"/>
        </w:rPr>
      </w:pPr>
    </w:p>
    <w:p w:rsidR="001F5C7F" w:rsidRPr="00581879" w:rsidRDefault="001F5C7F" w:rsidP="00581879">
      <w:pPr>
        <w:pStyle w:val="normal0"/>
        <w:spacing w:line="360" w:lineRule="auto"/>
        <w:jc w:val="both"/>
        <w:rPr>
          <w:rFonts w:ascii="Times New Roman" w:hAnsi="Times New Roman" w:cs="Times New Roman"/>
          <w:sz w:val="24"/>
          <w:szCs w:val="24"/>
        </w:rPr>
      </w:pPr>
      <w:r w:rsidRPr="00581879">
        <w:rPr>
          <w:rFonts w:ascii="Times New Roman" w:hAnsi="Times New Roman" w:cs="Times New Roman"/>
          <w:b/>
          <w:sz w:val="24"/>
          <w:szCs w:val="24"/>
        </w:rPr>
        <w:t>Mutación binaria:</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A7277" w:rsidRDefault="009D5FC2" w:rsidP="007A7277">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12"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61" cstate="print"/>
                    <a:stretch>
                      <a:fillRect/>
                    </a:stretch>
                  </pic:blipFill>
                  <pic:spPr>
                    <a:xfrm>
                      <a:off x="0" y="0"/>
                      <a:ext cx="5400040" cy="1018875"/>
                    </a:xfrm>
                    <a:prstGeom prst="rect">
                      <a:avLst/>
                    </a:prstGeom>
                  </pic:spPr>
                </pic:pic>
              </a:graphicData>
            </a:graphic>
          </wp:inline>
        </w:drawing>
      </w:r>
    </w:p>
    <w:p w:rsidR="001F5C7F"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7A7277" w:rsidRPr="007A7277" w:rsidRDefault="007A7277" w:rsidP="007A7277">
      <w:pPr>
        <w:pStyle w:val="normal0"/>
        <w:spacing w:line="360" w:lineRule="auto"/>
        <w:jc w:val="center"/>
        <w:rPr>
          <w:rFonts w:ascii="Times New Roman" w:eastAsia="Times New Roman" w:hAnsi="Times New Roman" w:cs="Times New Roman"/>
          <w:color w:val="000000" w:themeColor="text1"/>
          <w:sz w:val="24"/>
        </w:rPr>
      </w:pPr>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1F5C7F" w:rsidRPr="00581879" w:rsidRDefault="001F5C7F" w:rsidP="00581879">
      <w:pPr>
        <w:pStyle w:val="normal0"/>
        <w:spacing w:line="360" w:lineRule="auto"/>
        <w:jc w:val="both"/>
        <w:rPr>
          <w:rFonts w:ascii="Times New Roman" w:hAnsi="Times New Roman" w:cs="Times New Roman"/>
          <w:sz w:val="24"/>
          <w:szCs w:val="24"/>
        </w:rPr>
      </w:pPr>
      <w:proofErr w:type="spellStart"/>
      <w:r w:rsidRPr="00581879">
        <w:rPr>
          <w:rFonts w:ascii="Times New Roman" w:hAnsi="Times New Roman" w:cs="Times New Roman"/>
          <w:sz w:val="24"/>
          <w:szCs w:val="24"/>
        </w:rPr>
        <w:t>lalalala</w:t>
      </w:r>
      <w:proofErr w:type="spellEnd"/>
    </w:p>
    <w:p w:rsidR="00896B1D" w:rsidRDefault="00896B1D" w:rsidP="00896B1D"/>
    <w:p w:rsidR="00896B1D" w:rsidRDefault="00896B1D" w:rsidP="00896B1D">
      <w:pPr>
        <w:pStyle w:val="Ttulo2"/>
      </w:pPr>
      <w:r>
        <w:t>3.2</w:t>
      </w:r>
      <w:r>
        <w:tab/>
        <w:t>DATOS DE PRUEBA</w:t>
      </w:r>
    </w:p>
    <w:p w:rsidR="00896B1D" w:rsidRDefault="00896B1D" w:rsidP="00896B1D"/>
    <w:p w:rsidR="00896B1D" w:rsidRDefault="00896B1D" w:rsidP="00896B1D">
      <w:pPr>
        <w:pStyle w:val="Ttulo2"/>
      </w:pPr>
      <w:r>
        <w:t xml:space="preserve">3.4 </w:t>
      </w:r>
      <w:r>
        <w:tab/>
        <w:t>CONFIGURACIÓN DE ALGORITMOS</w:t>
      </w:r>
    </w:p>
    <w:p w:rsidR="00A25AF2" w:rsidRDefault="00A25AF2" w:rsidP="00A25AF2"/>
    <w:p w:rsidR="00A25AF2" w:rsidRDefault="00A25AF2" w:rsidP="00A25AF2">
      <w:pPr>
        <w:pStyle w:val="Ttulo3"/>
      </w:pPr>
      <w:r>
        <w:t>3.4.1</w:t>
      </w:r>
      <w:r>
        <w:tab/>
        <w:t>Motivación</w:t>
      </w:r>
    </w:p>
    <w:p w:rsidR="00A25AF2" w:rsidRDefault="00A25AF2" w:rsidP="00A25AF2">
      <w:pPr>
        <w:pStyle w:val="normal0"/>
        <w:jc w:val="both"/>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Muchos algoritmos de alto rendimiento poseen parámetros cuyos ajustes controlan importantes aspectos de su comportamiento. Este es el caso de los procedimientos heurísticos, usados para resolver problemas computacionalmente difíciles. Hay muchos reconocimientos en la literatura de que la búsqueda de configuraciones que optimicen el rendimiento de estos algoritmos a menudo requiere un esfuerzo considerable. En muchos casos, esta tediosa tarea es realizada manualmente de manera ad-hoc, por lo tanto su automatización es de gran importancia práctica en varios context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lastRenderedPageBreak/>
        <w:t>Desarrollo de algoritmos complejos:</w:t>
      </w:r>
      <w:r w:rsidRPr="00A25AF2">
        <w:rPr>
          <w:rFonts w:ascii="Times New Roman" w:hAnsi="Times New Roman" w:cs="Times New Roman"/>
          <w:sz w:val="24"/>
          <w:szCs w:val="24"/>
        </w:rPr>
        <w:t xml:space="preserve"> El ajuste de parámetros de un algoritmo heurístico es una tarea muy laboriosa, y de hecho puede consumir una gran parte del tiempo del desarrollo general. El uso de métodos automatizados de configuración de algoritmos puede conducir a importantes ahorros de tiempo y potencialmente lograr mejores resultados que métodos manuales ad-hoc</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Estudios empíricos, evaluaciones y comparaciones de algoritmos</w:t>
      </w:r>
      <w:r w:rsidRPr="00A25AF2">
        <w:rPr>
          <w:rFonts w:ascii="Times New Roman" w:hAnsi="Times New Roman" w:cs="Times New Roman"/>
          <w:sz w:val="24"/>
          <w:szCs w:val="24"/>
        </w:rPr>
        <w:t>: Una cuestión central en la comparación de algoritmos heurísticos es si un algoritmo supera a otro porque es fundamentalmente superior, o porque sus desarrolladores fueron más exitosos optimizando sus parámetros. Los métodos automatizados de configuración pueden mitigar este problema de comparaciones injustas y así facilitar estudios comparativos más significativos</w:t>
      </w:r>
    </w:p>
    <w:p w:rsidR="00A25AF2" w:rsidRPr="00A25AF2" w:rsidRDefault="00A25AF2" w:rsidP="00A25AF2">
      <w:pPr>
        <w:pStyle w:val="normal0"/>
        <w:numPr>
          <w:ilvl w:val="0"/>
          <w:numId w:val="11"/>
        </w:numPr>
        <w:spacing w:line="360" w:lineRule="auto"/>
        <w:ind w:hanging="359"/>
        <w:contextualSpacing/>
        <w:jc w:val="both"/>
        <w:rPr>
          <w:rFonts w:ascii="Times New Roman" w:hAnsi="Times New Roman" w:cs="Times New Roman"/>
          <w:sz w:val="24"/>
          <w:szCs w:val="24"/>
        </w:rPr>
      </w:pPr>
      <w:r w:rsidRPr="00A25AF2">
        <w:rPr>
          <w:rFonts w:ascii="Times New Roman" w:hAnsi="Times New Roman" w:cs="Times New Roman"/>
          <w:b/>
          <w:sz w:val="24"/>
          <w:szCs w:val="24"/>
        </w:rPr>
        <w:t>Uso práctico de los algoritmos:</w:t>
      </w:r>
      <w:r w:rsidRPr="00A25AF2">
        <w:rPr>
          <w:rFonts w:ascii="Times New Roman" w:hAnsi="Times New Roman" w:cs="Times New Roman"/>
          <w:sz w:val="24"/>
          <w:szCs w:val="24"/>
        </w:rPr>
        <w:t xml:space="preserve"> La habilidad de algoritmos heurísticos complejos para resolver instancias grandes y difíciles a menudo depende en forma crítica de un adecuado ajuste de parámetros. Los usuarios finales usualmente tienen poco o ningún conocimiento del impacto del ajuste de los parámetros en el rendimiento del algoritmo, y así usan simplemente el ajuste por defecto. Aún cuando haya sido cuidadosamente optimizado con un </w:t>
      </w:r>
      <w:proofErr w:type="spellStart"/>
      <w:r w:rsidRPr="00A25AF2">
        <w:rPr>
          <w:rFonts w:ascii="Times New Roman" w:hAnsi="Times New Roman" w:cs="Times New Roman"/>
          <w:sz w:val="24"/>
          <w:szCs w:val="24"/>
        </w:rPr>
        <w:t>benchmark</w:t>
      </w:r>
      <w:proofErr w:type="spellEnd"/>
      <w:r w:rsidRPr="00A25AF2">
        <w:rPr>
          <w:rFonts w:ascii="Times New Roman" w:hAnsi="Times New Roman" w:cs="Times New Roman"/>
          <w:sz w:val="24"/>
          <w:szCs w:val="24"/>
        </w:rPr>
        <w:t xml:space="preserve"> estándar, tal configuración puede no funcionar bien en la instancias particulares encontradas por un usuario. Los métodos automatizados de configuración pueden ser usados para mejorar el rendimiento con principios y de manera conveniente</w:t>
      </w:r>
    </w:p>
    <w:p w:rsidR="00A25AF2" w:rsidRPr="00A25AF2" w:rsidRDefault="00A25AF2" w:rsidP="00A25AF2">
      <w:pPr>
        <w:pStyle w:val="normal0"/>
        <w:spacing w:line="360" w:lineRule="auto"/>
        <w:jc w:val="both"/>
        <w:rPr>
          <w:rFonts w:ascii="Times New Roman" w:hAnsi="Times New Roman" w:cs="Times New Roman"/>
          <w:sz w:val="24"/>
          <w:szCs w:val="24"/>
        </w:rPr>
      </w:pP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El problema de la configuración de algoritmos puede ser enunciado informalmente como: Dado un algoritmo, un conjunto de parámetros para el algoritmo y un conjunto de datos de entrada, encontrar los valores para los parámetros bajo los cuales el algoritmo logre el mejor rendimiento posible con los datos de entrada. Para diferenciar los algoritmos cuyo rendimiento debe ser optimizado de los algoritmos utilizados para esa tarea, los primeros son denominados algoritmos objetivo, mientras que los últimos son llamados configuradores. </w:t>
      </w:r>
    </w:p>
    <w:p w:rsidR="00A25AF2" w:rsidRPr="00A25AF2" w:rsidRDefault="00A25AF2" w:rsidP="00A25AF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figura </w:t>
      </w:r>
      <w:proofErr w:type="spellStart"/>
      <w:r w:rsidRPr="00A25AF2">
        <w:rPr>
          <w:rFonts w:ascii="Times New Roman" w:hAnsi="Times New Roman" w:cs="Times New Roman"/>
          <w:sz w:val="24"/>
          <w:szCs w:val="24"/>
        </w:rPr>
        <w:t>x.x</w:t>
      </w:r>
      <w:proofErr w:type="spellEnd"/>
      <w:r w:rsidRPr="00A25AF2">
        <w:rPr>
          <w:rFonts w:ascii="Times New Roman" w:hAnsi="Times New Roman" w:cs="Times New Roman"/>
          <w:sz w:val="24"/>
          <w:szCs w:val="24"/>
        </w:rPr>
        <w:t xml:space="preserve"> ilustra el problema de configuración, u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w:t>
      </w:r>
      <w:r w:rsidRPr="00A25AF2">
        <w:rPr>
          <w:rFonts w:ascii="Times New Roman" w:hAnsi="Times New Roman" w:cs="Times New Roman"/>
          <w:sz w:val="24"/>
          <w:szCs w:val="24"/>
        </w:rPr>
        <w:lastRenderedPageBreak/>
        <w:t>utiliza esta información para decidir las siguientes configuraciones de parámetros evaluar.</w:t>
      </w:r>
    </w:p>
    <w:p w:rsidR="00A25AF2" w:rsidRDefault="00A25AF2" w:rsidP="00A25AF2">
      <w:pPr>
        <w:pStyle w:val="normal0"/>
        <w:jc w:val="both"/>
      </w:pPr>
    </w:p>
    <w:p w:rsidR="003A4CF8" w:rsidRDefault="00A25AF2" w:rsidP="003A4CF8">
      <w:pPr>
        <w:pStyle w:val="normal0"/>
        <w:keepNext/>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62" cstate="print"/>
                    <a:stretch>
                      <a:fillRect/>
                    </a:stretch>
                  </pic:blipFill>
                  <pic:spPr>
                    <a:xfrm>
                      <a:off x="0" y="0"/>
                      <a:ext cx="4933950" cy="1857375"/>
                    </a:xfrm>
                    <a:prstGeom prst="rect">
                      <a:avLst/>
                    </a:prstGeom>
                  </pic:spPr>
                </pic:pic>
              </a:graphicData>
            </a:graphic>
          </wp:inline>
        </w:drawing>
      </w:r>
    </w:p>
    <w:p w:rsidR="00A25AF2" w:rsidRPr="003A4CF8" w:rsidRDefault="003A4CF8" w:rsidP="003A4CF8">
      <w:pPr>
        <w:pStyle w:val="normal0"/>
        <w:spacing w:line="360" w:lineRule="auto"/>
        <w:jc w:val="center"/>
        <w:rPr>
          <w:rFonts w:ascii="Times New Roman" w:eastAsia="Times New Roman" w:hAnsi="Times New Roman" w:cs="Times New Roman"/>
          <w:i/>
          <w:color w:val="000000" w:themeColor="text1"/>
          <w:sz w:val="24"/>
        </w:rPr>
      </w:pPr>
      <w:r w:rsidRPr="003A4CF8">
        <w:rPr>
          <w:rFonts w:ascii="Times New Roman" w:eastAsia="Times New Roman" w:hAnsi="Times New Roman" w:cs="Times New Roman"/>
          <w:color w:val="000000" w:themeColor="text1"/>
          <w:sz w:val="24"/>
        </w:rPr>
        <w:t xml:space="preserve">Figura 3.18 </w:t>
      </w:r>
      <w:r w:rsidRPr="003A4CF8">
        <w:rPr>
          <w:rFonts w:ascii="Times New Roman" w:eastAsia="Times New Roman" w:hAnsi="Times New Roman" w:cs="Times New Roman"/>
          <w:i/>
          <w:color w:val="000000" w:themeColor="text1"/>
          <w:sz w:val="24"/>
        </w:rPr>
        <w:t>Problema de configuración de algoritmos</w:t>
      </w:r>
    </w:p>
    <w:p w:rsidR="004067AA" w:rsidRDefault="00325FFD"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25AF2" w:rsidRPr="00325FFD" w:rsidRDefault="004067AA" w:rsidP="00325FFD">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325FFD">
        <w:rPr>
          <w:rFonts w:ascii="Times New Roman" w:hAnsi="Times New Roman" w:cs="Times New Roman"/>
          <w:sz w:val="24"/>
          <w:szCs w:val="24"/>
        </w:rPr>
        <w:t>Teniendo claros los elementos que intervienen en el problema de configuración</w:t>
      </w:r>
      <w:r w:rsidR="000E2DDF">
        <w:rPr>
          <w:rFonts w:ascii="Times New Roman" w:hAnsi="Times New Roman" w:cs="Times New Roman"/>
          <w:sz w:val="24"/>
          <w:szCs w:val="24"/>
        </w:rPr>
        <w:t>,</w:t>
      </w:r>
      <w:r w:rsidR="00A25AF2" w:rsidRPr="00325FFD">
        <w:rPr>
          <w:rFonts w:ascii="Times New Roman" w:hAnsi="Times New Roman" w:cs="Times New Roman"/>
          <w:sz w:val="24"/>
          <w:szCs w:val="24"/>
        </w:rPr>
        <w:t xml:space="preserve"> resulta fácil identificar cada uno de ellos. En nuestro caso tenemos varios algoritmos objetivo correspondientes a cada uno de los AG propuestos para la comparación, por lo que debe resolverse un problema de configuración por cada uno de ellos. Por su parte</w:t>
      </w:r>
      <w:r w:rsidR="005431C4">
        <w:rPr>
          <w:rFonts w:ascii="Times New Roman" w:hAnsi="Times New Roman" w:cs="Times New Roman"/>
          <w:sz w:val="24"/>
          <w:szCs w:val="24"/>
        </w:rPr>
        <w:t>,</w:t>
      </w:r>
      <w:r w:rsidR="00A25AF2" w:rsidRPr="00325FFD">
        <w:rPr>
          <w:rFonts w:ascii="Times New Roman" w:hAnsi="Times New Roman" w:cs="Times New Roman"/>
          <w:sz w:val="24"/>
          <w:szCs w:val="24"/>
        </w:rPr>
        <w:t xml:space="preserve"> las instancias corresponden al conjunto de instancias seleccionado, las cuales son descritas en la sección </w:t>
      </w:r>
      <w:proofErr w:type="spellStart"/>
      <w:r w:rsidR="00A25AF2" w:rsidRPr="00325FFD">
        <w:rPr>
          <w:rFonts w:ascii="Times New Roman" w:hAnsi="Times New Roman" w:cs="Times New Roman"/>
          <w:sz w:val="24"/>
          <w:szCs w:val="24"/>
        </w:rPr>
        <w:t>x.x.</w:t>
      </w:r>
      <w:proofErr w:type="spellEnd"/>
      <w:r w:rsidR="00A25AF2" w:rsidRPr="00325FFD">
        <w:rPr>
          <w:rFonts w:ascii="Times New Roman" w:hAnsi="Times New Roman" w:cs="Times New Roman"/>
          <w:sz w:val="24"/>
          <w:szCs w:val="24"/>
        </w:rPr>
        <w:t xml:space="preserve"> El configurador corresponde a la herramienta de optimización de parámetros a utilizar, la cual será descrita a continuación.</w:t>
      </w:r>
    </w:p>
    <w:p w:rsidR="00A25AF2" w:rsidRDefault="00A25AF2" w:rsidP="00A25AF2">
      <w:pPr>
        <w:pStyle w:val="normal0"/>
        <w:jc w:val="both"/>
      </w:pPr>
    </w:p>
    <w:p w:rsidR="00A25AF2" w:rsidRDefault="008143FA" w:rsidP="008143FA">
      <w:pPr>
        <w:pStyle w:val="Ttulo3"/>
      </w:pPr>
      <w:r>
        <w:t>3.4.2</w:t>
      </w:r>
      <w:r w:rsidR="00A25AF2">
        <w:t xml:space="preserve"> </w:t>
      </w:r>
      <w:proofErr w:type="spellStart"/>
      <w:r w:rsidR="00A25AF2">
        <w:t>ParamILS</w:t>
      </w:r>
      <w:proofErr w:type="spellEnd"/>
    </w:p>
    <w:p w:rsidR="00A25AF2" w:rsidRDefault="00A25AF2"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8143F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w:t>
      </w:r>
      <w:r w:rsidR="00A25AF2" w:rsidRPr="008143FA">
        <w:rPr>
          <w:rFonts w:ascii="Times New Roman" w:hAnsi="Times New Roman" w:cs="Times New Roman"/>
          <w:sz w:val="24"/>
          <w:szCs w:val="24"/>
        </w:rPr>
        <w:lastRenderedPageBreak/>
        <w:t xml:space="preserve">consumidos (como tiempo de ejecución, memoria, ancho de banda), o maximizar la calidad de la solución encontrada. Para tal efecto,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8143FA">
        <w:rPr>
          <w:rFonts w:ascii="Times New Roman" w:hAnsi="Times New Roman" w:cs="Times New Roman"/>
          <w:sz w:val="24"/>
          <w:szCs w:val="24"/>
        </w:rPr>
        <w:t>ParamILS</w:t>
      </w:r>
      <w:proofErr w:type="spellEnd"/>
      <w:r w:rsidR="00A25AF2" w:rsidRPr="008143FA">
        <w:rPr>
          <w:rFonts w:ascii="Times New Roman" w:hAnsi="Times New Roman" w:cs="Times New Roman"/>
          <w:sz w:val="24"/>
          <w:szCs w:val="24"/>
        </w:rPr>
        <w:t xml:space="preserve"> ejecuta el algoritmo A sobre una muestra de instancias de S, en busca de la configuración que obtenga el mejor rendimiento general. Para un… referencias</w:t>
      </w: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lalalalala</w:t>
      </w:r>
      <w:proofErr w:type="spellEnd"/>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
    <w:p w:rsidR="00A25AF2" w:rsidRPr="008143FA" w:rsidRDefault="00A25AF2" w:rsidP="008143FA">
      <w:pPr>
        <w:pStyle w:val="normal0"/>
        <w:spacing w:line="360" w:lineRule="auto"/>
        <w:jc w:val="both"/>
        <w:rPr>
          <w:rFonts w:ascii="Times New Roman" w:hAnsi="Times New Roman" w:cs="Times New Roman"/>
          <w:sz w:val="24"/>
          <w:szCs w:val="24"/>
        </w:rPr>
      </w:pPr>
      <w:proofErr w:type="spellStart"/>
      <w:r w:rsidRPr="008143FA">
        <w:rPr>
          <w:rFonts w:ascii="Times New Roman" w:hAnsi="Times New Roman" w:cs="Times New Roman"/>
          <w:sz w:val="24"/>
          <w:szCs w:val="24"/>
        </w:rPr>
        <w:t>aqui</w:t>
      </w:r>
      <w:proofErr w:type="spellEnd"/>
      <w:r w:rsidRPr="008143FA">
        <w:rPr>
          <w:rFonts w:ascii="Times New Roman" w:hAnsi="Times New Roman" w:cs="Times New Roman"/>
          <w:sz w:val="24"/>
          <w:szCs w:val="24"/>
        </w:rPr>
        <w:t xml:space="preserve"> agregar marco teórico</w:t>
      </w:r>
    </w:p>
    <w:p w:rsidR="00A25AF2" w:rsidRDefault="00A25AF2" w:rsidP="00A25AF2">
      <w:pPr>
        <w:pStyle w:val="normal0"/>
        <w:jc w:val="both"/>
      </w:pPr>
    </w:p>
    <w:p w:rsidR="00A25AF2" w:rsidRDefault="008143FA" w:rsidP="008143FA">
      <w:pPr>
        <w:pStyle w:val="Ttulo3"/>
      </w:pPr>
      <w:r>
        <w:t>3.4.3</w:t>
      </w:r>
      <w:r w:rsidR="00A25AF2">
        <w:t xml:space="preserve"> Plan de configuración y diseño de escenarios de sintonización</w:t>
      </w:r>
    </w:p>
    <w:p w:rsidR="00362143" w:rsidRDefault="00362143" w:rsidP="00A25AF2">
      <w:pPr>
        <w:pStyle w:val="normal0"/>
        <w:jc w:val="both"/>
      </w:pPr>
    </w:p>
    <w:p w:rsidR="00362143" w:rsidRDefault="00362143" w:rsidP="00A25AF2">
      <w:pPr>
        <w:pStyle w:val="normal0"/>
        <w:jc w:val="both"/>
      </w:pP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Distintos algoritmos objetivo, correspondientes a cada AG propuesto, deben ser configurados para optimizar su desempeño sobre el conjunto de instancias seleccionado. Al mismo tiempo se desea realizar comparaciones entre los desempeños de cada algoritmo. Para mantener la consistencia en dichas comparaciones se define un plan de configuración, el cual prioriza los algoritmos con una menor cantidad de parámetros, comunes para todos ellos. De este modo</w:t>
      </w:r>
      <w:r w:rsidR="000E2DDF">
        <w:rPr>
          <w:rFonts w:ascii="Times New Roman" w:hAnsi="Times New Roman" w:cs="Times New Roman"/>
          <w:sz w:val="24"/>
          <w:szCs w:val="24"/>
        </w:rPr>
        <w:t>,</w:t>
      </w:r>
      <w:r w:rsidR="00A25AF2" w:rsidRPr="008143FA">
        <w:rPr>
          <w:rFonts w:ascii="Times New Roman" w:hAnsi="Times New Roman" w:cs="Times New Roman"/>
          <w:sz w:val="24"/>
          <w:szCs w:val="24"/>
        </w:rPr>
        <w:t xml:space="preserve"> la configuración de un algoritmo posterior asumirá el ajuste de los parámetros previamente obtenidos, y solo requerirá la obtención de parámetros adicionales, </w:t>
      </w:r>
      <w:r w:rsidR="00F73932" w:rsidRPr="008143FA">
        <w:rPr>
          <w:rFonts w:ascii="Times New Roman" w:hAnsi="Times New Roman" w:cs="Times New Roman"/>
          <w:sz w:val="24"/>
          <w:szCs w:val="24"/>
        </w:rPr>
        <w:t>específicos</w:t>
      </w:r>
      <w:r w:rsidR="00A25AF2" w:rsidRPr="008143FA">
        <w:rPr>
          <w:rFonts w:ascii="Times New Roman" w:hAnsi="Times New Roman" w:cs="Times New Roman"/>
          <w:sz w:val="24"/>
          <w:szCs w:val="24"/>
        </w:rPr>
        <w:t xml:space="preserve"> para dicho algoritmo.</w:t>
      </w:r>
    </w:p>
    <w:p w:rsidR="00A25AF2"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La figura </w:t>
      </w:r>
      <w:proofErr w:type="spellStart"/>
      <w:r w:rsidR="00A25AF2" w:rsidRPr="008143FA">
        <w:rPr>
          <w:rFonts w:ascii="Times New Roman" w:hAnsi="Times New Roman" w:cs="Times New Roman"/>
          <w:sz w:val="24"/>
          <w:szCs w:val="24"/>
        </w:rPr>
        <w:t>x.x</w:t>
      </w:r>
      <w:proofErr w:type="spellEnd"/>
      <w:r w:rsidR="00A25AF2" w:rsidRPr="008143FA">
        <w:rPr>
          <w:rFonts w:ascii="Times New Roman" w:hAnsi="Times New Roman" w:cs="Times New Roman"/>
          <w:sz w:val="24"/>
          <w:szCs w:val="24"/>
        </w:rPr>
        <w:t xml:space="preserve"> muestra los valores posibles que se consideraron para cada parámetro, un ticket indica que el parámetro es obtenido en una configuración previa y un guión indica que el parámetro no aplica para ese algoritmo. Dado que los AG no estructurados poseen parámetros comunes a todos, uno de ellos, el AG-generacional, será el primero en ser configurado, de cuyo resultado se obtendrá la totalidad de parámetros para el AG </w:t>
      </w:r>
      <w:proofErr w:type="spellStart"/>
      <w:r w:rsidR="00A25AF2" w:rsidRPr="008143FA">
        <w:rPr>
          <w:rFonts w:ascii="Times New Roman" w:hAnsi="Times New Roman" w:cs="Times New Roman"/>
          <w:sz w:val="24"/>
          <w:szCs w:val="24"/>
        </w:rPr>
        <w:t>steady-state</w:t>
      </w:r>
      <w:proofErr w:type="spellEnd"/>
      <w:r w:rsidR="00A25AF2" w:rsidRPr="008143FA">
        <w:rPr>
          <w:rFonts w:ascii="Times New Roman" w:hAnsi="Times New Roman" w:cs="Times New Roman"/>
          <w:sz w:val="24"/>
          <w:szCs w:val="24"/>
        </w:rPr>
        <w:t xml:space="preserve"> y parte de los parámetros para los AG estructurados. En particular, para el AG-distribuido, una previa obtención del tamaño de la población permite fijar el tamaño de las islas, el cual se obtiene dividiendo el tamaño de la población por la cantidad de islas. En el caso del AG-celular, una previa obtención del tamaño de población permite fijar el área de la cuadrícula bidimensional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w:t>
      </w:r>
      <w:r w:rsidR="00A25AF2" w:rsidRPr="008143FA">
        <w:rPr>
          <w:rFonts w:ascii="Times New Roman" w:hAnsi="Times New Roman" w:cs="Times New Roman"/>
          <w:sz w:val="24"/>
          <w:szCs w:val="24"/>
        </w:rPr>
        <w:lastRenderedPageBreak/>
        <w:t xml:space="preserve">manera que los valores posibles para este parámetro son las dimensiones del enrejado. Además se añaden las </w:t>
      </w:r>
      <w:proofErr w:type="spellStart"/>
      <w:r w:rsidR="00A25AF2" w:rsidRPr="008143FA">
        <w:rPr>
          <w:rFonts w:ascii="Times New Roman" w:hAnsi="Times New Roman" w:cs="Times New Roman"/>
          <w:sz w:val="24"/>
          <w:szCs w:val="24"/>
        </w:rPr>
        <w:t>cardinalidades</w:t>
      </w:r>
      <w:proofErr w:type="spellEnd"/>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7A7277" w:rsidRDefault="007A7277" w:rsidP="007A7277">
      <w:pPr>
        <w:pStyle w:val="Epgrafe"/>
        <w:keepNext/>
      </w:pPr>
    </w:p>
    <w:tbl>
      <w:tblPr>
        <w:tblStyle w:val="Tablaconcuadrcula"/>
        <w:tblW w:w="0" w:type="auto"/>
        <w:jc w:val="center"/>
        <w:tblLook w:val="04A0"/>
      </w:tblPr>
      <w:tblGrid>
        <w:gridCol w:w="1618"/>
        <w:gridCol w:w="2149"/>
        <w:gridCol w:w="1984"/>
        <w:gridCol w:w="2018"/>
      </w:tblGrid>
      <w:tr w:rsidR="00731C23" w:rsidRPr="00385CAC" w:rsidTr="00731C23">
        <w:trPr>
          <w:trHeight w:val="510"/>
          <w:jc w:val="center"/>
        </w:trPr>
        <w:tc>
          <w:tcPr>
            <w:tcW w:w="1618" w:type="dxa"/>
            <w:tcBorders>
              <w:tl2br w:val="single" w:sz="4" w:space="0" w:color="auto"/>
            </w:tcBorders>
            <w:vAlign w:val="center"/>
          </w:tcPr>
          <w:p w:rsidR="00731C23" w:rsidRPr="009A4642" w:rsidRDefault="00731C23" w:rsidP="001D46E4">
            <w:pPr>
              <w:pStyle w:val="normal0"/>
              <w:jc w:val="both"/>
              <w:rPr>
                <w:i/>
                <w:sz w:val="20"/>
                <w:szCs w:val="20"/>
              </w:rPr>
            </w:pPr>
            <w:r w:rsidRPr="009A4642">
              <w:rPr>
                <w:i/>
              </w:rPr>
              <w:t xml:space="preserve">       </w:t>
            </w:r>
            <w:r>
              <w:rPr>
                <w:i/>
              </w:rPr>
              <w:t xml:space="preserve"> </w:t>
            </w:r>
            <w:r w:rsidRPr="009A4642">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49"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generacional</w:t>
            </w:r>
          </w:p>
        </w:tc>
        <w:tc>
          <w:tcPr>
            <w:tcW w:w="1984"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18" w:type="dxa"/>
            <w:vAlign w:val="center"/>
          </w:tcPr>
          <w:p w:rsidR="00731C23" w:rsidRPr="009A4642" w:rsidRDefault="00731C23" w:rsidP="001D46E4">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celular</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población</w:t>
            </w:r>
          </w:p>
        </w:tc>
        <w:tc>
          <w:tcPr>
            <w:tcW w:w="2149" w:type="dxa"/>
            <w:vAlign w:val="center"/>
          </w:tcPr>
          <w:p w:rsidR="00731C23" w:rsidRPr="009A4642" w:rsidRDefault="00731C23" w:rsidP="001D46E4">
            <w:pPr>
              <w:pStyle w:val="normal0"/>
              <w:jc w:val="center"/>
              <w:rPr>
                <w:sz w:val="18"/>
                <w:szCs w:val="18"/>
              </w:rPr>
            </w:pPr>
            <w:r>
              <w:rPr>
                <w:sz w:val="18"/>
                <w:szCs w:val="18"/>
              </w:rPr>
              <w:t xml:space="preserve">50; 100; 150; 200; 250; 300; </w:t>
            </w:r>
            <w:r w:rsidRPr="009A4642">
              <w:rPr>
                <w:sz w:val="18"/>
                <w:szCs w:val="18"/>
              </w:rPr>
              <w:t>350</w:t>
            </w:r>
            <w:r>
              <w:rPr>
                <w:sz w:val="18"/>
                <w:szCs w:val="18"/>
              </w:rPr>
              <w:t>; 400; 450; 50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Arial" w:hAnsi="Arial" w:cs="Arial"/>
                <w:sz w:val="30"/>
                <w:szCs w:val="30"/>
              </w:rPr>
              <w:t>─</w:t>
            </w:r>
          </w:p>
        </w:tc>
        <w:tc>
          <w:tcPr>
            <w:tcW w:w="2018" w:type="dxa"/>
            <w:vAlign w:val="center"/>
          </w:tcPr>
          <w:p w:rsidR="00731C23" w:rsidRPr="00385CAC" w:rsidRDefault="00731C23" w:rsidP="001D46E4">
            <w:pPr>
              <w:pStyle w:val="normal0"/>
              <w:jc w:val="center"/>
              <w:rPr>
                <w:sz w:val="24"/>
                <w:szCs w:val="24"/>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cruzamiento</w:t>
            </w:r>
          </w:p>
        </w:tc>
        <w:tc>
          <w:tcPr>
            <w:tcW w:w="2149" w:type="dxa"/>
            <w:vAlign w:val="center"/>
          </w:tcPr>
          <w:p w:rsidR="00731C23" w:rsidRPr="009A4642" w:rsidRDefault="00731C23" w:rsidP="001D46E4">
            <w:pPr>
              <w:pStyle w:val="normal0"/>
              <w:jc w:val="center"/>
              <w:rPr>
                <w:sz w:val="18"/>
                <w:szCs w:val="18"/>
              </w:rPr>
            </w:pPr>
            <w:r w:rsidRPr="009A4642">
              <w:rPr>
                <w:sz w:val="18"/>
                <w:szCs w:val="18"/>
              </w:rPr>
              <w:t>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probabilidad mutación</w:t>
            </w:r>
          </w:p>
        </w:tc>
        <w:tc>
          <w:tcPr>
            <w:tcW w:w="2149" w:type="dxa"/>
            <w:vAlign w:val="center"/>
          </w:tcPr>
          <w:p w:rsidR="00731C23" w:rsidRPr="009A4642" w:rsidRDefault="00731C23" w:rsidP="001D46E4">
            <w:pPr>
              <w:pStyle w:val="normal0"/>
              <w:jc w:val="center"/>
              <w:rPr>
                <w:sz w:val="18"/>
                <w:szCs w:val="18"/>
              </w:rPr>
            </w:pPr>
            <w:r>
              <w:rPr>
                <w:sz w:val="18"/>
                <w:szCs w:val="18"/>
              </w:rPr>
              <w:t>0,1; 0,2; 0,3; 0,4; 0,5; 0,6; 0,7; 0,8; 0,9; 1,0</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1</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selección 2</w:t>
            </w:r>
          </w:p>
        </w:tc>
        <w:tc>
          <w:tcPr>
            <w:tcW w:w="2149" w:type="dxa"/>
            <w:vAlign w:val="center"/>
          </w:tcPr>
          <w:p w:rsidR="00731C23" w:rsidRPr="00385CAC" w:rsidRDefault="00731C23" w:rsidP="001D46E4">
            <w:pPr>
              <w:pStyle w:val="normal0"/>
              <w:jc w:val="center"/>
              <w:rPr>
                <w:sz w:val="20"/>
                <w:szCs w:val="20"/>
              </w:rPr>
            </w:pPr>
            <w:r>
              <w:rPr>
                <w:sz w:val="18"/>
                <w:szCs w:val="18"/>
              </w:rPr>
              <w:t>torneo-binario; ruleta; ranking-lineal</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cruzamiento</w:t>
            </w:r>
          </w:p>
        </w:tc>
        <w:tc>
          <w:tcPr>
            <w:tcW w:w="2149" w:type="dxa"/>
            <w:vAlign w:val="center"/>
          </w:tcPr>
          <w:p w:rsidR="00731C23" w:rsidRPr="009A4642" w:rsidRDefault="00731C23" w:rsidP="001D46E4">
            <w:pPr>
              <w:pStyle w:val="normal0"/>
              <w:jc w:val="center"/>
              <w:rPr>
                <w:sz w:val="18"/>
                <w:szCs w:val="18"/>
              </w:rPr>
            </w:pPr>
            <w:r>
              <w:rPr>
                <w:sz w:val="18"/>
                <w:szCs w:val="18"/>
              </w:rPr>
              <w:t>1-punto; 2-puntos; uniforme; probabilístico</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operador mutación</w:t>
            </w:r>
          </w:p>
        </w:tc>
        <w:tc>
          <w:tcPr>
            <w:tcW w:w="2149" w:type="dxa"/>
            <w:vAlign w:val="center"/>
          </w:tcPr>
          <w:p w:rsidR="00731C23" w:rsidRPr="00E930E1" w:rsidRDefault="00E930E1" w:rsidP="00E930E1">
            <w:pPr>
              <w:pStyle w:val="normal0"/>
              <w:jc w:val="center"/>
              <w:rPr>
                <w:sz w:val="18"/>
                <w:szCs w:val="18"/>
              </w:rPr>
            </w:pPr>
            <w:r>
              <w:rPr>
                <w:sz w:val="18"/>
                <w:szCs w:val="18"/>
              </w:rPr>
              <w:t>por-bit</w:t>
            </w:r>
          </w:p>
        </w:tc>
        <w:tc>
          <w:tcPr>
            <w:tcW w:w="1984"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18" w:type="dxa"/>
            <w:vAlign w:val="center"/>
          </w:tcPr>
          <w:p w:rsidR="00731C23" w:rsidRPr="00A83962" w:rsidRDefault="00731C23" w:rsidP="001D46E4">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cantidad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A83962" w:rsidRDefault="00731C23" w:rsidP="001D46E4">
            <w:pPr>
              <w:pStyle w:val="normal0"/>
              <w:jc w:val="center"/>
              <w:rPr>
                <w:sz w:val="18"/>
                <w:szCs w:val="18"/>
              </w:rPr>
            </w:pPr>
            <w:r>
              <w:rPr>
                <w:sz w:val="18"/>
                <w:szCs w:val="18"/>
              </w:rPr>
              <w:t>4; 5; 6; 7; 8; 9; 1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tamaño islas</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rFonts w:ascii="MS Gothic" w:eastAsia="MS Gothic" w:hAnsi="MS Gothic" w:cs="MS Gothic" w:hint="eastAsia"/>
                <w:sz w:val="30"/>
                <w:szCs w:val="30"/>
              </w:rPr>
              <w:t>✔</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frecuencia migración</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C8191E" w:rsidRDefault="00731C23" w:rsidP="001D46E4">
            <w:pPr>
              <w:pStyle w:val="normal0"/>
              <w:jc w:val="center"/>
              <w:rPr>
                <w:sz w:val="18"/>
                <w:szCs w:val="18"/>
              </w:rPr>
            </w:pPr>
            <w:r w:rsidRPr="00C8191E">
              <w:rPr>
                <w:sz w:val="18"/>
                <w:szCs w:val="18"/>
              </w:rPr>
              <w:t>5000;</w:t>
            </w:r>
            <w:r>
              <w:rPr>
                <w:sz w:val="18"/>
                <w:szCs w:val="18"/>
              </w:rPr>
              <w:t xml:space="preserve"> </w:t>
            </w:r>
            <w:r w:rsidRPr="00C8191E">
              <w:rPr>
                <w:sz w:val="18"/>
                <w:szCs w:val="18"/>
              </w:rPr>
              <w:t>10000;</w:t>
            </w:r>
            <w:r>
              <w:rPr>
                <w:sz w:val="18"/>
                <w:szCs w:val="18"/>
              </w:rPr>
              <w:t xml:space="preserve"> </w:t>
            </w:r>
            <w:r w:rsidRPr="00C8191E">
              <w:rPr>
                <w:sz w:val="18"/>
                <w:szCs w:val="18"/>
              </w:rPr>
              <w:t>15000;</w:t>
            </w:r>
          </w:p>
          <w:p w:rsidR="00731C23" w:rsidRPr="00385CAC" w:rsidRDefault="00731C23" w:rsidP="001D46E4">
            <w:pPr>
              <w:pStyle w:val="normal0"/>
              <w:jc w:val="center"/>
              <w:rPr>
                <w:sz w:val="20"/>
                <w:szCs w:val="20"/>
              </w:rPr>
            </w:pPr>
            <w:r w:rsidRPr="00C8191E">
              <w:rPr>
                <w:sz w:val="18"/>
                <w:szCs w:val="18"/>
              </w:rPr>
              <w:t>20000;</w:t>
            </w:r>
            <w:r>
              <w:rPr>
                <w:sz w:val="18"/>
                <w:szCs w:val="18"/>
              </w:rPr>
              <w:t xml:space="preserve"> </w:t>
            </w:r>
            <w:r w:rsidRPr="00C8191E">
              <w:rPr>
                <w:sz w:val="18"/>
                <w:szCs w:val="18"/>
              </w:rPr>
              <w:t>25000</w:t>
            </w:r>
          </w:p>
        </w:tc>
        <w:tc>
          <w:tcPr>
            <w:tcW w:w="2018" w:type="dxa"/>
            <w:vAlign w:val="center"/>
          </w:tcPr>
          <w:p w:rsidR="00731C23" w:rsidRPr="00385CAC" w:rsidRDefault="00731C23" w:rsidP="001D46E4">
            <w:pPr>
              <w:pStyle w:val="normal0"/>
              <w:jc w:val="center"/>
              <w:rPr>
                <w:sz w:val="20"/>
                <w:szCs w:val="20"/>
              </w:rPr>
            </w:pPr>
            <w:r>
              <w:rPr>
                <w:sz w:val="30"/>
                <w:szCs w:val="30"/>
              </w:rPr>
              <w:t>─</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 xml:space="preserve">enrejado             </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1024F1" w:rsidRDefault="00731C23" w:rsidP="001D46E4">
            <w:pPr>
              <w:pStyle w:val="normal0"/>
              <w:jc w:val="center"/>
              <w:rPr>
                <w:sz w:val="18"/>
                <w:szCs w:val="18"/>
              </w:rPr>
            </w:pPr>
            <w:r>
              <w:rPr>
                <w:sz w:val="18"/>
                <w:szCs w:val="18"/>
              </w:rPr>
              <w:t>20x20; 10x40; 5x80; 4x100; 2x200; 1x400</w:t>
            </w:r>
          </w:p>
        </w:tc>
      </w:tr>
      <w:tr w:rsidR="00731C23" w:rsidRPr="00385CAC" w:rsidTr="00731C23">
        <w:trPr>
          <w:trHeight w:val="510"/>
          <w:jc w:val="center"/>
        </w:trPr>
        <w:tc>
          <w:tcPr>
            <w:tcW w:w="1618" w:type="dxa"/>
            <w:vAlign w:val="center"/>
          </w:tcPr>
          <w:p w:rsidR="00731C23" w:rsidRPr="009A4642" w:rsidRDefault="00731C23" w:rsidP="001D46E4">
            <w:pPr>
              <w:pStyle w:val="normal0"/>
              <w:jc w:val="center"/>
              <w:rPr>
                <w:i/>
                <w:sz w:val="20"/>
                <w:szCs w:val="20"/>
              </w:rPr>
            </w:pPr>
            <w:r w:rsidRPr="009A4642">
              <w:rPr>
                <w:i/>
                <w:sz w:val="20"/>
                <w:szCs w:val="20"/>
              </w:rPr>
              <w:t>vecindad</w:t>
            </w:r>
          </w:p>
        </w:tc>
        <w:tc>
          <w:tcPr>
            <w:tcW w:w="2149" w:type="dxa"/>
            <w:vAlign w:val="center"/>
          </w:tcPr>
          <w:p w:rsidR="00731C23" w:rsidRPr="00385CAC" w:rsidRDefault="00731C23" w:rsidP="001D46E4">
            <w:pPr>
              <w:pStyle w:val="normal0"/>
              <w:jc w:val="center"/>
              <w:rPr>
                <w:sz w:val="20"/>
                <w:szCs w:val="20"/>
              </w:rPr>
            </w:pPr>
            <w:r>
              <w:rPr>
                <w:sz w:val="30"/>
                <w:szCs w:val="30"/>
              </w:rPr>
              <w:t>─</w:t>
            </w:r>
          </w:p>
        </w:tc>
        <w:tc>
          <w:tcPr>
            <w:tcW w:w="1984" w:type="dxa"/>
            <w:vAlign w:val="center"/>
          </w:tcPr>
          <w:p w:rsidR="00731C23" w:rsidRPr="00385CAC" w:rsidRDefault="00731C23" w:rsidP="001D46E4">
            <w:pPr>
              <w:pStyle w:val="normal0"/>
              <w:jc w:val="center"/>
              <w:rPr>
                <w:sz w:val="20"/>
                <w:szCs w:val="20"/>
              </w:rPr>
            </w:pPr>
            <w:r>
              <w:rPr>
                <w:sz w:val="30"/>
                <w:szCs w:val="30"/>
              </w:rPr>
              <w:t>─</w:t>
            </w:r>
          </w:p>
        </w:tc>
        <w:tc>
          <w:tcPr>
            <w:tcW w:w="2018" w:type="dxa"/>
            <w:vAlign w:val="center"/>
          </w:tcPr>
          <w:p w:rsidR="00731C23" w:rsidRPr="00622484" w:rsidRDefault="00731C23" w:rsidP="001D46E4">
            <w:pPr>
              <w:pStyle w:val="normal0"/>
              <w:jc w:val="center"/>
              <w:rPr>
                <w:sz w:val="18"/>
                <w:szCs w:val="18"/>
              </w:rPr>
            </w:pPr>
            <w:r>
              <w:rPr>
                <w:sz w:val="18"/>
                <w:szCs w:val="18"/>
              </w:rPr>
              <w:t>Linear5; Compact9; Compact13</w:t>
            </w:r>
          </w:p>
        </w:tc>
      </w:tr>
      <w:tr w:rsidR="00731C23" w:rsidRPr="00385CAC" w:rsidTr="00731C23">
        <w:trPr>
          <w:trHeight w:val="510"/>
          <w:jc w:val="center"/>
        </w:trPr>
        <w:tc>
          <w:tcPr>
            <w:tcW w:w="1618" w:type="dxa"/>
            <w:tcBorders>
              <w:bottom w:val="single" w:sz="12" w:space="0" w:color="auto"/>
            </w:tcBorders>
            <w:vAlign w:val="center"/>
          </w:tcPr>
          <w:p w:rsidR="00731C23" w:rsidRPr="009A4642" w:rsidRDefault="00731C23" w:rsidP="001D46E4">
            <w:pPr>
              <w:pStyle w:val="normal0"/>
              <w:jc w:val="center"/>
              <w:rPr>
                <w:i/>
                <w:sz w:val="20"/>
                <w:szCs w:val="20"/>
              </w:rPr>
            </w:pPr>
            <w:r w:rsidRPr="009A4642">
              <w:rPr>
                <w:i/>
                <w:sz w:val="20"/>
                <w:szCs w:val="20"/>
              </w:rPr>
              <w:t>política actualización</w:t>
            </w:r>
          </w:p>
        </w:tc>
        <w:tc>
          <w:tcPr>
            <w:tcW w:w="2149"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1984" w:type="dxa"/>
            <w:tcBorders>
              <w:bottom w:val="single" w:sz="12" w:space="0" w:color="auto"/>
            </w:tcBorders>
            <w:vAlign w:val="center"/>
          </w:tcPr>
          <w:p w:rsidR="00731C23" w:rsidRPr="00385CAC" w:rsidRDefault="00731C23" w:rsidP="001D46E4">
            <w:pPr>
              <w:pStyle w:val="normal0"/>
              <w:jc w:val="center"/>
              <w:rPr>
                <w:sz w:val="20"/>
                <w:szCs w:val="20"/>
              </w:rPr>
            </w:pPr>
            <w:r>
              <w:rPr>
                <w:sz w:val="30"/>
                <w:szCs w:val="30"/>
              </w:rPr>
              <w:t>─</w:t>
            </w:r>
          </w:p>
        </w:tc>
        <w:tc>
          <w:tcPr>
            <w:tcW w:w="2018" w:type="dxa"/>
            <w:tcBorders>
              <w:bottom w:val="single" w:sz="12" w:space="0" w:color="auto"/>
            </w:tcBorders>
            <w:vAlign w:val="center"/>
          </w:tcPr>
          <w:p w:rsidR="00731C23" w:rsidRPr="00622484" w:rsidRDefault="00731C23" w:rsidP="001D46E4">
            <w:pPr>
              <w:pStyle w:val="normal0"/>
              <w:jc w:val="center"/>
              <w:rPr>
                <w:sz w:val="18"/>
                <w:szCs w:val="18"/>
              </w:rPr>
            </w:pPr>
            <w:proofErr w:type="spellStart"/>
            <w:r>
              <w:rPr>
                <w:sz w:val="18"/>
                <w:szCs w:val="18"/>
              </w:rPr>
              <w:t>l</w:t>
            </w:r>
            <w:r w:rsidRPr="00622484">
              <w:rPr>
                <w:sz w:val="18"/>
                <w:szCs w:val="18"/>
              </w:rPr>
              <w:t>s</w:t>
            </w:r>
            <w:proofErr w:type="spellEnd"/>
            <w:r w:rsidRPr="00622484">
              <w:rPr>
                <w:sz w:val="18"/>
                <w:szCs w:val="18"/>
              </w:rPr>
              <w:t xml:space="preserve">; </w:t>
            </w:r>
            <w:proofErr w:type="spellStart"/>
            <w:r w:rsidRPr="00622484">
              <w:rPr>
                <w:sz w:val="18"/>
                <w:szCs w:val="18"/>
              </w:rPr>
              <w:t>frs</w:t>
            </w:r>
            <w:proofErr w:type="spellEnd"/>
            <w:r>
              <w:rPr>
                <w:sz w:val="18"/>
                <w:szCs w:val="18"/>
              </w:rPr>
              <w:t xml:space="preserve">; </w:t>
            </w:r>
            <w:proofErr w:type="spellStart"/>
            <w:r>
              <w:rPr>
                <w:sz w:val="18"/>
                <w:szCs w:val="18"/>
              </w:rPr>
              <w:t>nrs</w:t>
            </w:r>
            <w:proofErr w:type="spellEnd"/>
            <w:r>
              <w:rPr>
                <w:sz w:val="18"/>
                <w:szCs w:val="18"/>
              </w:rPr>
              <w:t xml:space="preserve">; </w:t>
            </w:r>
            <w:proofErr w:type="spellStart"/>
            <w:r>
              <w:rPr>
                <w:sz w:val="18"/>
                <w:szCs w:val="18"/>
              </w:rPr>
              <w:t>uc</w:t>
            </w:r>
            <w:proofErr w:type="spellEnd"/>
            <w:r>
              <w:rPr>
                <w:sz w:val="18"/>
                <w:szCs w:val="18"/>
              </w:rPr>
              <w:t xml:space="preserve">; </w:t>
            </w:r>
            <w:proofErr w:type="spellStart"/>
            <w:r>
              <w:rPr>
                <w:sz w:val="18"/>
                <w:szCs w:val="18"/>
              </w:rPr>
              <w:t>ss</w:t>
            </w:r>
            <w:proofErr w:type="spellEnd"/>
            <w:r>
              <w:rPr>
                <w:sz w:val="18"/>
                <w:szCs w:val="18"/>
              </w:rPr>
              <w:t xml:space="preserve">; </w:t>
            </w:r>
            <w:proofErr w:type="spellStart"/>
            <w:r>
              <w:rPr>
                <w:sz w:val="18"/>
                <w:szCs w:val="18"/>
              </w:rPr>
              <w:t>synchronous</w:t>
            </w:r>
            <w:proofErr w:type="spellEnd"/>
          </w:p>
        </w:tc>
      </w:tr>
      <w:tr w:rsidR="00731C23" w:rsidRPr="00385CAC" w:rsidTr="00731C23">
        <w:trPr>
          <w:trHeight w:val="510"/>
          <w:jc w:val="center"/>
        </w:trPr>
        <w:tc>
          <w:tcPr>
            <w:tcW w:w="1618" w:type="dxa"/>
            <w:tcBorders>
              <w:top w:val="single" w:sz="12" w:space="0" w:color="auto"/>
              <w:left w:val="single" w:sz="12" w:space="0" w:color="auto"/>
              <w:bottom w:val="single" w:sz="12" w:space="0" w:color="auto"/>
              <w:right w:val="single" w:sz="12" w:space="0" w:color="auto"/>
            </w:tcBorders>
            <w:vAlign w:val="center"/>
          </w:tcPr>
          <w:p w:rsidR="00731C23" w:rsidRPr="009A4642" w:rsidRDefault="00731C23" w:rsidP="001D46E4">
            <w:pPr>
              <w:pStyle w:val="normal0"/>
              <w:jc w:val="center"/>
              <w:rPr>
                <w:i/>
                <w:sz w:val="20"/>
                <w:szCs w:val="20"/>
              </w:rPr>
            </w:pPr>
            <w:r>
              <w:rPr>
                <w:i/>
                <w:sz w:val="20"/>
                <w:szCs w:val="20"/>
              </w:rPr>
              <w:t># total configuraciones</w:t>
            </w:r>
          </w:p>
        </w:tc>
        <w:tc>
          <w:tcPr>
            <w:tcW w:w="2149"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27000</w:t>
            </w:r>
          </w:p>
        </w:tc>
        <w:tc>
          <w:tcPr>
            <w:tcW w:w="1984" w:type="dxa"/>
            <w:tcBorders>
              <w:top w:val="single" w:sz="12" w:space="0" w:color="auto"/>
              <w:left w:val="single" w:sz="12" w:space="0" w:color="auto"/>
              <w:bottom w:val="single" w:sz="12" w:space="0" w:color="auto"/>
              <w:right w:val="single" w:sz="12" w:space="0" w:color="auto"/>
            </w:tcBorders>
            <w:vAlign w:val="center"/>
          </w:tcPr>
          <w:p w:rsidR="00731C23" w:rsidRPr="009D5FC2" w:rsidRDefault="00731C23" w:rsidP="001D46E4">
            <w:pPr>
              <w:pStyle w:val="normal0"/>
              <w:jc w:val="center"/>
              <w:rPr>
                <w:sz w:val="18"/>
                <w:szCs w:val="18"/>
              </w:rPr>
            </w:pPr>
            <w:r>
              <w:rPr>
                <w:sz w:val="18"/>
                <w:szCs w:val="18"/>
              </w:rPr>
              <w:t>35</w:t>
            </w:r>
          </w:p>
        </w:tc>
        <w:tc>
          <w:tcPr>
            <w:tcW w:w="2018" w:type="dxa"/>
            <w:tcBorders>
              <w:top w:val="single" w:sz="12" w:space="0" w:color="auto"/>
              <w:left w:val="single" w:sz="12" w:space="0" w:color="auto"/>
              <w:bottom w:val="single" w:sz="12" w:space="0" w:color="auto"/>
              <w:right w:val="single" w:sz="12" w:space="0" w:color="auto"/>
            </w:tcBorders>
            <w:vAlign w:val="center"/>
          </w:tcPr>
          <w:p w:rsidR="00731C23" w:rsidRPr="00622484" w:rsidRDefault="00731C23" w:rsidP="001D46E4">
            <w:pPr>
              <w:pStyle w:val="normal0"/>
              <w:keepNext/>
              <w:jc w:val="center"/>
              <w:rPr>
                <w:sz w:val="18"/>
                <w:szCs w:val="18"/>
              </w:rPr>
            </w:pPr>
            <w:r>
              <w:rPr>
                <w:sz w:val="18"/>
                <w:szCs w:val="18"/>
              </w:rPr>
              <w:t>108</w:t>
            </w:r>
          </w:p>
        </w:tc>
      </w:tr>
    </w:tbl>
    <w:p w:rsidR="00385CAC" w:rsidRPr="007A7277" w:rsidRDefault="007A7277" w:rsidP="007A7277">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Tabla 3.1 </w:t>
      </w:r>
      <w:r w:rsidRPr="007A7277">
        <w:rPr>
          <w:rFonts w:ascii="Times New Roman" w:eastAsia="Times New Roman" w:hAnsi="Times New Roman" w:cs="Times New Roman"/>
          <w:i/>
          <w:color w:val="000000" w:themeColor="text1"/>
          <w:sz w:val="24"/>
        </w:rPr>
        <w:t>Valores posibles para cada parámetro</w:t>
      </w:r>
    </w:p>
    <w:p w:rsidR="00A25AF2" w:rsidRDefault="00A25AF2" w:rsidP="00A25AF2">
      <w:pPr>
        <w:pStyle w:val="normal0"/>
        <w:jc w:val="both"/>
      </w:pPr>
    </w:p>
    <w:p w:rsid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 a esta característica se </w:t>
      </w:r>
      <w:proofErr w:type="spellStart"/>
      <w:r w:rsidR="00A25AF2" w:rsidRPr="008143FA">
        <w:rPr>
          <w:rFonts w:ascii="Times New Roman" w:hAnsi="Times New Roman" w:cs="Times New Roman"/>
          <w:sz w:val="24"/>
          <w:szCs w:val="24"/>
        </w:rPr>
        <w:t>podria</w:t>
      </w:r>
      <w:proofErr w:type="spellEnd"/>
      <w:r w:rsidR="00A25AF2" w:rsidRPr="008143FA">
        <w:rPr>
          <w:rFonts w:ascii="Times New Roman" w:hAnsi="Times New Roman" w:cs="Times New Roman"/>
          <w:sz w:val="24"/>
          <w:szCs w:val="24"/>
        </w:rPr>
        <w:t xml:space="preserve"> definir por ejemplo un parámetro para seleccionar entre heurísticas de búsqueda. Para los algoritmos objetivo se puede definir varios parámetros categóricos, como los distintos operadores genéticos, y parámetros específicos del AG-celular. Se aprovechó el hecho de que varios de estos se encuentran implementados en la plataforma evolutiva utilizada (</w:t>
      </w:r>
      <w:proofErr w:type="spellStart"/>
      <w:r w:rsidR="00A25AF2" w:rsidRPr="008143FA">
        <w:rPr>
          <w:rFonts w:ascii="Times New Roman" w:hAnsi="Times New Roman" w:cs="Times New Roman"/>
          <w:i/>
          <w:sz w:val="24"/>
          <w:szCs w:val="24"/>
        </w:rPr>
        <w:t>JCell</w:t>
      </w:r>
      <w:proofErr w:type="spellEnd"/>
      <w:r w:rsidR="00A25AF2" w:rsidRPr="008143FA">
        <w:rPr>
          <w:rFonts w:ascii="Times New Roman" w:hAnsi="Times New Roman" w:cs="Times New Roman"/>
          <w:sz w:val="24"/>
          <w:szCs w:val="24"/>
        </w:rPr>
        <w:t xml:space="preserve">), y fueron incluidos en el escenario de sintonización. </w:t>
      </w:r>
    </w:p>
    <w:p w:rsidR="00A25AF2" w:rsidRPr="008143FA" w:rsidRDefault="008143FA" w:rsidP="008143F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A25AF2" w:rsidRPr="00C8191E">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obtiene desde un archivo toda la información necesaria para realizar la configuración de parámetros, este archivo es llamado </w:t>
      </w:r>
      <w:r w:rsidR="00A25AF2" w:rsidRPr="005F2BF4">
        <w:rPr>
          <w:rFonts w:ascii="Times New Roman" w:hAnsi="Times New Roman" w:cs="Times New Roman"/>
          <w:i/>
          <w:sz w:val="24"/>
          <w:szCs w:val="24"/>
        </w:rPr>
        <w:t xml:space="preserve">escenario de </w:t>
      </w:r>
      <w:r w:rsidR="00A25AF2" w:rsidRPr="005F2BF4">
        <w:rPr>
          <w:rFonts w:ascii="Times New Roman" w:hAnsi="Times New Roman" w:cs="Times New Roman"/>
          <w:sz w:val="24"/>
          <w:szCs w:val="24"/>
        </w:rPr>
        <w:t xml:space="preserve">sintonización. A continuación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ción de los algoritmos objetivo:</w:t>
      </w:r>
    </w:p>
    <w:p w:rsidR="00A25AF2" w:rsidRDefault="00A25AF2" w:rsidP="00A25AF2">
      <w:pPr>
        <w:pStyle w:val="normal0"/>
        <w:jc w:val="both"/>
      </w:pPr>
    </w:p>
    <w:tbl>
      <w:tblPr>
        <w:tblW w:w="8657"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tblPr>
      <w:tblGrid>
        <w:gridCol w:w="1995"/>
        <w:gridCol w:w="6662"/>
      </w:tblGrid>
      <w:tr w:rsidR="00A25AF2" w:rsidTr="00B35DCD">
        <w:trPr>
          <w:trHeight w:val="360"/>
        </w:trPr>
        <w:tc>
          <w:tcPr>
            <w:tcW w:w="1995" w:type="dxa"/>
            <w:tcMar>
              <w:top w:w="100" w:type="dxa"/>
              <w:left w:w="100" w:type="dxa"/>
              <w:bottom w:w="100" w:type="dxa"/>
              <w:right w:w="100" w:type="dxa"/>
            </w:tcMar>
          </w:tcPr>
          <w:p w:rsidR="00A25AF2" w:rsidRDefault="00A25AF2" w:rsidP="00921B31">
            <w:pPr>
              <w:pStyle w:val="normal0"/>
              <w:spacing w:line="240" w:lineRule="auto"/>
              <w:jc w:val="both"/>
            </w:pPr>
            <w:r>
              <w:rPr>
                <w:b/>
                <w:i/>
              </w:rPr>
              <w:t xml:space="preserve">Parámetro </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b/>
                <w:i/>
              </w:rPr>
              <w:t>Descripción</w:t>
            </w:r>
          </w:p>
        </w:tc>
      </w:tr>
      <w:tr w:rsidR="00A25AF2" w:rsidTr="0085100E">
        <w:trPr>
          <w:trHeight w:val="260"/>
        </w:trPr>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jc w:val="both"/>
              <w:rPr>
                <w:sz w:val="20"/>
                <w:szCs w:val="20"/>
              </w:rPr>
            </w:pPr>
            <w:r w:rsidRPr="0085100E">
              <w:rPr>
                <w:b/>
                <w:i/>
                <w:sz w:val="20"/>
                <w:szCs w:val="20"/>
              </w:rPr>
              <w:t>algo</w:t>
            </w:r>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Un algoritmo ejecutable o una llamada a un script de envoltura en torno al algoritmo</w:t>
            </w:r>
            <w:r w:rsidR="000E2DDF">
              <w:rPr>
                <w:sz w:val="20"/>
              </w:rPr>
              <w:t>,</w:t>
            </w:r>
            <w:r>
              <w:rPr>
                <w:sz w:val="20"/>
              </w:rPr>
              <w:t xml:space="preserve"> que cumpla con el formato de entrada/salida de </w:t>
            </w:r>
            <w:proofErr w:type="spellStart"/>
            <w:r w:rsidRPr="00017353">
              <w:rPr>
                <w:i/>
                <w:sz w:val="20"/>
              </w:rPr>
              <w:t>ParamILS</w:t>
            </w:r>
            <w:proofErr w:type="spellEnd"/>
            <w:r>
              <w:rPr>
                <w:sz w:val="20"/>
              </w:rPr>
              <w:t>. Para este trabajo se desarrolló un script de envoltura, el cual entre otras cosas realiza la normalización de la mejor solución encontrada por el algoritmo respecto al valor óptimo de la instancia respectiv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run_obj</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Pr>
                <w:i/>
                <w:sz w:val="20"/>
              </w:rPr>
              <w:t>qual</w:t>
            </w:r>
            <w:proofErr w:type="spellEnd"/>
            <w:r>
              <w:rPr>
                <w:i/>
                <w:sz w:val="20"/>
              </w:rPr>
              <w:t>=óptimo/</w:t>
            </w:r>
            <w:proofErr w:type="spellStart"/>
            <w:r>
              <w:rPr>
                <w:i/>
                <w:sz w:val="20"/>
              </w:rPr>
              <w:t>best</w:t>
            </w:r>
            <w:proofErr w:type="spellEnd"/>
            <w:r>
              <w:rPr>
                <w:sz w:val="20"/>
              </w:rPr>
              <w:t xml:space="preserve"> especificando para cada instancia su valor óptimo correspondiente.</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overall_obj</w:t>
            </w:r>
            <w:proofErr w:type="spellEnd"/>
          </w:p>
        </w:tc>
        <w:tc>
          <w:tcPr>
            <w:tcW w:w="6662" w:type="dxa"/>
            <w:tcMar>
              <w:top w:w="100" w:type="dxa"/>
              <w:left w:w="100" w:type="dxa"/>
              <w:bottom w:w="100" w:type="dxa"/>
              <w:right w:w="100" w:type="dxa"/>
            </w:tcMar>
          </w:tcPr>
          <w:p w:rsidR="00A25AF2" w:rsidRDefault="00A25AF2" w:rsidP="00017353">
            <w:pPr>
              <w:pStyle w:val="normal0"/>
              <w:spacing w:line="240" w:lineRule="auto"/>
              <w:jc w:val="both"/>
            </w:pPr>
            <w:r>
              <w:rPr>
                <w:sz w:val="20"/>
              </w:rPr>
              <w:t xml:space="preserve">Una medida de resumen que permita describir la tendencia en la calidad de varias ejecuciones del algoritmo. Algunos ejemplos son: promedio, mediana, q90, etc. En este </w:t>
            </w:r>
            <w:r w:rsidR="00017353">
              <w:rPr>
                <w:sz w:val="20"/>
              </w:rPr>
              <w:t>trabajo</w:t>
            </w:r>
            <w:r>
              <w:rPr>
                <w:sz w:val="20"/>
              </w:rPr>
              <w:t xml:space="preserve"> se utiliza el promedio </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time</w:t>
            </w:r>
            <w:proofErr w:type="spellEnd"/>
          </w:p>
        </w:tc>
        <w:tc>
          <w:tcPr>
            <w:tcW w:w="6662" w:type="dxa"/>
            <w:tcMar>
              <w:top w:w="100" w:type="dxa"/>
              <w:left w:w="100" w:type="dxa"/>
              <w:bottom w:w="100" w:type="dxa"/>
              <w:right w:w="100" w:type="dxa"/>
            </w:tcMar>
          </w:tcPr>
          <w:p w:rsidR="00A25AF2" w:rsidRDefault="00A25AF2" w:rsidP="002D1A4C">
            <w:pPr>
              <w:pStyle w:val="normal0"/>
              <w:spacing w:line="240" w:lineRule="auto"/>
              <w:jc w:val="both"/>
            </w:pPr>
            <w:r>
              <w:rPr>
                <w:sz w:val="20"/>
              </w:rPr>
              <w:t>El tiempo transcurrido tras el cual una ejecución del algoritmo será terminada sin éxito. (</w:t>
            </w:r>
            <w:proofErr w:type="spellStart"/>
            <w:r>
              <w:rPr>
                <w:sz w:val="20"/>
              </w:rPr>
              <w:t>Ej</w:t>
            </w:r>
            <w:proofErr w:type="spellEnd"/>
            <w:r>
              <w:rPr>
                <w:sz w:val="20"/>
              </w:rPr>
              <w:t xml:space="preserve">: No alcanzar el óptimo). El </w:t>
            </w:r>
            <w:proofErr w:type="spellStart"/>
            <w:r>
              <w:rPr>
                <w:i/>
                <w:sz w:val="20"/>
              </w:rPr>
              <w:t>cutoff_time</w:t>
            </w:r>
            <w:proofErr w:type="spellEnd"/>
            <w:r>
              <w:rPr>
                <w:sz w:val="20"/>
              </w:rPr>
              <w:t xml:space="preserve"> fue ajustado empíricamente en 260s, tiempo en el cual el AG-generacional efectúa 150.000 evaluaciones sin encontrar el óptimo</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cutoff_length</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La longitud tras la cual una ejecución del algoritmo será terminada sin éxito. Esta longitud puede ser definida como la cantidad de decisiones en un árbol de búsqueda o la cantidad de </w:t>
            </w:r>
            <w:proofErr w:type="spellStart"/>
            <w:r>
              <w:rPr>
                <w:sz w:val="20"/>
              </w:rPr>
              <w:t>flips</w:t>
            </w:r>
            <w:proofErr w:type="spellEnd"/>
            <w:r>
              <w:rPr>
                <w:sz w:val="20"/>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tuner_timeout</w:t>
            </w:r>
            <w:proofErr w:type="spellEnd"/>
          </w:p>
        </w:tc>
        <w:tc>
          <w:tcPr>
            <w:tcW w:w="6662" w:type="dxa"/>
            <w:tcMar>
              <w:top w:w="100" w:type="dxa"/>
              <w:left w:w="100" w:type="dxa"/>
              <w:bottom w:w="100" w:type="dxa"/>
              <w:right w:w="100" w:type="dxa"/>
            </w:tcMar>
          </w:tcPr>
          <w:p w:rsidR="00A25AF2" w:rsidRDefault="00A25AF2" w:rsidP="00921B31">
            <w:pPr>
              <w:pStyle w:val="normal0"/>
              <w:spacing w:line="240" w:lineRule="auto"/>
              <w:jc w:val="both"/>
            </w:pPr>
            <w:r>
              <w:rPr>
                <w:sz w:val="20"/>
              </w:rPr>
              <w:t xml:space="preserve">Tiempo de espera del configurador, tras el cual comienza la validación de la mejor configuración de parámetros encontrada. Los tiempos de espera fueron estimados para cada algoritmo en base al </w:t>
            </w:r>
            <w:proofErr w:type="spellStart"/>
            <w:r>
              <w:rPr>
                <w:i/>
                <w:sz w:val="20"/>
              </w:rPr>
              <w:t>cutoff_time</w:t>
            </w:r>
            <w:proofErr w:type="spellEnd"/>
            <w:r>
              <w:rPr>
                <w:sz w:val="20"/>
              </w:rPr>
              <w:t xml:space="preserve"> y a los tamaños de sus espacios de configuración, de manera de alcanzar a realizar como mínimo 10 ejecuciones por instancia en el caso pesimista de no encontrar el óptimo en ninguna ejecución.</w:t>
            </w:r>
          </w:p>
        </w:tc>
      </w:tr>
      <w:tr w:rsidR="00A25AF2" w:rsidTr="0085100E">
        <w:tc>
          <w:tcPr>
            <w:tcW w:w="1995" w:type="dxa"/>
            <w:tcMar>
              <w:top w:w="100" w:type="dxa"/>
              <w:left w:w="100" w:type="dxa"/>
              <w:bottom w:w="100" w:type="dxa"/>
              <w:right w:w="100" w:type="dxa"/>
            </w:tcMar>
            <w:vAlign w:val="center"/>
          </w:tcPr>
          <w:p w:rsidR="00A25AF2" w:rsidRPr="0085100E" w:rsidRDefault="00A25AF2" w:rsidP="00921B31">
            <w:pPr>
              <w:pStyle w:val="normal0"/>
              <w:spacing w:line="240" w:lineRule="auto"/>
              <w:rPr>
                <w:sz w:val="20"/>
                <w:szCs w:val="20"/>
              </w:rPr>
            </w:pPr>
            <w:proofErr w:type="spellStart"/>
            <w:r w:rsidRPr="0085100E">
              <w:rPr>
                <w:b/>
                <w:i/>
                <w:sz w:val="20"/>
                <w:szCs w:val="20"/>
              </w:rPr>
              <w:t>instance_file</w:t>
            </w:r>
            <w:proofErr w:type="spellEnd"/>
            <w:r w:rsidRPr="0085100E">
              <w:rPr>
                <w:b/>
                <w:i/>
                <w:sz w:val="20"/>
                <w:szCs w:val="20"/>
              </w:rPr>
              <w:t xml:space="preserve"> &amp; </w:t>
            </w:r>
            <w:proofErr w:type="spellStart"/>
            <w:r w:rsidRPr="0085100E">
              <w:rPr>
                <w:b/>
                <w:i/>
                <w:sz w:val="20"/>
                <w:szCs w:val="20"/>
              </w:rPr>
              <w:t>test_instance_file</w:t>
            </w:r>
            <w:proofErr w:type="spellEnd"/>
          </w:p>
        </w:tc>
        <w:tc>
          <w:tcPr>
            <w:tcW w:w="6662" w:type="dxa"/>
            <w:tcMar>
              <w:top w:w="100" w:type="dxa"/>
              <w:left w:w="100" w:type="dxa"/>
              <w:bottom w:w="100" w:type="dxa"/>
              <w:right w:w="100" w:type="dxa"/>
            </w:tcMar>
          </w:tcPr>
          <w:p w:rsidR="00A25AF2" w:rsidRDefault="00A25AF2" w:rsidP="00D81541">
            <w:pPr>
              <w:pStyle w:val="normal0"/>
              <w:keepNext/>
              <w:spacing w:line="240" w:lineRule="auto"/>
              <w:jc w:val="both"/>
            </w:pPr>
            <w:proofErr w:type="spellStart"/>
            <w:r w:rsidRPr="000E2DDF">
              <w:rPr>
                <w:i/>
                <w:sz w:val="20"/>
              </w:rPr>
              <w:t>ParamILS</w:t>
            </w:r>
            <w:proofErr w:type="spellEnd"/>
            <w:r>
              <w:rPr>
                <w:sz w:val="20"/>
              </w:rPr>
              <w:t xml:space="preserve"> utiliza un conjunto de instancias de entrenamiento y un conjunto de instancias de prueba, para validar la configuración obtenida en el entrenamiento. Para ello, el conjunto de 49 instancias se </w:t>
            </w:r>
            <w:proofErr w:type="spellStart"/>
            <w:r>
              <w:rPr>
                <w:sz w:val="20"/>
              </w:rPr>
              <w:t>particionó</w:t>
            </w:r>
            <w:proofErr w:type="spellEnd"/>
            <w:r>
              <w:rPr>
                <w:sz w:val="20"/>
              </w:rPr>
              <w:t xml:space="preserve"> en 50% para entrenamiento y el resto para prueba. Para que </w:t>
            </w:r>
            <w:r w:rsidR="000E2DDF">
              <w:rPr>
                <w:sz w:val="20"/>
              </w:rPr>
              <w:t xml:space="preserve">la distribución fuera uniforme, </w:t>
            </w:r>
            <w:r>
              <w:rPr>
                <w:sz w:val="20"/>
              </w:rPr>
              <w:t>las instancias fueron repartidas equitativamente en cada conjunto.</w:t>
            </w:r>
          </w:p>
        </w:tc>
      </w:tr>
    </w:tbl>
    <w:p w:rsidR="00D81541" w:rsidRPr="00D81541" w:rsidRDefault="00D81541" w:rsidP="00D81541">
      <w:pPr>
        <w:pStyle w:val="normal0"/>
        <w:spacing w:line="360" w:lineRule="auto"/>
        <w:jc w:val="center"/>
        <w:rPr>
          <w:rFonts w:ascii="Times New Roman" w:eastAsia="Times New Roman" w:hAnsi="Times New Roman" w:cs="Times New Roman"/>
          <w:i/>
          <w:color w:val="000000" w:themeColor="text1"/>
          <w:sz w:val="24"/>
        </w:rPr>
      </w:pPr>
      <w:r w:rsidRPr="00D81541">
        <w:rPr>
          <w:rFonts w:ascii="Times New Roman" w:eastAsia="Times New Roman" w:hAnsi="Times New Roman" w:cs="Times New Roman"/>
          <w:color w:val="000000" w:themeColor="text1"/>
          <w:sz w:val="24"/>
        </w:rPr>
        <w:t xml:space="preserve">Tabla 3.2 </w:t>
      </w:r>
      <w:r w:rsidRPr="00D81541">
        <w:rPr>
          <w:rFonts w:ascii="Times New Roman" w:eastAsia="Times New Roman" w:hAnsi="Times New Roman" w:cs="Times New Roman"/>
          <w:i/>
          <w:color w:val="000000" w:themeColor="text1"/>
          <w:sz w:val="24"/>
        </w:rPr>
        <w:t xml:space="preserve">Parámetros escenario sintonización </w:t>
      </w:r>
      <w:proofErr w:type="spellStart"/>
      <w:r w:rsidRPr="00D81541">
        <w:rPr>
          <w:rFonts w:ascii="Times New Roman" w:eastAsia="Times New Roman" w:hAnsi="Times New Roman" w:cs="Times New Roman"/>
          <w:i/>
          <w:color w:val="000000" w:themeColor="text1"/>
          <w:sz w:val="24"/>
        </w:rPr>
        <w:t>paramILS</w:t>
      </w:r>
      <w:proofErr w:type="spellEnd"/>
    </w:p>
    <w:p w:rsidR="008143FA" w:rsidRDefault="008143FA" w:rsidP="00A25AF2">
      <w:pPr>
        <w:pStyle w:val="normal0"/>
        <w:jc w:val="both"/>
      </w:pPr>
    </w:p>
    <w:p w:rsidR="00A25AF2" w:rsidRDefault="00A25AF2" w:rsidP="00A25AF2">
      <w:pPr>
        <w:pStyle w:val="normal0"/>
        <w:jc w:val="both"/>
      </w:pPr>
      <w:r>
        <w:t xml:space="preserve">La figura </w:t>
      </w:r>
      <w:proofErr w:type="spellStart"/>
      <w:r>
        <w:t>x.x</w:t>
      </w:r>
      <w:proofErr w:type="spellEnd"/>
      <w:r>
        <w:t xml:space="preserve"> muestra el escenario de sintonización para el AG-generacional</w:t>
      </w:r>
    </w:p>
    <w:p w:rsidR="00A25AF2" w:rsidRDefault="00A25AF2" w:rsidP="00A25AF2">
      <w:pPr>
        <w:pStyle w:val="normal0"/>
        <w:jc w:val="both"/>
      </w:pPr>
      <w:proofErr w:type="spellStart"/>
      <w:r>
        <w:t>alalala</w:t>
      </w:r>
      <w:proofErr w:type="spellEnd"/>
    </w:p>
    <w:p w:rsidR="00A25AF2" w:rsidRDefault="00A25AF2" w:rsidP="00A25AF2">
      <w:pPr>
        <w:pStyle w:val="normal0"/>
        <w:jc w:val="both"/>
      </w:pPr>
    </w:p>
    <w:p w:rsidR="00A25AF2" w:rsidRDefault="00A25AF2" w:rsidP="00A25AF2">
      <w:pPr>
        <w:pStyle w:val="normal0"/>
        <w:jc w:val="center"/>
      </w:pPr>
      <w:r>
        <w:rPr>
          <w:noProof/>
        </w:rPr>
        <w:drawing>
          <wp:inline distT="114300" distB="114300" distL="114300" distR="114300">
            <wp:extent cx="2486025" cy="1971675"/>
            <wp:effectExtent l="0" t="0" r="0" b="0"/>
            <wp:docPr id="51"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63" cstate="print"/>
                    <a:stretch>
                      <a:fillRect/>
                    </a:stretch>
                  </pic:blipFill>
                  <pic:spPr>
                    <a:xfrm>
                      <a:off x="0" y="0"/>
                      <a:ext cx="2486025" cy="1971675"/>
                    </a:xfrm>
                    <a:prstGeom prst="rect">
                      <a:avLst/>
                    </a:prstGeom>
                  </pic:spPr>
                </pic:pic>
              </a:graphicData>
            </a:graphic>
          </wp:inline>
        </w:drawing>
      </w:r>
    </w:p>
    <w:p w:rsidR="007669E9" w:rsidRPr="003A4CF8" w:rsidRDefault="00A25AF2" w:rsidP="00A25AF2">
      <w:pPr>
        <w:pStyle w:val="normal0"/>
        <w:jc w:val="center"/>
        <w:rPr>
          <w:i/>
        </w:rPr>
      </w:pPr>
      <w:r>
        <w:t xml:space="preserve">figura </w:t>
      </w:r>
      <w:proofErr w:type="spellStart"/>
      <w:r>
        <w:t>x.x.</w:t>
      </w:r>
      <w:proofErr w:type="spellEnd"/>
      <w:r>
        <w:t xml:space="preserve">- </w:t>
      </w:r>
      <w:r w:rsidR="003A4CF8">
        <w:t xml:space="preserve">Ejemplo de </w:t>
      </w:r>
      <w:r>
        <w:t>escenario de sintonización</w:t>
      </w:r>
      <w:r w:rsidR="003A4CF8">
        <w:t xml:space="preserve"> para el</w:t>
      </w:r>
      <w:r>
        <w:t xml:space="preserve"> </w:t>
      </w:r>
      <w:r w:rsidRPr="003A4CF8">
        <w:rPr>
          <w:i/>
        </w:rPr>
        <w:t>AG-Generacional</w:t>
      </w:r>
    </w:p>
    <w:p w:rsidR="007669E9" w:rsidRDefault="007669E9"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p w:rsidR="00C8191E" w:rsidRDefault="00C8191E" w:rsidP="00A25AF2">
      <w:pPr>
        <w:pStyle w:val="normal0"/>
        <w:jc w:val="center"/>
      </w:pPr>
    </w:p>
    <w:tbl>
      <w:tblPr>
        <w:tblStyle w:val="Tablaconcuadrcula"/>
        <w:tblW w:w="0" w:type="auto"/>
        <w:jc w:val="center"/>
        <w:tblLook w:val="04A0"/>
      </w:tblPr>
      <w:tblGrid>
        <w:gridCol w:w="1615"/>
        <w:gridCol w:w="2164"/>
        <w:gridCol w:w="1916"/>
        <w:gridCol w:w="2063"/>
      </w:tblGrid>
      <w:tr w:rsidR="007B4898" w:rsidRPr="00385CAC" w:rsidTr="00F170C0">
        <w:trPr>
          <w:trHeight w:val="510"/>
          <w:jc w:val="center"/>
        </w:trPr>
        <w:tc>
          <w:tcPr>
            <w:tcW w:w="1615" w:type="dxa"/>
            <w:tcBorders>
              <w:tl2br w:val="single" w:sz="4" w:space="0" w:color="auto"/>
            </w:tcBorders>
            <w:vAlign w:val="center"/>
          </w:tcPr>
          <w:p w:rsidR="007B4898" w:rsidRPr="009A4642" w:rsidRDefault="007B4898" w:rsidP="00DC1BA0">
            <w:pPr>
              <w:pStyle w:val="normal0"/>
              <w:jc w:val="both"/>
              <w:rPr>
                <w:i/>
                <w:sz w:val="20"/>
                <w:szCs w:val="20"/>
              </w:rPr>
            </w:pPr>
            <w:r w:rsidRPr="009A4642">
              <w:rPr>
                <w:i/>
              </w:rPr>
              <w:t xml:space="preserve">        </w:t>
            </w:r>
            <w:r w:rsidR="00DF0DF1">
              <w:rPr>
                <w:i/>
              </w:rPr>
              <w:t xml:space="preserve"> </w:t>
            </w:r>
            <w:r>
              <w:rPr>
                <w:i/>
                <w:sz w:val="20"/>
                <w:szCs w:val="20"/>
              </w:rPr>
              <w:t>a</w:t>
            </w:r>
            <w:r w:rsidRPr="009A4642">
              <w:rPr>
                <w:i/>
                <w:sz w:val="20"/>
                <w:szCs w:val="20"/>
              </w:rPr>
              <w:t>lgoritmo</w:t>
            </w:r>
            <w:r>
              <w:rPr>
                <w:i/>
                <w:sz w:val="20"/>
                <w:szCs w:val="20"/>
              </w:rPr>
              <w:t xml:space="preserve"> </w:t>
            </w:r>
            <w:r w:rsidRPr="009A4642">
              <w:rPr>
                <w:i/>
                <w:sz w:val="20"/>
                <w:szCs w:val="20"/>
              </w:rPr>
              <w:t>parámetro</w:t>
            </w:r>
          </w:p>
        </w:tc>
        <w:tc>
          <w:tcPr>
            <w:tcW w:w="2164"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Pr>
                <w:i/>
                <w:sz w:val="20"/>
                <w:szCs w:val="20"/>
              </w:rPr>
              <w:t xml:space="preserve"> </w:t>
            </w:r>
            <w:r w:rsidRPr="009A4642">
              <w:rPr>
                <w:i/>
                <w:sz w:val="20"/>
                <w:szCs w:val="20"/>
              </w:rPr>
              <w:t>generacional</w:t>
            </w:r>
          </w:p>
        </w:tc>
        <w:tc>
          <w:tcPr>
            <w:tcW w:w="1916"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Pr="009A4642">
              <w:rPr>
                <w:i/>
                <w:sz w:val="20"/>
                <w:szCs w:val="20"/>
              </w:rPr>
              <w:t>distribuido</w:t>
            </w:r>
          </w:p>
        </w:tc>
        <w:tc>
          <w:tcPr>
            <w:tcW w:w="2063" w:type="dxa"/>
            <w:vAlign w:val="center"/>
          </w:tcPr>
          <w:p w:rsidR="007B4898" w:rsidRPr="009A4642" w:rsidRDefault="007B4898" w:rsidP="00DC1BA0">
            <w:pPr>
              <w:pStyle w:val="normal0"/>
              <w:jc w:val="center"/>
              <w:rPr>
                <w:i/>
                <w:sz w:val="20"/>
                <w:szCs w:val="20"/>
              </w:rPr>
            </w:pPr>
            <w:r w:rsidRPr="009A4642">
              <w:rPr>
                <w:i/>
                <w:sz w:val="20"/>
                <w:szCs w:val="20"/>
              </w:rPr>
              <w:t xml:space="preserve">AG </w:t>
            </w:r>
            <w:r>
              <w:rPr>
                <w:i/>
                <w:sz w:val="20"/>
                <w:szCs w:val="20"/>
              </w:rPr>
              <w:t xml:space="preserve">            </w:t>
            </w:r>
            <w:r w:rsidR="008D1678">
              <w:rPr>
                <w:i/>
                <w:sz w:val="20"/>
                <w:szCs w:val="20"/>
              </w:rPr>
              <w:t xml:space="preserve">     </w:t>
            </w:r>
            <w:r w:rsidRPr="009A4642">
              <w:rPr>
                <w:i/>
                <w:sz w:val="20"/>
                <w:szCs w:val="20"/>
              </w:rPr>
              <w:t>celular</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población</w:t>
            </w:r>
          </w:p>
        </w:tc>
        <w:tc>
          <w:tcPr>
            <w:tcW w:w="2164" w:type="dxa"/>
            <w:vAlign w:val="center"/>
          </w:tcPr>
          <w:p w:rsidR="007B4898" w:rsidRPr="007669E9" w:rsidRDefault="007B4898" w:rsidP="00DC1BA0">
            <w:pPr>
              <w:pStyle w:val="normal0"/>
              <w:jc w:val="center"/>
              <w:rPr>
                <w:color w:val="808080" w:themeColor="background1" w:themeShade="80"/>
                <w:sz w:val="18"/>
                <w:szCs w:val="18"/>
              </w:rPr>
            </w:pPr>
            <w:r w:rsidRPr="007669E9">
              <w:rPr>
                <w:color w:val="808080" w:themeColor="background1" w:themeShade="80"/>
                <w:sz w:val="18"/>
                <w:szCs w:val="18"/>
              </w:rPr>
              <w:t>50;</w:t>
            </w:r>
            <w:r w:rsidR="00F170C0">
              <w:rPr>
                <w:color w:val="808080" w:themeColor="background1" w:themeShade="80"/>
                <w:sz w:val="18"/>
                <w:szCs w:val="18"/>
              </w:rPr>
              <w:t xml:space="preserve"> </w:t>
            </w:r>
            <w:r w:rsidRPr="007669E9">
              <w:rPr>
                <w:color w:val="808080" w:themeColor="background1" w:themeShade="80"/>
                <w:sz w:val="18"/>
                <w:szCs w:val="18"/>
              </w:rPr>
              <w:t>100;</w:t>
            </w:r>
            <w:r w:rsidR="00F170C0">
              <w:rPr>
                <w:color w:val="808080" w:themeColor="background1" w:themeShade="80"/>
                <w:sz w:val="18"/>
                <w:szCs w:val="18"/>
              </w:rPr>
              <w:t xml:space="preserve"> </w:t>
            </w:r>
            <w:r w:rsidRPr="007669E9">
              <w:rPr>
                <w:color w:val="808080" w:themeColor="background1" w:themeShade="80"/>
                <w:sz w:val="18"/>
                <w:szCs w:val="18"/>
              </w:rPr>
              <w:t>150;</w:t>
            </w:r>
            <w:r w:rsidR="00F170C0">
              <w:rPr>
                <w:color w:val="808080" w:themeColor="background1" w:themeShade="80"/>
                <w:sz w:val="18"/>
                <w:szCs w:val="18"/>
              </w:rPr>
              <w:t xml:space="preserve"> </w:t>
            </w:r>
            <w:r w:rsidRPr="007669E9">
              <w:rPr>
                <w:color w:val="808080" w:themeColor="background1" w:themeShade="80"/>
                <w:sz w:val="18"/>
                <w:szCs w:val="18"/>
              </w:rPr>
              <w:t>200;</w:t>
            </w:r>
            <w:r w:rsidR="00F170C0">
              <w:rPr>
                <w:color w:val="808080" w:themeColor="background1" w:themeShade="80"/>
                <w:sz w:val="18"/>
                <w:szCs w:val="18"/>
              </w:rPr>
              <w:t xml:space="preserve"> </w:t>
            </w:r>
            <w:r w:rsidRPr="007669E9">
              <w:rPr>
                <w:color w:val="808080" w:themeColor="background1" w:themeShade="80"/>
                <w:sz w:val="18"/>
                <w:szCs w:val="18"/>
              </w:rPr>
              <w:t>250; 300;</w:t>
            </w:r>
            <w:r w:rsidR="00F170C0">
              <w:rPr>
                <w:color w:val="808080" w:themeColor="background1" w:themeShade="80"/>
                <w:sz w:val="18"/>
                <w:szCs w:val="18"/>
              </w:rPr>
              <w:t xml:space="preserve"> </w:t>
            </w:r>
            <w:r w:rsidRPr="007669E9">
              <w:rPr>
                <w:color w:val="808080" w:themeColor="background1" w:themeShade="80"/>
                <w:sz w:val="18"/>
                <w:szCs w:val="18"/>
              </w:rPr>
              <w:t>350;</w:t>
            </w:r>
            <w:r w:rsidR="00F170C0">
              <w:rPr>
                <w:color w:val="808080" w:themeColor="background1" w:themeShade="80"/>
                <w:sz w:val="18"/>
                <w:szCs w:val="18"/>
              </w:rPr>
              <w:t xml:space="preserve"> </w:t>
            </w:r>
            <w:r w:rsidRPr="007669E9">
              <w:rPr>
                <w:b/>
                <w:color w:val="000000" w:themeColor="text1"/>
                <w:sz w:val="18"/>
                <w:szCs w:val="18"/>
              </w:rPr>
              <w:t>400</w:t>
            </w:r>
            <w:r w:rsidRPr="007669E9">
              <w:rPr>
                <w:color w:val="808080" w:themeColor="background1" w:themeShade="80"/>
                <w:sz w:val="18"/>
                <w:szCs w:val="18"/>
              </w:rPr>
              <w:t>;</w:t>
            </w:r>
            <w:r w:rsidR="00F170C0">
              <w:rPr>
                <w:color w:val="808080" w:themeColor="background1" w:themeShade="80"/>
                <w:sz w:val="18"/>
                <w:szCs w:val="18"/>
              </w:rPr>
              <w:t xml:space="preserve"> </w:t>
            </w:r>
            <w:r w:rsidRPr="007669E9">
              <w:rPr>
                <w:color w:val="808080" w:themeColor="background1" w:themeShade="80"/>
                <w:sz w:val="18"/>
                <w:szCs w:val="18"/>
              </w:rPr>
              <w:t>450;</w:t>
            </w:r>
            <w:r w:rsidR="00F170C0">
              <w:rPr>
                <w:color w:val="808080" w:themeColor="background1" w:themeShade="80"/>
                <w:sz w:val="18"/>
                <w:szCs w:val="18"/>
              </w:rPr>
              <w:t xml:space="preserve"> </w:t>
            </w:r>
            <w:r w:rsidRPr="007669E9">
              <w:rPr>
                <w:color w:val="808080" w:themeColor="background1" w:themeShade="80"/>
                <w:sz w:val="18"/>
                <w:szCs w:val="18"/>
              </w:rPr>
              <w:t>50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Arial" w:hAnsi="Arial" w:cs="Arial"/>
                <w:sz w:val="30"/>
                <w:szCs w:val="30"/>
              </w:rPr>
              <w:t>─</w:t>
            </w:r>
          </w:p>
        </w:tc>
        <w:tc>
          <w:tcPr>
            <w:tcW w:w="2063" w:type="dxa"/>
            <w:vAlign w:val="center"/>
          </w:tcPr>
          <w:p w:rsidR="007B4898" w:rsidRPr="00385CAC" w:rsidRDefault="007B4898" w:rsidP="00DC1BA0">
            <w:pPr>
              <w:pStyle w:val="normal0"/>
              <w:jc w:val="center"/>
              <w:rPr>
                <w:sz w:val="24"/>
                <w:szCs w:val="24"/>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cruzamiento</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6; 0,7; 0,8; 0,9; </w:t>
            </w:r>
            <w:r w:rsidRPr="002D1A4C">
              <w:rPr>
                <w:b/>
                <w:color w:val="000000" w:themeColor="text1"/>
                <w:sz w:val="18"/>
                <w:szCs w:val="18"/>
              </w:rPr>
              <w:t>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probabilidad mutación</w:t>
            </w:r>
          </w:p>
        </w:tc>
        <w:tc>
          <w:tcPr>
            <w:tcW w:w="2164"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0,1; 0,2; 0,3; 0,4; 0,5; 0,6; 0,7; 0,8; </w:t>
            </w:r>
            <w:r w:rsidRPr="002D1A4C">
              <w:rPr>
                <w:b/>
                <w:color w:val="000000" w:themeColor="text1"/>
                <w:sz w:val="18"/>
                <w:szCs w:val="18"/>
              </w:rPr>
              <w:t>0,9</w:t>
            </w:r>
            <w:r w:rsidRPr="002D1A4C">
              <w:rPr>
                <w:color w:val="808080" w:themeColor="background1" w:themeShade="80"/>
                <w:sz w:val="18"/>
                <w:szCs w:val="18"/>
              </w:rPr>
              <w:t>; 1,0</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1</w:t>
            </w:r>
          </w:p>
        </w:tc>
        <w:tc>
          <w:tcPr>
            <w:tcW w:w="2164" w:type="dxa"/>
            <w:vAlign w:val="center"/>
          </w:tcPr>
          <w:p w:rsidR="007B4898" w:rsidRPr="002D1A4C" w:rsidRDefault="007B4898" w:rsidP="00DC1BA0">
            <w:pPr>
              <w:pStyle w:val="normal0"/>
              <w:jc w:val="center"/>
              <w:rPr>
                <w:color w:val="808080" w:themeColor="background1" w:themeShade="80"/>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selección 2</w:t>
            </w:r>
          </w:p>
        </w:tc>
        <w:tc>
          <w:tcPr>
            <w:tcW w:w="2164" w:type="dxa"/>
            <w:vAlign w:val="center"/>
          </w:tcPr>
          <w:p w:rsidR="007B4898" w:rsidRPr="007669E9" w:rsidRDefault="007B4898" w:rsidP="00DC1BA0">
            <w:pPr>
              <w:pStyle w:val="normal0"/>
              <w:jc w:val="center"/>
              <w:rPr>
                <w:color w:val="A6A6A6" w:themeColor="background1" w:themeShade="A6"/>
                <w:sz w:val="20"/>
                <w:szCs w:val="20"/>
              </w:rPr>
            </w:pPr>
            <w:r w:rsidRPr="002D1A4C">
              <w:rPr>
                <w:color w:val="808080" w:themeColor="background1" w:themeShade="80"/>
                <w:sz w:val="18"/>
                <w:szCs w:val="18"/>
              </w:rPr>
              <w:t xml:space="preserve">torneo-binario; </w:t>
            </w:r>
            <w:r w:rsidRPr="002D1A4C">
              <w:rPr>
                <w:b/>
                <w:color w:val="000000" w:themeColor="text1"/>
                <w:sz w:val="18"/>
                <w:szCs w:val="18"/>
              </w:rPr>
              <w:t>ruleta</w:t>
            </w:r>
            <w:r w:rsidRPr="002D1A4C">
              <w:rPr>
                <w:color w:val="808080" w:themeColor="background1" w:themeShade="80"/>
                <w:sz w:val="18"/>
                <w:szCs w:val="18"/>
              </w:rPr>
              <w:t>; ranking-lineal</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cruzamiento</w:t>
            </w:r>
          </w:p>
        </w:tc>
        <w:tc>
          <w:tcPr>
            <w:tcW w:w="2164" w:type="dxa"/>
            <w:vAlign w:val="center"/>
          </w:tcPr>
          <w:p w:rsidR="007B4898" w:rsidRPr="007669E9" w:rsidRDefault="007B4898" w:rsidP="00DC1BA0">
            <w:pPr>
              <w:pStyle w:val="normal0"/>
              <w:jc w:val="center"/>
              <w:rPr>
                <w:color w:val="A6A6A6" w:themeColor="background1" w:themeShade="A6"/>
                <w:sz w:val="18"/>
                <w:szCs w:val="18"/>
              </w:rPr>
            </w:pPr>
            <w:r w:rsidRPr="002D1A4C">
              <w:rPr>
                <w:b/>
                <w:color w:val="000000" w:themeColor="text1"/>
                <w:sz w:val="18"/>
                <w:szCs w:val="18"/>
              </w:rPr>
              <w:t>1-punto</w:t>
            </w:r>
            <w:r w:rsidRPr="002D1A4C">
              <w:rPr>
                <w:color w:val="808080" w:themeColor="background1" w:themeShade="80"/>
                <w:sz w:val="18"/>
                <w:szCs w:val="18"/>
              </w:rPr>
              <w:t xml:space="preserve">; 2-puntos; uniforme; </w:t>
            </w:r>
            <w:r w:rsidR="00F170C0" w:rsidRPr="002D1A4C">
              <w:rPr>
                <w:color w:val="808080" w:themeColor="background1" w:themeShade="80"/>
                <w:sz w:val="18"/>
                <w:szCs w:val="18"/>
              </w:rPr>
              <w:t>probabilíst</w:t>
            </w:r>
            <w:r w:rsidR="00F170C0">
              <w:rPr>
                <w:color w:val="A6A6A6" w:themeColor="background1" w:themeShade="A6"/>
                <w:sz w:val="18"/>
                <w:szCs w:val="18"/>
              </w:rPr>
              <w:t>ico</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operador mutación</w:t>
            </w:r>
          </w:p>
        </w:tc>
        <w:tc>
          <w:tcPr>
            <w:tcW w:w="2164" w:type="dxa"/>
            <w:vAlign w:val="center"/>
          </w:tcPr>
          <w:p w:rsidR="007B4898" w:rsidRPr="00A83962" w:rsidRDefault="00E930E1" w:rsidP="00DC1BA0">
            <w:pPr>
              <w:autoSpaceDE w:val="0"/>
              <w:autoSpaceDN w:val="0"/>
              <w:adjustRightInd w:val="0"/>
              <w:jc w:val="center"/>
              <w:rPr>
                <w:rFonts w:ascii="Arial" w:hAnsi="Arial" w:cs="Arial"/>
                <w:sz w:val="30"/>
                <w:szCs w:val="30"/>
              </w:rPr>
            </w:pPr>
            <w:r>
              <w:rPr>
                <w:rFonts w:ascii="Arial" w:eastAsia="Arial" w:hAnsi="Arial" w:cs="Arial"/>
                <w:b/>
                <w:color w:val="000000" w:themeColor="text1"/>
                <w:sz w:val="18"/>
                <w:szCs w:val="18"/>
                <w:lang w:eastAsia="es-ES"/>
              </w:rPr>
              <w:t>p</w:t>
            </w:r>
            <w:r w:rsidRPr="00E930E1">
              <w:rPr>
                <w:rFonts w:ascii="Arial" w:eastAsia="Arial" w:hAnsi="Arial" w:cs="Arial"/>
                <w:b/>
                <w:color w:val="000000" w:themeColor="text1"/>
                <w:sz w:val="18"/>
                <w:szCs w:val="18"/>
                <w:lang w:eastAsia="es-ES"/>
              </w:rPr>
              <w:t>or-bit</w:t>
            </w:r>
          </w:p>
        </w:tc>
        <w:tc>
          <w:tcPr>
            <w:tcW w:w="1916"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c>
          <w:tcPr>
            <w:tcW w:w="2063" w:type="dxa"/>
            <w:vAlign w:val="center"/>
          </w:tcPr>
          <w:p w:rsidR="007B4898" w:rsidRPr="00A83962" w:rsidRDefault="007B4898" w:rsidP="00DC1BA0">
            <w:pPr>
              <w:autoSpaceDE w:val="0"/>
              <w:autoSpaceDN w:val="0"/>
              <w:adjustRightInd w:val="0"/>
              <w:jc w:val="center"/>
              <w:rPr>
                <w:rFonts w:ascii="Arial" w:hAnsi="Arial" w:cs="Arial"/>
                <w:sz w:val="30"/>
                <w:szCs w:val="30"/>
              </w:rPr>
            </w:pPr>
            <w:r>
              <w:rPr>
                <w:rFonts w:ascii="MS Gothic" w:eastAsia="MS Gothic" w:hAnsi="MS Gothic" w:cs="MS Gothic" w:hint="eastAsia"/>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cantidad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 xml:space="preserve">4; </w:t>
            </w:r>
            <w:r w:rsidRPr="002D1A4C">
              <w:rPr>
                <w:b/>
                <w:color w:val="000000" w:themeColor="text1"/>
                <w:sz w:val="18"/>
                <w:szCs w:val="18"/>
              </w:rPr>
              <w:t>5</w:t>
            </w:r>
            <w:r w:rsidRPr="002D1A4C">
              <w:rPr>
                <w:color w:val="808080" w:themeColor="background1" w:themeShade="80"/>
                <w:sz w:val="18"/>
                <w:szCs w:val="18"/>
              </w:rPr>
              <w:t>; 6; 7; 8; 9; 1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tamaño islas</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rFonts w:ascii="MS Gothic" w:eastAsia="MS Gothic" w:hAnsi="MS Gothic" w:cs="MS Gothic" w:hint="eastAsia"/>
                <w:sz w:val="30"/>
                <w:szCs w:val="30"/>
              </w:rPr>
              <w:t>✔</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frecuencia migración</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C8191E" w:rsidRDefault="007B4898" w:rsidP="00DC1BA0">
            <w:pPr>
              <w:pStyle w:val="normal0"/>
              <w:jc w:val="center"/>
              <w:rPr>
                <w:color w:val="808080" w:themeColor="background1" w:themeShade="80"/>
                <w:sz w:val="18"/>
                <w:szCs w:val="18"/>
              </w:rPr>
            </w:pPr>
            <w:r w:rsidRPr="00C8191E">
              <w:rPr>
                <w:color w:val="808080" w:themeColor="background1" w:themeShade="80"/>
                <w:sz w:val="18"/>
                <w:szCs w:val="18"/>
              </w:rPr>
              <w:t>5000;</w:t>
            </w:r>
            <w:r>
              <w:rPr>
                <w:color w:val="808080" w:themeColor="background1" w:themeShade="80"/>
                <w:sz w:val="18"/>
                <w:szCs w:val="18"/>
              </w:rPr>
              <w:t xml:space="preserve"> </w:t>
            </w:r>
            <w:r w:rsidRPr="00C8191E">
              <w:rPr>
                <w:color w:val="808080" w:themeColor="background1" w:themeShade="80"/>
                <w:sz w:val="18"/>
                <w:szCs w:val="18"/>
              </w:rPr>
              <w:t>10000;</w:t>
            </w:r>
            <w:r>
              <w:rPr>
                <w:color w:val="808080" w:themeColor="background1" w:themeShade="80"/>
                <w:sz w:val="18"/>
                <w:szCs w:val="18"/>
              </w:rPr>
              <w:t xml:space="preserve"> </w:t>
            </w:r>
            <w:r w:rsidRPr="00C8191E">
              <w:rPr>
                <w:b/>
                <w:color w:val="000000" w:themeColor="text1"/>
                <w:sz w:val="18"/>
                <w:szCs w:val="18"/>
              </w:rPr>
              <w:t>15000</w:t>
            </w:r>
            <w:r w:rsidRPr="00C8191E">
              <w:rPr>
                <w:color w:val="808080" w:themeColor="background1" w:themeShade="80"/>
                <w:sz w:val="18"/>
                <w:szCs w:val="18"/>
              </w:rPr>
              <w:t>;</w:t>
            </w:r>
          </w:p>
          <w:p w:rsidR="007B4898" w:rsidRPr="00385CAC" w:rsidRDefault="007B4898" w:rsidP="00DC1BA0">
            <w:pPr>
              <w:pStyle w:val="normal0"/>
              <w:jc w:val="center"/>
              <w:rPr>
                <w:sz w:val="20"/>
                <w:szCs w:val="20"/>
              </w:rPr>
            </w:pPr>
            <w:r w:rsidRPr="00C8191E">
              <w:rPr>
                <w:color w:val="808080" w:themeColor="background1" w:themeShade="80"/>
                <w:sz w:val="18"/>
                <w:szCs w:val="18"/>
              </w:rPr>
              <w:t>20000;</w:t>
            </w:r>
            <w:r>
              <w:rPr>
                <w:color w:val="808080" w:themeColor="background1" w:themeShade="80"/>
                <w:sz w:val="18"/>
                <w:szCs w:val="18"/>
              </w:rPr>
              <w:t xml:space="preserve"> </w:t>
            </w:r>
            <w:r w:rsidRPr="00C8191E">
              <w:rPr>
                <w:color w:val="808080" w:themeColor="background1" w:themeShade="80"/>
                <w:sz w:val="18"/>
                <w:szCs w:val="18"/>
              </w:rPr>
              <w:t>25000</w:t>
            </w:r>
          </w:p>
        </w:tc>
        <w:tc>
          <w:tcPr>
            <w:tcW w:w="2063" w:type="dxa"/>
            <w:vAlign w:val="center"/>
          </w:tcPr>
          <w:p w:rsidR="007B4898" w:rsidRPr="00385CAC" w:rsidRDefault="007B4898" w:rsidP="00DC1BA0">
            <w:pPr>
              <w:pStyle w:val="normal0"/>
              <w:jc w:val="center"/>
              <w:rPr>
                <w:sz w:val="20"/>
                <w:szCs w:val="20"/>
              </w:rPr>
            </w:pPr>
            <w:r>
              <w:rPr>
                <w:sz w:val="30"/>
                <w:szCs w:val="30"/>
              </w:rPr>
              <w:t>─</w:t>
            </w:r>
          </w:p>
        </w:tc>
      </w:tr>
      <w:tr w:rsidR="007B4898" w:rsidRPr="00385CAC" w:rsidTr="00F170C0">
        <w:trPr>
          <w:trHeight w:val="510"/>
          <w:jc w:val="center"/>
        </w:trPr>
        <w:tc>
          <w:tcPr>
            <w:tcW w:w="1615" w:type="dxa"/>
            <w:vAlign w:val="center"/>
          </w:tcPr>
          <w:p w:rsidR="007B4898" w:rsidRPr="009A4642" w:rsidRDefault="007B4898" w:rsidP="00DC1BA0">
            <w:pPr>
              <w:pStyle w:val="normal0"/>
              <w:jc w:val="center"/>
              <w:rPr>
                <w:i/>
                <w:sz w:val="20"/>
                <w:szCs w:val="20"/>
              </w:rPr>
            </w:pPr>
            <w:r w:rsidRPr="009A4642">
              <w:rPr>
                <w:i/>
                <w:sz w:val="20"/>
                <w:szCs w:val="20"/>
              </w:rPr>
              <w:t xml:space="preserve">enrejado             </w:t>
            </w:r>
          </w:p>
        </w:tc>
        <w:tc>
          <w:tcPr>
            <w:tcW w:w="2164" w:type="dxa"/>
            <w:vAlign w:val="center"/>
          </w:tcPr>
          <w:p w:rsidR="007B4898" w:rsidRPr="00385CAC" w:rsidRDefault="007B4898" w:rsidP="00DC1BA0">
            <w:pPr>
              <w:pStyle w:val="normal0"/>
              <w:jc w:val="center"/>
              <w:rPr>
                <w:sz w:val="20"/>
                <w:szCs w:val="20"/>
              </w:rPr>
            </w:pPr>
            <w:r>
              <w:rPr>
                <w:sz w:val="30"/>
                <w:szCs w:val="30"/>
              </w:rPr>
              <w:t>─</w:t>
            </w:r>
          </w:p>
        </w:tc>
        <w:tc>
          <w:tcPr>
            <w:tcW w:w="1916" w:type="dxa"/>
            <w:vAlign w:val="center"/>
          </w:tcPr>
          <w:p w:rsidR="007B4898" w:rsidRPr="00385CAC" w:rsidRDefault="007B4898" w:rsidP="00DC1BA0">
            <w:pPr>
              <w:pStyle w:val="normal0"/>
              <w:jc w:val="center"/>
              <w:rPr>
                <w:sz w:val="20"/>
                <w:szCs w:val="20"/>
              </w:rPr>
            </w:pPr>
            <w:r>
              <w:rPr>
                <w:sz w:val="30"/>
                <w:szCs w:val="30"/>
              </w:rPr>
              <w:t>─</w:t>
            </w:r>
          </w:p>
        </w:tc>
        <w:tc>
          <w:tcPr>
            <w:tcW w:w="2063" w:type="dxa"/>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20x20;</w:t>
            </w:r>
            <w:r w:rsidR="00F170C0">
              <w:rPr>
                <w:color w:val="808080" w:themeColor="background1" w:themeShade="80"/>
                <w:sz w:val="18"/>
                <w:szCs w:val="18"/>
              </w:rPr>
              <w:t xml:space="preserve"> </w:t>
            </w:r>
            <w:r w:rsidRPr="002D1A4C">
              <w:rPr>
                <w:color w:val="808080" w:themeColor="background1" w:themeShade="80"/>
                <w:sz w:val="18"/>
                <w:szCs w:val="18"/>
              </w:rPr>
              <w:t>10x40;</w:t>
            </w:r>
            <w:r w:rsidR="00F170C0">
              <w:rPr>
                <w:color w:val="808080" w:themeColor="background1" w:themeShade="80"/>
                <w:sz w:val="18"/>
                <w:szCs w:val="18"/>
              </w:rPr>
              <w:t xml:space="preserve"> </w:t>
            </w:r>
            <w:r w:rsidRPr="002D1A4C">
              <w:rPr>
                <w:color w:val="808080" w:themeColor="background1" w:themeShade="80"/>
                <w:sz w:val="18"/>
                <w:szCs w:val="18"/>
              </w:rPr>
              <w:t>5x80; 4x100</w:t>
            </w:r>
            <w:r w:rsidR="00F170C0">
              <w:rPr>
                <w:color w:val="808080" w:themeColor="background1" w:themeShade="80"/>
                <w:sz w:val="18"/>
                <w:szCs w:val="18"/>
              </w:rPr>
              <w:t xml:space="preserve"> </w:t>
            </w:r>
            <w:r w:rsidRPr="002D1A4C">
              <w:rPr>
                <w:color w:val="808080" w:themeColor="background1" w:themeShade="80"/>
                <w:sz w:val="18"/>
                <w:szCs w:val="18"/>
              </w:rPr>
              <w:t>;2x200;</w:t>
            </w:r>
            <w:r w:rsidR="00F170C0">
              <w:rPr>
                <w:color w:val="808080" w:themeColor="background1" w:themeShade="80"/>
                <w:sz w:val="18"/>
                <w:szCs w:val="18"/>
              </w:rPr>
              <w:t xml:space="preserve"> </w:t>
            </w:r>
            <w:r w:rsidRPr="002D1A4C">
              <w:rPr>
                <w:b/>
                <w:color w:val="000000" w:themeColor="text1"/>
                <w:sz w:val="18"/>
                <w:szCs w:val="18"/>
              </w:rPr>
              <w:t>1x400</w:t>
            </w:r>
          </w:p>
        </w:tc>
      </w:tr>
      <w:tr w:rsidR="007B4898" w:rsidRPr="00385CAC" w:rsidTr="00F170C0">
        <w:trPr>
          <w:trHeight w:val="510"/>
          <w:jc w:val="center"/>
        </w:trPr>
        <w:tc>
          <w:tcPr>
            <w:tcW w:w="1615" w:type="dxa"/>
            <w:tcBorders>
              <w:bottom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vecindad</w:t>
            </w:r>
          </w:p>
        </w:tc>
        <w:tc>
          <w:tcPr>
            <w:tcW w:w="2164"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bottom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bottom w:val="single" w:sz="4" w:space="0" w:color="auto"/>
            </w:tcBorders>
            <w:vAlign w:val="center"/>
          </w:tcPr>
          <w:p w:rsidR="007B4898" w:rsidRPr="002D1A4C" w:rsidRDefault="007B4898" w:rsidP="00DC1BA0">
            <w:pPr>
              <w:pStyle w:val="normal0"/>
              <w:jc w:val="center"/>
              <w:rPr>
                <w:color w:val="808080" w:themeColor="background1" w:themeShade="80"/>
                <w:sz w:val="18"/>
                <w:szCs w:val="18"/>
              </w:rPr>
            </w:pPr>
            <w:r w:rsidRPr="002D1A4C">
              <w:rPr>
                <w:color w:val="808080" w:themeColor="background1" w:themeShade="80"/>
                <w:sz w:val="18"/>
                <w:szCs w:val="18"/>
              </w:rPr>
              <w:t>Linear5;</w:t>
            </w:r>
            <w:r w:rsidRPr="002D1A4C">
              <w:rPr>
                <w:b/>
                <w:color w:val="000000" w:themeColor="text1"/>
                <w:sz w:val="18"/>
                <w:szCs w:val="18"/>
              </w:rPr>
              <w:t>Compact9</w:t>
            </w:r>
            <w:r w:rsidRPr="002D1A4C">
              <w:rPr>
                <w:color w:val="808080" w:themeColor="background1" w:themeShade="80"/>
                <w:sz w:val="18"/>
                <w:szCs w:val="18"/>
              </w:rPr>
              <w:t>; Compact13</w:t>
            </w:r>
          </w:p>
        </w:tc>
      </w:tr>
      <w:tr w:rsidR="007B4898" w:rsidRPr="00385CAC" w:rsidTr="00F170C0">
        <w:trPr>
          <w:trHeight w:val="510"/>
          <w:jc w:val="center"/>
        </w:trPr>
        <w:tc>
          <w:tcPr>
            <w:tcW w:w="1615" w:type="dxa"/>
            <w:tcBorders>
              <w:top w:val="single" w:sz="4" w:space="0" w:color="auto"/>
              <w:left w:val="single" w:sz="4" w:space="0" w:color="auto"/>
              <w:bottom w:val="single" w:sz="4" w:space="0" w:color="auto"/>
              <w:right w:val="single" w:sz="4" w:space="0" w:color="auto"/>
            </w:tcBorders>
            <w:vAlign w:val="center"/>
          </w:tcPr>
          <w:p w:rsidR="007B4898" w:rsidRPr="009A4642" w:rsidRDefault="007B4898" w:rsidP="00DC1BA0">
            <w:pPr>
              <w:pStyle w:val="normal0"/>
              <w:jc w:val="center"/>
              <w:rPr>
                <w:i/>
                <w:sz w:val="20"/>
                <w:szCs w:val="20"/>
              </w:rPr>
            </w:pPr>
            <w:r w:rsidRPr="009A4642">
              <w:rPr>
                <w:i/>
                <w:sz w:val="20"/>
                <w:szCs w:val="20"/>
              </w:rPr>
              <w:t>política actualización</w:t>
            </w:r>
          </w:p>
        </w:tc>
        <w:tc>
          <w:tcPr>
            <w:tcW w:w="2164"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1916" w:type="dxa"/>
            <w:tcBorders>
              <w:top w:val="single" w:sz="4" w:space="0" w:color="auto"/>
              <w:left w:val="single" w:sz="4" w:space="0" w:color="auto"/>
              <w:bottom w:val="single" w:sz="4" w:space="0" w:color="auto"/>
              <w:right w:val="single" w:sz="4" w:space="0" w:color="auto"/>
            </w:tcBorders>
            <w:vAlign w:val="center"/>
          </w:tcPr>
          <w:p w:rsidR="007B4898" w:rsidRPr="00385CAC" w:rsidRDefault="007B4898" w:rsidP="00DC1BA0">
            <w:pPr>
              <w:pStyle w:val="normal0"/>
              <w:jc w:val="center"/>
              <w:rPr>
                <w:sz w:val="20"/>
                <w:szCs w:val="20"/>
              </w:rPr>
            </w:pPr>
            <w:r>
              <w:rPr>
                <w:sz w:val="30"/>
                <w:szCs w:val="30"/>
              </w:rPr>
              <w:t>─</w:t>
            </w:r>
          </w:p>
        </w:tc>
        <w:tc>
          <w:tcPr>
            <w:tcW w:w="2063" w:type="dxa"/>
            <w:tcBorders>
              <w:top w:val="single" w:sz="4" w:space="0" w:color="auto"/>
              <w:left w:val="single" w:sz="4" w:space="0" w:color="auto"/>
              <w:bottom w:val="single" w:sz="4" w:space="0" w:color="auto"/>
              <w:right w:val="single" w:sz="4" w:space="0" w:color="auto"/>
            </w:tcBorders>
            <w:vAlign w:val="center"/>
          </w:tcPr>
          <w:p w:rsidR="007B4898" w:rsidRPr="002D1A4C" w:rsidRDefault="007B4898" w:rsidP="002D1A4C">
            <w:pPr>
              <w:pStyle w:val="normal0"/>
              <w:keepNext/>
              <w:jc w:val="center"/>
              <w:rPr>
                <w:color w:val="808080" w:themeColor="background1" w:themeShade="80"/>
                <w:sz w:val="18"/>
                <w:szCs w:val="18"/>
              </w:rPr>
            </w:pPr>
            <w:proofErr w:type="spellStart"/>
            <w:r w:rsidRPr="002D1A4C">
              <w:rPr>
                <w:color w:val="808080" w:themeColor="background1" w:themeShade="80"/>
                <w:sz w:val="18"/>
                <w:szCs w:val="18"/>
              </w:rPr>
              <w:t>l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fr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nrs</w:t>
            </w:r>
            <w:proofErr w:type="spellEnd"/>
            <w:r w:rsidRPr="002D1A4C">
              <w:rPr>
                <w:color w:val="808080" w:themeColor="background1" w:themeShade="80"/>
                <w:sz w:val="18"/>
                <w:szCs w:val="18"/>
              </w:rPr>
              <w:t xml:space="preserve">; </w:t>
            </w:r>
            <w:proofErr w:type="spellStart"/>
            <w:r w:rsidRPr="002D1A4C">
              <w:rPr>
                <w:b/>
                <w:color w:val="000000" w:themeColor="text1"/>
                <w:sz w:val="18"/>
                <w:szCs w:val="18"/>
              </w:rPr>
              <w:t>uc</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s</w:t>
            </w:r>
            <w:proofErr w:type="spellEnd"/>
            <w:r w:rsidRPr="002D1A4C">
              <w:rPr>
                <w:color w:val="808080" w:themeColor="background1" w:themeShade="80"/>
                <w:sz w:val="18"/>
                <w:szCs w:val="18"/>
              </w:rPr>
              <w:t xml:space="preserve">; </w:t>
            </w:r>
            <w:proofErr w:type="spellStart"/>
            <w:r w:rsidRPr="002D1A4C">
              <w:rPr>
                <w:color w:val="808080" w:themeColor="background1" w:themeShade="80"/>
                <w:sz w:val="18"/>
                <w:szCs w:val="18"/>
              </w:rPr>
              <w:t>synchronous</w:t>
            </w:r>
            <w:proofErr w:type="spellEnd"/>
          </w:p>
        </w:tc>
      </w:tr>
    </w:tbl>
    <w:p w:rsidR="00A25AF2" w:rsidRPr="00204B1E" w:rsidRDefault="002D1A4C" w:rsidP="00204B1E">
      <w:pPr>
        <w:pStyle w:val="normal0"/>
        <w:spacing w:line="360" w:lineRule="auto"/>
        <w:jc w:val="center"/>
        <w:rPr>
          <w:i/>
        </w:rPr>
      </w:pPr>
      <w:r w:rsidRPr="00204B1E">
        <w:rPr>
          <w:rFonts w:ascii="Times New Roman" w:eastAsia="Times New Roman" w:hAnsi="Times New Roman" w:cs="Times New Roman"/>
          <w:color w:val="000000" w:themeColor="text1"/>
          <w:sz w:val="24"/>
        </w:rPr>
        <w:t xml:space="preserve">Tabla </w:t>
      </w:r>
      <w:r w:rsidR="0082275A" w:rsidRPr="00204B1E">
        <w:rPr>
          <w:rFonts w:ascii="Times New Roman" w:eastAsia="Times New Roman" w:hAnsi="Times New Roman" w:cs="Times New Roman"/>
          <w:color w:val="000000" w:themeColor="text1"/>
          <w:sz w:val="24"/>
        </w:rPr>
        <w:fldChar w:fldCharType="begin"/>
      </w:r>
      <w:r w:rsidRPr="00204B1E">
        <w:rPr>
          <w:rFonts w:ascii="Times New Roman" w:eastAsia="Times New Roman" w:hAnsi="Times New Roman" w:cs="Times New Roman"/>
          <w:color w:val="000000" w:themeColor="text1"/>
          <w:sz w:val="24"/>
        </w:rPr>
        <w:instrText xml:space="preserve"> SEQ Tabla \* ARABIC </w:instrText>
      </w:r>
      <w:r w:rsidR="0082275A" w:rsidRPr="00204B1E">
        <w:rPr>
          <w:rFonts w:ascii="Times New Roman" w:eastAsia="Times New Roman" w:hAnsi="Times New Roman" w:cs="Times New Roman"/>
          <w:color w:val="000000" w:themeColor="text1"/>
          <w:sz w:val="24"/>
        </w:rPr>
        <w:fldChar w:fldCharType="separate"/>
      </w:r>
      <w:r w:rsidR="00D81541" w:rsidRPr="00204B1E">
        <w:rPr>
          <w:rFonts w:ascii="Times New Roman" w:eastAsia="Times New Roman" w:hAnsi="Times New Roman" w:cs="Times New Roman"/>
          <w:color w:val="000000" w:themeColor="text1"/>
          <w:sz w:val="24"/>
        </w:rPr>
        <w:t>3</w:t>
      </w:r>
      <w:r w:rsidR="0082275A" w:rsidRPr="00204B1E">
        <w:rPr>
          <w:rFonts w:ascii="Times New Roman" w:eastAsia="Times New Roman" w:hAnsi="Times New Roman" w:cs="Times New Roman"/>
          <w:color w:val="000000" w:themeColor="text1"/>
          <w:sz w:val="24"/>
        </w:rPr>
        <w:fldChar w:fldCharType="end"/>
      </w:r>
      <w:r w:rsidR="005F2BF4">
        <w:rPr>
          <w:rFonts w:ascii="Times New Roman" w:eastAsia="Times New Roman" w:hAnsi="Times New Roman" w:cs="Times New Roman"/>
          <w:color w:val="000000" w:themeColor="text1"/>
          <w:sz w:val="24"/>
        </w:rPr>
        <w:t>.3</w:t>
      </w:r>
      <w:r w:rsidRPr="00204B1E">
        <w:rPr>
          <w:rFonts w:ascii="Times New Roman" w:eastAsia="Times New Roman" w:hAnsi="Times New Roman" w:cs="Times New Roman"/>
          <w:color w:val="000000" w:themeColor="text1"/>
          <w:sz w:val="24"/>
        </w:rP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p w:rsidR="00896B1D" w:rsidRDefault="00896B1D" w:rsidP="00896B1D"/>
    <w:p w:rsidR="00B35DCD" w:rsidRDefault="00B35DCD" w:rsidP="00896B1D"/>
    <w:p w:rsidR="00896B1D" w:rsidRDefault="00896B1D" w:rsidP="00896B1D">
      <w:pPr>
        <w:pStyle w:val="Ttulo2"/>
      </w:pPr>
      <w:r>
        <w:lastRenderedPageBreak/>
        <w:t>3.4</w:t>
      </w:r>
      <w:r>
        <w:tab/>
        <w:t>DISEÑO EXPERIMENTAL</w:t>
      </w:r>
    </w:p>
    <w:p w:rsidR="00896B1D" w:rsidRDefault="00896B1D" w:rsidP="00896B1D"/>
    <w:p w:rsidR="00896B1D" w:rsidRDefault="00896B1D" w:rsidP="00896B1D">
      <w:pPr>
        <w:pStyle w:val="Ttulo2"/>
      </w:pPr>
      <w:r>
        <w:t>3.5</w:t>
      </w:r>
      <w:r>
        <w:tab/>
        <w:t>HARDWARE Y SOFTWARE UTILIZADO</w:t>
      </w:r>
    </w:p>
    <w:p w:rsidR="00896B1D" w:rsidRDefault="00896B1D" w:rsidP="00896B1D"/>
    <w:p w:rsidR="00896B1D" w:rsidRDefault="00896B1D" w:rsidP="00896B1D">
      <w:pPr>
        <w:pStyle w:val="Ttulo1"/>
      </w:pPr>
      <w:r>
        <w:tab/>
        <w:t>RESULTADOS</w:t>
      </w:r>
    </w:p>
    <w:p w:rsidR="002B6A15" w:rsidRDefault="002B6A15" w:rsidP="002B6A15"/>
    <w:tbl>
      <w:tblPr>
        <w:tblStyle w:val="Tablaconcuadrcula"/>
        <w:tblW w:w="0" w:type="auto"/>
        <w:tblInd w:w="10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1524"/>
        <w:gridCol w:w="886"/>
        <w:gridCol w:w="886"/>
        <w:gridCol w:w="886"/>
        <w:gridCol w:w="886"/>
        <w:gridCol w:w="886"/>
        <w:gridCol w:w="886"/>
        <w:gridCol w:w="886"/>
        <w:gridCol w:w="886"/>
      </w:tblGrid>
      <w:tr w:rsidR="002C11D9" w:rsidTr="00E0364F">
        <w:trPr>
          <w:trHeight w:val="5185"/>
        </w:trPr>
        <w:tc>
          <w:tcPr>
            <w:tcW w:w="0" w:type="auto"/>
            <w:vAlign w:val="center"/>
          </w:tcPr>
          <w:p w:rsidR="008916A7" w:rsidRDefault="008916A7" w:rsidP="007146C7">
            <w:pPr>
              <w:jc w:val="center"/>
            </w:pPr>
            <w:r>
              <w:t xml:space="preserve">Distribución del </w:t>
            </w:r>
            <w:r w:rsidRPr="009272D6">
              <w:rPr>
                <w:i/>
              </w:rPr>
              <w:t>fitness</w:t>
            </w:r>
            <w:r>
              <w:t xml:space="preserve"> en la población</w:t>
            </w:r>
          </w:p>
        </w:tc>
        <w:tc>
          <w:tcPr>
            <w:tcW w:w="0" w:type="auto"/>
          </w:tcPr>
          <w:p w:rsidR="008916A7" w:rsidRDefault="007146C7" w:rsidP="00F9534B">
            <w:pPr>
              <w:jc w:val="center"/>
            </w:pPr>
            <w:r>
              <w:object w:dxaOrig="1830" w:dyaOrig="60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pt;height:256.2pt" o:ole="">
                  <v:imagedata r:id="rId64" o:title=""/>
                </v:shape>
                <o:OLEObject Type="Embed" ProgID="PBrush" ShapeID="_x0000_i1025" DrawAspect="Content" ObjectID="_1449409460" r:id="rId65"/>
              </w:object>
            </w:r>
          </w:p>
        </w:tc>
        <w:tc>
          <w:tcPr>
            <w:tcW w:w="0" w:type="auto"/>
          </w:tcPr>
          <w:p w:rsidR="008916A7" w:rsidRDefault="006C6007" w:rsidP="00F9534B">
            <w:pPr>
              <w:jc w:val="center"/>
            </w:pPr>
            <w:r>
              <w:object w:dxaOrig="1830" w:dyaOrig="6016">
                <v:shape id="_x0000_i1026" type="#_x0000_t75" style="width:27.65pt;height:256.2pt" o:ole="">
                  <v:imagedata r:id="rId66" o:title=""/>
                </v:shape>
                <o:OLEObject Type="Embed" ProgID="PBrush" ShapeID="_x0000_i1026" DrawAspect="Content" ObjectID="_1449409461" r:id="rId67"/>
              </w:object>
            </w:r>
          </w:p>
        </w:tc>
        <w:tc>
          <w:tcPr>
            <w:tcW w:w="0" w:type="auto"/>
          </w:tcPr>
          <w:p w:rsidR="008916A7" w:rsidRDefault="006C6007" w:rsidP="007146C7">
            <w:pPr>
              <w:jc w:val="center"/>
            </w:pPr>
            <w:r>
              <w:object w:dxaOrig="1830" w:dyaOrig="6016">
                <v:shape id="_x0000_i1027" type="#_x0000_t75" style="width:25.95pt;height:256.2pt" o:ole="">
                  <v:imagedata r:id="rId68" o:title=""/>
                </v:shape>
                <o:OLEObject Type="Embed" ProgID="PBrush" ShapeID="_x0000_i1027" DrawAspect="Content" ObjectID="_1449409462" r:id="rId69"/>
              </w:object>
            </w:r>
          </w:p>
        </w:tc>
        <w:tc>
          <w:tcPr>
            <w:tcW w:w="0" w:type="auto"/>
          </w:tcPr>
          <w:p w:rsidR="008916A7" w:rsidRDefault="006C6007" w:rsidP="007146C7">
            <w:pPr>
              <w:jc w:val="center"/>
            </w:pPr>
            <w:r>
              <w:object w:dxaOrig="1830" w:dyaOrig="6016">
                <v:shape id="_x0000_i1028" type="#_x0000_t75" style="width:25.95pt;height:256.2pt" o:ole="">
                  <v:imagedata r:id="rId70" o:title=""/>
                </v:shape>
                <o:OLEObject Type="Embed" ProgID="PBrush" ShapeID="_x0000_i1028" DrawAspect="Content" ObjectID="_1449409463" r:id="rId71"/>
              </w:object>
            </w:r>
          </w:p>
        </w:tc>
        <w:tc>
          <w:tcPr>
            <w:tcW w:w="0" w:type="auto"/>
          </w:tcPr>
          <w:p w:rsidR="008916A7" w:rsidRDefault="006C6007" w:rsidP="007146C7">
            <w:pPr>
              <w:jc w:val="center"/>
            </w:pPr>
            <w:r>
              <w:object w:dxaOrig="1830" w:dyaOrig="6029">
                <v:shape id="_x0000_i1029" type="#_x0000_t75" style="width:27.65pt;height:256.2pt" o:ole="">
                  <v:imagedata r:id="rId72" o:title=""/>
                </v:shape>
                <o:OLEObject Type="Embed" ProgID="PBrush" ShapeID="_x0000_i1029" DrawAspect="Content" ObjectID="_1449409464" r:id="rId73"/>
              </w:object>
            </w:r>
          </w:p>
        </w:tc>
        <w:tc>
          <w:tcPr>
            <w:tcW w:w="0" w:type="auto"/>
          </w:tcPr>
          <w:p w:rsidR="008916A7" w:rsidRDefault="006C6007" w:rsidP="007146C7">
            <w:pPr>
              <w:jc w:val="center"/>
            </w:pPr>
            <w:r>
              <w:object w:dxaOrig="1830" w:dyaOrig="6016">
                <v:shape id="_x0000_i1030" type="#_x0000_t75" style="width:28.45pt;height:256.2pt" o:ole="">
                  <v:imagedata r:id="rId74" o:title=""/>
                </v:shape>
                <o:OLEObject Type="Embed" ProgID="PBrush" ShapeID="_x0000_i1030" DrawAspect="Content" ObjectID="_1449409465" r:id="rId75"/>
              </w:object>
            </w:r>
          </w:p>
        </w:tc>
        <w:tc>
          <w:tcPr>
            <w:tcW w:w="0" w:type="auto"/>
          </w:tcPr>
          <w:p w:rsidR="008916A7" w:rsidRDefault="006C6007" w:rsidP="007146C7">
            <w:pPr>
              <w:jc w:val="center"/>
            </w:pPr>
            <w:r>
              <w:object w:dxaOrig="1830" w:dyaOrig="6016">
                <v:shape id="_x0000_i1031" type="#_x0000_t75" style="width:25.95pt;height:256.2pt" o:ole="">
                  <v:imagedata r:id="rId76" o:title=""/>
                </v:shape>
                <o:OLEObject Type="Embed" ProgID="PBrush" ShapeID="_x0000_i1031" DrawAspect="Content" ObjectID="_1449409466" r:id="rId77"/>
              </w:object>
            </w:r>
          </w:p>
        </w:tc>
        <w:tc>
          <w:tcPr>
            <w:tcW w:w="0" w:type="auto"/>
          </w:tcPr>
          <w:p w:rsidR="008916A7" w:rsidRDefault="006C6007" w:rsidP="007146C7">
            <w:pPr>
              <w:jc w:val="center"/>
            </w:pPr>
            <w:r>
              <w:object w:dxaOrig="1830" w:dyaOrig="5999">
                <v:shape id="_x0000_i1032" type="#_x0000_t75" style="width:25.1pt;height:256.2pt" o:ole="">
                  <v:imagedata r:id="rId78" o:title=""/>
                </v:shape>
                <o:OLEObject Type="Embed" ProgID="PBrush" ShapeID="_x0000_i1032" DrawAspect="Content" ObjectID="_1449409467" r:id="rId79"/>
              </w:object>
            </w:r>
          </w:p>
        </w:tc>
      </w:tr>
      <w:tr w:rsidR="009272D6" w:rsidTr="00E0364F">
        <w:tc>
          <w:tcPr>
            <w:tcW w:w="0" w:type="auto"/>
          </w:tcPr>
          <w:p w:rsidR="008916A7" w:rsidRDefault="007146C7" w:rsidP="007146C7">
            <w:pPr>
              <w:jc w:val="center"/>
            </w:pPr>
            <w:r>
              <w:t>Generación</w:t>
            </w:r>
          </w:p>
        </w:tc>
        <w:tc>
          <w:tcPr>
            <w:tcW w:w="0" w:type="auto"/>
          </w:tcPr>
          <w:p w:rsidR="008916A7" w:rsidRDefault="007146C7" w:rsidP="006C6007">
            <w:pPr>
              <w:jc w:val="center"/>
            </w:pPr>
            <w:r>
              <w:t>50</w:t>
            </w:r>
          </w:p>
        </w:tc>
        <w:tc>
          <w:tcPr>
            <w:tcW w:w="0" w:type="auto"/>
          </w:tcPr>
          <w:p w:rsidR="008916A7" w:rsidRDefault="007146C7" w:rsidP="006C6007">
            <w:pPr>
              <w:jc w:val="center"/>
            </w:pPr>
            <w:r>
              <w:t>150</w:t>
            </w:r>
          </w:p>
        </w:tc>
        <w:tc>
          <w:tcPr>
            <w:tcW w:w="0" w:type="auto"/>
          </w:tcPr>
          <w:p w:rsidR="008916A7" w:rsidRDefault="007146C7" w:rsidP="006C6007">
            <w:pPr>
              <w:jc w:val="center"/>
            </w:pPr>
            <w:r>
              <w:t>250</w:t>
            </w:r>
          </w:p>
        </w:tc>
        <w:tc>
          <w:tcPr>
            <w:tcW w:w="0" w:type="auto"/>
          </w:tcPr>
          <w:p w:rsidR="008916A7" w:rsidRDefault="007146C7" w:rsidP="006C6007">
            <w:pPr>
              <w:jc w:val="center"/>
            </w:pPr>
            <w:r>
              <w:t>350</w:t>
            </w:r>
          </w:p>
        </w:tc>
        <w:tc>
          <w:tcPr>
            <w:tcW w:w="0" w:type="auto"/>
          </w:tcPr>
          <w:p w:rsidR="008916A7" w:rsidRDefault="007146C7" w:rsidP="006C6007">
            <w:pPr>
              <w:jc w:val="center"/>
            </w:pPr>
            <w:r>
              <w:t>450</w:t>
            </w:r>
          </w:p>
        </w:tc>
        <w:tc>
          <w:tcPr>
            <w:tcW w:w="0" w:type="auto"/>
          </w:tcPr>
          <w:p w:rsidR="008916A7" w:rsidRDefault="007146C7" w:rsidP="006C6007">
            <w:pPr>
              <w:jc w:val="center"/>
            </w:pPr>
            <w:r>
              <w:t>550</w:t>
            </w:r>
          </w:p>
        </w:tc>
        <w:tc>
          <w:tcPr>
            <w:tcW w:w="0" w:type="auto"/>
          </w:tcPr>
          <w:p w:rsidR="008916A7" w:rsidRDefault="007146C7" w:rsidP="006C6007">
            <w:pPr>
              <w:jc w:val="center"/>
            </w:pPr>
            <w:r>
              <w:t>650</w:t>
            </w:r>
          </w:p>
        </w:tc>
        <w:tc>
          <w:tcPr>
            <w:tcW w:w="0" w:type="auto"/>
          </w:tcPr>
          <w:p w:rsidR="008916A7" w:rsidRDefault="007146C7" w:rsidP="006C6007">
            <w:pPr>
              <w:jc w:val="center"/>
            </w:pPr>
            <w:r>
              <w:t>750</w:t>
            </w:r>
          </w:p>
        </w:tc>
      </w:tr>
      <w:tr w:rsidR="006C6007" w:rsidTr="00E0364F">
        <w:tc>
          <w:tcPr>
            <w:tcW w:w="0" w:type="auto"/>
          </w:tcPr>
          <w:p w:rsidR="006C6007" w:rsidRDefault="006C6007" w:rsidP="007146C7">
            <w:pPr>
              <w:jc w:val="center"/>
            </w:pPr>
            <w:r>
              <w:t>Mean</w:t>
            </w:r>
          </w:p>
        </w:tc>
        <w:tc>
          <w:tcPr>
            <w:tcW w:w="0" w:type="auto"/>
          </w:tcPr>
          <w:p w:rsidR="006C6007" w:rsidRPr="009272D6" w:rsidRDefault="009272D6" w:rsidP="006C6007">
            <w:pPr>
              <w:jc w:val="center"/>
              <w:rPr>
                <w:rFonts w:ascii="Calibri" w:hAnsi="Calibri"/>
                <w:color w:val="000000"/>
              </w:rPr>
            </w:pPr>
            <w:r>
              <w:rPr>
                <w:rFonts w:ascii="Calibri" w:hAnsi="Calibri"/>
                <w:color w:val="000000"/>
              </w:rPr>
              <w:t>772758</w:t>
            </w:r>
          </w:p>
        </w:tc>
        <w:tc>
          <w:tcPr>
            <w:tcW w:w="0" w:type="auto"/>
          </w:tcPr>
          <w:p w:rsidR="006C6007" w:rsidRPr="002C3500" w:rsidRDefault="009272D6" w:rsidP="006C6007">
            <w:pPr>
              <w:jc w:val="center"/>
              <w:rPr>
                <w:rFonts w:ascii="Calibri" w:hAnsi="Calibri"/>
                <w:color w:val="000000"/>
              </w:rPr>
            </w:pPr>
            <w:r>
              <w:rPr>
                <w:rFonts w:ascii="Calibri" w:hAnsi="Calibri"/>
                <w:color w:val="000000"/>
              </w:rPr>
              <w:t>786202</w:t>
            </w:r>
          </w:p>
        </w:tc>
        <w:tc>
          <w:tcPr>
            <w:tcW w:w="0" w:type="auto"/>
          </w:tcPr>
          <w:p w:rsidR="006C6007" w:rsidRPr="00D75493" w:rsidRDefault="009272D6" w:rsidP="006C6007">
            <w:pPr>
              <w:jc w:val="center"/>
              <w:rPr>
                <w:rFonts w:ascii="Calibri" w:hAnsi="Calibri"/>
                <w:color w:val="000000"/>
              </w:rPr>
            </w:pPr>
            <w:r>
              <w:rPr>
                <w:rFonts w:ascii="Calibri" w:hAnsi="Calibri"/>
                <w:color w:val="000000"/>
              </w:rPr>
              <w:t>794762</w:t>
            </w:r>
          </w:p>
        </w:tc>
        <w:tc>
          <w:tcPr>
            <w:tcW w:w="0" w:type="auto"/>
          </w:tcPr>
          <w:p w:rsidR="006C6007" w:rsidRPr="00D75493" w:rsidRDefault="009272D6" w:rsidP="006C6007">
            <w:pPr>
              <w:jc w:val="center"/>
              <w:rPr>
                <w:rFonts w:ascii="Calibri" w:hAnsi="Calibri"/>
                <w:color w:val="000000"/>
              </w:rPr>
            </w:pPr>
            <w:r>
              <w:rPr>
                <w:rFonts w:ascii="Calibri" w:hAnsi="Calibri"/>
                <w:color w:val="000000"/>
              </w:rPr>
              <w:t>799856</w:t>
            </w:r>
          </w:p>
        </w:tc>
        <w:tc>
          <w:tcPr>
            <w:tcW w:w="0" w:type="auto"/>
          </w:tcPr>
          <w:p w:rsidR="006C6007" w:rsidRPr="00D75493" w:rsidRDefault="009272D6" w:rsidP="006C6007">
            <w:pPr>
              <w:jc w:val="center"/>
              <w:rPr>
                <w:rFonts w:ascii="Calibri" w:hAnsi="Calibri"/>
                <w:color w:val="000000"/>
              </w:rPr>
            </w:pPr>
            <w:r>
              <w:rPr>
                <w:rFonts w:ascii="Calibri" w:hAnsi="Calibri"/>
                <w:color w:val="000000"/>
              </w:rPr>
              <w:t>801536</w:t>
            </w:r>
          </w:p>
        </w:tc>
        <w:tc>
          <w:tcPr>
            <w:tcW w:w="0" w:type="auto"/>
          </w:tcPr>
          <w:p w:rsidR="006C6007" w:rsidRPr="002C11D9" w:rsidRDefault="009272D6" w:rsidP="006C6007">
            <w:pPr>
              <w:jc w:val="center"/>
              <w:rPr>
                <w:rFonts w:ascii="Calibri" w:hAnsi="Calibri"/>
                <w:color w:val="000000"/>
              </w:rPr>
            </w:pPr>
            <w:r>
              <w:rPr>
                <w:rFonts w:ascii="Calibri" w:hAnsi="Calibri"/>
                <w:color w:val="000000"/>
              </w:rPr>
              <w:t>802506</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4233</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5271</w:t>
            </w:r>
          </w:p>
        </w:tc>
      </w:tr>
      <w:tr w:rsidR="006C6007" w:rsidTr="00E0364F">
        <w:tc>
          <w:tcPr>
            <w:tcW w:w="0" w:type="auto"/>
          </w:tcPr>
          <w:p w:rsidR="006C6007" w:rsidRDefault="002C3500" w:rsidP="007146C7">
            <w:pPr>
              <w:jc w:val="center"/>
            </w:pPr>
            <w:r>
              <w:t>Best</w:t>
            </w:r>
          </w:p>
        </w:tc>
        <w:tc>
          <w:tcPr>
            <w:tcW w:w="0" w:type="auto"/>
          </w:tcPr>
          <w:p w:rsidR="006C6007" w:rsidRPr="002C3500" w:rsidRDefault="002C3500" w:rsidP="006C6007">
            <w:pPr>
              <w:jc w:val="center"/>
              <w:rPr>
                <w:rFonts w:ascii="Calibri" w:hAnsi="Calibri"/>
                <w:color w:val="000000"/>
              </w:rPr>
            </w:pPr>
            <w:r>
              <w:rPr>
                <w:rFonts w:ascii="Calibri" w:hAnsi="Calibri"/>
                <w:color w:val="000000"/>
              </w:rPr>
              <w:t>793482</w:t>
            </w:r>
          </w:p>
        </w:tc>
        <w:tc>
          <w:tcPr>
            <w:tcW w:w="0" w:type="auto"/>
          </w:tcPr>
          <w:p w:rsidR="006C6007" w:rsidRPr="00D75493" w:rsidRDefault="002C3500" w:rsidP="006C6007">
            <w:pPr>
              <w:jc w:val="center"/>
              <w:rPr>
                <w:rFonts w:ascii="Calibri" w:hAnsi="Calibri"/>
                <w:color w:val="000000"/>
              </w:rPr>
            </w:pPr>
            <w:r>
              <w:rPr>
                <w:rFonts w:ascii="Calibri" w:hAnsi="Calibri"/>
                <w:color w:val="000000"/>
              </w:rPr>
              <w:t>800684</w:t>
            </w:r>
          </w:p>
        </w:tc>
        <w:tc>
          <w:tcPr>
            <w:tcW w:w="0" w:type="auto"/>
          </w:tcPr>
          <w:p w:rsidR="006C6007" w:rsidRPr="00D75493" w:rsidRDefault="00D75493" w:rsidP="006C6007">
            <w:pPr>
              <w:jc w:val="center"/>
              <w:rPr>
                <w:rFonts w:ascii="Calibri" w:hAnsi="Calibri"/>
                <w:color w:val="000000"/>
              </w:rPr>
            </w:pPr>
            <w:r>
              <w:rPr>
                <w:rFonts w:ascii="Calibri" w:hAnsi="Calibri"/>
                <w:color w:val="000000"/>
              </w:rPr>
              <w:t>801656</w:t>
            </w:r>
          </w:p>
        </w:tc>
        <w:tc>
          <w:tcPr>
            <w:tcW w:w="0" w:type="auto"/>
          </w:tcPr>
          <w:p w:rsidR="006C6007" w:rsidRPr="00D75493" w:rsidRDefault="00D75493" w:rsidP="006C6007">
            <w:pPr>
              <w:jc w:val="center"/>
              <w:rPr>
                <w:rFonts w:ascii="Calibri" w:hAnsi="Calibri"/>
                <w:color w:val="000000"/>
              </w:rPr>
            </w:pPr>
            <w:r>
              <w:rPr>
                <w:rFonts w:ascii="Calibri" w:hAnsi="Calibri"/>
                <w:color w:val="000000"/>
              </w:rPr>
              <w:t>801656</w:t>
            </w:r>
          </w:p>
        </w:tc>
        <w:tc>
          <w:tcPr>
            <w:tcW w:w="0" w:type="auto"/>
          </w:tcPr>
          <w:p w:rsidR="006C6007" w:rsidRPr="00D75493" w:rsidRDefault="00D75493" w:rsidP="006C6007">
            <w:pPr>
              <w:jc w:val="center"/>
              <w:rPr>
                <w:rFonts w:ascii="Calibri" w:hAnsi="Calibri"/>
                <w:color w:val="000000"/>
              </w:rPr>
            </w:pPr>
            <w:r>
              <w:rPr>
                <w:rFonts w:ascii="Calibri" w:hAnsi="Calibri"/>
                <w:color w:val="000000"/>
              </w:rPr>
              <w:t>801656</w:t>
            </w:r>
          </w:p>
        </w:tc>
        <w:tc>
          <w:tcPr>
            <w:tcW w:w="0" w:type="auto"/>
          </w:tcPr>
          <w:p w:rsidR="006C6007" w:rsidRPr="002C11D9" w:rsidRDefault="002C11D9" w:rsidP="006C6007">
            <w:pPr>
              <w:jc w:val="center"/>
              <w:rPr>
                <w:rFonts w:ascii="Calibri" w:hAnsi="Calibri"/>
                <w:color w:val="000000"/>
              </w:rPr>
            </w:pPr>
            <w:r>
              <w:rPr>
                <w:rFonts w:ascii="Calibri" w:hAnsi="Calibri"/>
                <w:color w:val="000000"/>
              </w:rPr>
              <w:t>805106</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5106</w:t>
            </w:r>
          </w:p>
        </w:tc>
        <w:tc>
          <w:tcPr>
            <w:tcW w:w="0" w:type="auto"/>
          </w:tcPr>
          <w:p w:rsidR="006C6007" w:rsidRPr="009272D6" w:rsidRDefault="009272D6" w:rsidP="006C6007">
            <w:pPr>
              <w:jc w:val="center"/>
              <w:rPr>
                <w:rFonts w:ascii="Calibri" w:hAnsi="Calibri"/>
                <w:color w:val="000000"/>
              </w:rPr>
            </w:pPr>
            <w:r>
              <w:rPr>
                <w:rFonts w:ascii="Calibri" w:hAnsi="Calibri"/>
                <w:color w:val="000000"/>
              </w:rPr>
              <w:t>809838</w:t>
            </w:r>
          </w:p>
        </w:tc>
      </w:tr>
    </w:tbl>
    <w:p w:rsidR="004569BB" w:rsidRDefault="004569BB" w:rsidP="002B6A15"/>
    <w:p w:rsidR="004569BB" w:rsidRDefault="00E0364F" w:rsidP="002B6A15">
      <w:r w:rsidRPr="00E0364F">
        <w:rPr>
          <w:noProof/>
          <w:lang w:eastAsia="es-ES"/>
        </w:rPr>
        <w:drawing>
          <wp:inline distT="0" distB="0" distL="0" distR="0">
            <wp:extent cx="5400040" cy="2742877"/>
            <wp:effectExtent l="19050" t="0" r="10160" b="323"/>
            <wp:docPr id="29"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2B6A15" w:rsidRDefault="002B6A15" w:rsidP="002B6A15">
      <w:pPr>
        <w:pStyle w:val="Ttulo1"/>
      </w:pPr>
      <w:r>
        <w:lastRenderedPageBreak/>
        <w:tab/>
        <w:t>ANÁLISIS DE RESULTADOS</w:t>
      </w:r>
    </w:p>
    <w:p w:rsidR="002B6A15" w:rsidRDefault="002B6A15" w:rsidP="002B6A15"/>
    <w:p w:rsidR="002B6A15" w:rsidRDefault="002B6A15" w:rsidP="002B6A15">
      <w:pPr>
        <w:pStyle w:val="Ttulo1"/>
      </w:pPr>
      <w:r>
        <w:tab/>
        <w:t>CONCLUSIONES</w:t>
      </w:r>
    </w:p>
    <w:p w:rsidR="002B6A15" w:rsidRPr="002B6A15" w:rsidRDefault="002B6A15" w:rsidP="002B6A15">
      <w:pPr>
        <w:pStyle w:val="Ttulo1"/>
      </w:pPr>
      <w:r>
        <w:t>REFERENCIAS BIBLIOGRÁFICAS</w:t>
      </w:r>
    </w:p>
    <w:sectPr w:rsidR="002B6A15" w:rsidRPr="002B6A15" w:rsidSect="00E0364F">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14A89" w:rsidRDefault="00514A89" w:rsidP="001F5C7F">
      <w:pPr>
        <w:spacing w:after="0" w:line="240" w:lineRule="auto"/>
      </w:pPr>
      <w:r>
        <w:separator/>
      </w:r>
    </w:p>
  </w:endnote>
  <w:endnote w:type="continuationSeparator" w:id="0">
    <w:p w:rsidR="00514A89" w:rsidRDefault="00514A89"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14A89" w:rsidRDefault="00514A89" w:rsidP="001F5C7F">
      <w:pPr>
        <w:spacing w:after="0" w:line="240" w:lineRule="auto"/>
      </w:pPr>
      <w:r>
        <w:separator/>
      </w:r>
    </w:p>
  </w:footnote>
  <w:footnote w:type="continuationSeparator" w:id="0">
    <w:p w:rsidR="00514A89" w:rsidRDefault="00514A89" w:rsidP="001F5C7F">
      <w:pPr>
        <w:spacing w:after="0" w:line="240" w:lineRule="auto"/>
      </w:pPr>
      <w:r>
        <w:continuationSeparator/>
      </w:r>
    </w:p>
  </w:footnote>
  <w:footnote w:id="1">
    <w:p w:rsidR="00DC7FDE" w:rsidRPr="00E44CEB" w:rsidRDefault="00DC7FDE"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DC7FDE" w:rsidRDefault="00DC7FDE" w:rsidP="001F5C7F">
      <w:pPr>
        <w:pStyle w:val="normal0"/>
        <w:spacing w:line="240" w:lineRule="auto"/>
      </w:pPr>
      <w:r>
        <w:rPr>
          <w:vertAlign w:val="superscript"/>
        </w:rPr>
        <w:footnoteRef/>
      </w:r>
      <w:r>
        <w:rPr>
          <w:sz w:val="20"/>
        </w:rPr>
        <w:t xml:space="preserve"> Es fácilmente demostrable que la representación propuesta no es capaz de generar todas las secuencias posibles. Sin embargo se asume que es capaz de generar una diversidad suficiente</w:t>
      </w:r>
    </w:p>
  </w:footnote>
  <w:footnote w:id="3">
    <w:p w:rsidR="00DC7FDE" w:rsidRDefault="00DC7FDE"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4">
    <w:p w:rsidR="00DC7FDE" w:rsidRDefault="00DC7FDE"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5">
    <w:p w:rsidR="00DC7FDE" w:rsidRDefault="00DC7FDE" w:rsidP="001F5C7F">
      <w:pPr>
        <w:pStyle w:val="normal0"/>
        <w:spacing w:line="240" w:lineRule="auto"/>
      </w:pPr>
      <w:r>
        <w:rPr>
          <w:vertAlign w:val="superscript"/>
        </w:rPr>
        <w:footnoteRef/>
      </w:r>
      <w:r>
        <w:rPr>
          <w:sz w:val="20"/>
        </w:rPr>
        <w:t xml:space="preserve"> En un contexto computacional, donde no existen las limitaciones biológicas</w:t>
      </w:r>
    </w:p>
  </w:footnote>
  <w:footnote w:id="6">
    <w:p w:rsidR="00DC7FDE" w:rsidRDefault="00DC7FDE" w:rsidP="00A25AF2">
      <w:pPr>
        <w:pStyle w:val="normal0"/>
        <w:spacing w:line="240" w:lineRule="auto"/>
      </w:pPr>
      <w:r>
        <w:rPr>
          <w:vertAlign w:val="superscript"/>
        </w:rPr>
        <w:footnoteRef/>
      </w:r>
      <w:r>
        <w:rPr>
          <w:sz w:val="20"/>
        </w:rPr>
        <w:t xml:space="preserve"> Estructura geométrica típica en AG celulares. Sin embargo existen otr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0C0A0029"/>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none"/>
      <w:pStyle w:val="Ttulo4"/>
      <w:suff w:val="nothing"/>
      <w:lvlText w:val=""/>
      <w:lvlJc w:val="left"/>
      <w:pPr>
        <w:ind w:left="0" w:firstLine="0"/>
      </w:p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0">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5"/>
  </w:num>
  <w:num w:numId="3">
    <w:abstractNumId w:val="12"/>
  </w:num>
  <w:num w:numId="4">
    <w:abstractNumId w:val="8"/>
  </w:num>
  <w:num w:numId="5">
    <w:abstractNumId w:val="6"/>
  </w:num>
  <w:num w:numId="6">
    <w:abstractNumId w:val="11"/>
  </w:num>
  <w:num w:numId="7">
    <w:abstractNumId w:val="1"/>
  </w:num>
  <w:num w:numId="8">
    <w:abstractNumId w:val="7"/>
  </w:num>
  <w:num w:numId="9">
    <w:abstractNumId w:val="10"/>
  </w:num>
  <w:num w:numId="10">
    <w:abstractNumId w:val="4"/>
  </w:num>
  <w:num w:numId="11">
    <w:abstractNumId w:val="3"/>
  </w:num>
  <w:num w:numId="12">
    <w:abstractNumId w:val="0"/>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characterSpacingControl w:val="doNotCompress"/>
  <w:footnotePr>
    <w:footnote w:id="-1"/>
    <w:footnote w:id="0"/>
  </w:footnotePr>
  <w:endnotePr>
    <w:endnote w:id="-1"/>
    <w:endnote w:id="0"/>
  </w:endnotePr>
  <w:compat/>
  <w:rsids>
    <w:rsidRoot w:val="00E90744"/>
    <w:rsid w:val="00001341"/>
    <w:rsid w:val="00011885"/>
    <w:rsid w:val="000123A2"/>
    <w:rsid w:val="00017353"/>
    <w:rsid w:val="00020133"/>
    <w:rsid w:val="00021615"/>
    <w:rsid w:val="00025946"/>
    <w:rsid w:val="00030B40"/>
    <w:rsid w:val="000409F6"/>
    <w:rsid w:val="00041409"/>
    <w:rsid w:val="00042755"/>
    <w:rsid w:val="00051D7E"/>
    <w:rsid w:val="00065E2E"/>
    <w:rsid w:val="000712FF"/>
    <w:rsid w:val="00071ABF"/>
    <w:rsid w:val="0008403B"/>
    <w:rsid w:val="00090687"/>
    <w:rsid w:val="00095A0E"/>
    <w:rsid w:val="000A38C0"/>
    <w:rsid w:val="000B09A5"/>
    <w:rsid w:val="000B367E"/>
    <w:rsid w:val="000C04CD"/>
    <w:rsid w:val="000E2665"/>
    <w:rsid w:val="000E2DDF"/>
    <w:rsid w:val="000E4EC1"/>
    <w:rsid w:val="000F1E6F"/>
    <w:rsid w:val="000F1F05"/>
    <w:rsid w:val="000F222B"/>
    <w:rsid w:val="000F48ED"/>
    <w:rsid w:val="000F6DF3"/>
    <w:rsid w:val="0010052C"/>
    <w:rsid w:val="001024F1"/>
    <w:rsid w:val="0010361C"/>
    <w:rsid w:val="00111938"/>
    <w:rsid w:val="00120C47"/>
    <w:rsid w:val="001213E9"/>
    <w:rsid w:val="00125D25"/>
    <w:rsid w:val="00136E3E"/>
    <w:rsid w:val="00140D9A"/>
    <w:rsid w:val="00141AFE"/>
    <w:rsid w:val="00141EA8"/>
    <w:rsid w:val="00143869"/>
    <w:rsid w:val="0014389D"/>
    <w:rsid w:val="00146243"/>
    <w:rsid w:val="00155A37"/>
    <w:rsid w:val="00166D95"/>
    <w:rsid w:val="00173B70"/>
    <w:rsid w:val="00176713"/>
    <w:rsid w:val="00176C95"/>
    <w:rsid w:val="00183F23"/>
    <w:rsid w:val="001869A4"/>
    <w:rsid w:val="00190980"/>
    <w:rsid w:val="001A5477"/>
    <w:rsid w:val="001B5432"/>
    <w:rsid w:val="001B79F8"/>
    <w:rsid w:val="001C0F08"/>
    <w:rsid w:val="001C43C0"/>
    <w:rsid w:val="001D373A"/>
    <w:rsid w:val="001D46E4"/>
    <w:rsid w:val="001E020A"/>
    <w:rsid w:val="001E4876"/>
    <w:rsid w:val="001F5C7F"/>
    <w:rsid w:val="001F7323"/>
    <w:rsid w:val="002032B4"/>
    <w:rsid w:val="00204B1E"/>
    <w:rsid w:val="00210E45"/>
    <w:rsid w:val="0022160A"/>
    <w:rsid w:val="00234946"/>
    <w:rsid w:val="00241ED2"/>
    <w:rsid w:val="002443EA"/>
    <w:rsid w:val="00252B54"/>
    <w:rsid w:val="002540AC"/>
    <w:rsid w:val="0025551A"/>
    <w:rsid w:val="002603E6"/>
    <w:rsid w:val="00277D70"/>
    <w:rsid w:val="00286996"/>
    <w:rsid w:val="0028776A"/>
    <w:rsid w:val="002B1727"/>
    <w:rsid w:val="002B3369"/>
    <w:rsid w:val="002B65FF"/>
    <w:rsid w:val="002B6A15"/>
    <w:rsid w:val="002C11D9"/>
    <w:rsid w:val="002C3500"/>
    <w:rsid w:val="002D1872"/>
    <w:rsid w:val="002D1A4C"/>
    <w:rsid w:val="002E5F5C"/>
    <w:rsid w:val="002F1427"/>
    <w:rsid w:val="002F2287"/>
    <w:rsid w:val="00306A66"/>
    <w:rsid w:val="00310ADF"/>
    <w:rsid w:val="00324A46"/>
    <w:rsid w:val="00325FFD"/>
    <w:rsid w:val="00327F3D"/>
    <w:rsid w:val="003323E2"/>
    <w:rsid w:val="003402CD"/>
    <w:rsid w:val="003445D5"/>
    <w:rsid w:val="00351106"/>
    <w:rsid w:val="00351FFA"/>
    <w:rsid w:val="00362143"/>
    <w:rsid w:val="0036781A"/>
    <w:rsid w:val="003721F6"/>
    <w:rsid w:val="00374F4C"/>
    <w:rsid w:val="00382AA9"/>
    <w:rsid w:val="00385CAC"/>
    <w:rsid w:val="0039169E"/>
    <w:rsid w:val="00393D92"/>
    <w:rsid w:val="00397C21"/>
    <w:rsid w:val="003A10D1"/>
    <w:rsid w:val="003A4CF8"/>
    <w:rsid w:val="003A5E60"/>
    <w:rsid w:val="003B0994"/>
    <w:rsid w:val="003B3FC0"/>
    <w:rsid w:val="003B7FD3"/>
    <w:rsid w:val="003C6746"/>
    <w:rsid w:val="003D4BF1"/>
    <w:rsid w:val="003F434C"/>
    <w:rsid w:val="003F567D"/>
    <w:rsid w:val="003F58B8"/>
    <w:rsid w:val="00401038"/>
    <w:rsid w:val="00406732"/>
    <w:rsid w:val="004067AA"/>
    <w:rsid w:val="00417E7F"/>
    <w:rsid w:val="004253A3"/>
    <w:rsid w:val="004273C0"/>
    <w:rsid w:val="004360BF"/>
    <w:rsid w:val="0045274D"/>
    <w:rsid w:val="00452FA7"/>
    <w:rsid w:val="004569BB"/>
    <w:rsid w:val="00456DE8"/>
    <w:rsid w:val="004617B8"/>
    <w:rsid w:val="0046557C"/>
    <w:rsid w:val="004717A7"/>
    <w:rsid w:val="00482F11"/>
    <w:rsid w:val="00495D79"/>
    <w:rsid w:val="004A1A27"/>
    <w:rsid w:val="004B6827"/>
    <w:rsid w:val="004C006A"/>
    <w:rsid w:val="004D45D4"/>
    <w:rsid w:val="004D74F5"/>
    <w:rsid w:val="004F01A9"/>
    <w:rsid w:val="004F2511"/>
    <w:rsid w:val="004F347D"/>
    <w:rsid w:val="004F3B69"/>
    <w:rsid w:val="004F42FF"/>
    <w:rsid w:val="00507074"/>
    <w:rsid w:val="00511DE8"/>
    <w:rsid w:val="0051488C"/>
    <w:rsid w:val="00514A89"/>
    <w:rsid w:val="00515D33"/>
    <w:rsid w:val="005272C4"/>
    <w:rsid w:val="0053199C"/>
    <w:rsid w:val="0053320F"/>
    <w:rsid w:val="00541261"/>
    <w:rsid w:val="005431C4"/>
    <w:rsid w:val="005505C5"/>
    <w:rsid w:val="00553AB2"/>
    <w:rsid w:val="00557FA9"/>
    <w:rsid w:val="005606F5"/>
    <w:rsid w:val="005617AC"/>
    <w:rsid w:val="0056234B"/>
    <w:rsid w:val="00563016"/>
    <w:rsid w:val="00567E9B"/>
    <w:rsid w:val="00572513"/>
    <w:rsid w:val="00574490"/>
    <w:rsid w:val="00581879"/>
    <w:rsid w:val="005935D4"/>
    <w:rsid w:val="005A1B75"/>
    <w:rsid w:val="005A1C12"/>
    <w:rsid w:val="005A3426"/>
    <w:rsid w:val="005A44EE"/>
    <w:rsid w:val="005A641B"/>
    <w:rsid w:val="005C053F"/>
    <w:rsid w:val="005C6F2D"/>
    <w:rsid w:val="005D3035"/>
    <w:rsid w:val="005D6C81"/>
    <w:rsid w:val="005E4E5C"/>
    <w:rsid w:val="005E5666"/>
    <w:rsid w:val="005F2BF4"/>
    <w:rsid w:val="00600405"/>
    <w:rsid w:val="00600C31"/>
    <w:rsid w:val="006019C3"/>
    <w:rsid w:val="00602CCE"/>
    <w:rsid w:val="00604A80"/>
    <w:rsid w:val="00604D50"/>
    <w:rsid w:val="00604D7A"/>
    <w:rsid w:val="006074D4"/>
    <w:rsid w:val="00611E30"/>
    <w:rsid w:val="006126CC"/>
    <w:rsid w:val="00615A62"/>
    <w:rsid w:val="00622484"/>
    <w:rsid w:val="00630827"/>
    <w:rsid w:val="00646F97"/>
    <w:rsid w:val="006556AB"/>
    <w:rsid w:val="00655EF1"/>
    <w:rsid w:val="00676ACD"/>
    <w:rsid w:val="006A1CE7"/>
    <w:rsid w:val="006A3C1A"/>
    <w:rsid w:val="006B08E6"/>
    <w:rsid w:val="006C064F"/>
    <w:rsid w:val="006C0D56"/>
    <w:rsid w:val="006C6007"/>
    <w:rsid w:val="006C7988"/>
    <w:rsid w:val="006D3D2F"/>
    <w:rsid w:val="006D43DC"/>
    <w:rsid w:val="006E03B0"/>
    <w:rsid w:val="006F2509"/>
    <w:rsid w:val="006F25AC"/>
    <w:rsid w:val="006F6D39"/>
    <w:rsid w:val="007007E5"/>
    <w:rsid w:val="00711086"/>
    <w:rsid w:val="007146C7"/>
    <w:rsid w:val="0072785C"/>
    <w:rsid w:val="00731C23"/>
    <w:rsid w:val="0073432F"/>
    <w:rsid w:val="007362C8"/>
    <w:rsid w:val="00736E04"/>
    <w:rsid w:val="00740B56"/>
    <w:rsid w:val="007433C1"/>
    <w:rsid w:val="00743719"/>
    <w:rsid w:val="007503F2"/>
    <w:rsid w:val="0075363E"/>
    <w:rsid w:val="0075742E"/>
    <w:rsid w:val="007669E9"/>
    <w:rsid w:val="00767E26"/>
    <w:rsid w:val="00785092"/>
    <w:rsid w:val="00785B2A"/>
    <w:rsid w:val="0078688F"/>
    <w:rsid w:val="0079373C"/>
    <w:rsid w:val="007A7277"/>
    <w:rsid w:val="007B4898"/>
    <w:rsid w:val="007C06AE"/>
    <w:rsid w:val="007F070B"/>
    <w:rsid w:val="007F5987"/>
    <w:rsid w:val="007F79CA"/>
    <w:rsid w:val="00807522"/>
    <w:rsid w:val="008143FA"/>
    <w:rsid w:val="0081573D"/>
    <w:rsid w:val="00815BB1"/>
    <w:rsid w:val="00815DCF"/>
    <w:rsid w:val="0082275A"/>
    <w:rsid w:val="008231BD"/>
    <w:rsid w:val="00824862"/>
    <w:rsid w:val="0084238C"/>
    <w:rsid w:val="0085100E"/>
    <w:rsid w:val="0086262C"/>
    <w:rsid w:val="00864BBF"/>
    <w:rsid w:val="0086617A"/>
    <w:rsid w:val="00866D16"/>
    <w:rsid w:val="00876948"/>
    <w:rsid w:val="00877001"/>
    <w:rsid w:val="00881077"/>
    <w:rsid w:val="00882EB2"/>
    <w:rsid w:val="0088701C"/>
    <w:rsid w:val="008916A7"/>
    <w:rsid w:val="008916BF"/>
    <w:rsid w:val="00894787"/>
    <w:rsid w:val="00896B1D"/>
    <w:rsid w:val="008A06E8"/>
    <w:rsid w:val="008A45D8"/>
    <w:rsid w:val="008A6F48"/>
    <w:rsid w:val="008B3B1E"/>
    <w:rsid w:val="008B4912"/>
    <w:rsid w:val="008B568F"/>
    <w:rsid w:val="008C0A37"/>
    <w:rsid w:val="008C422E"/>
    <w:rsid w:val="008D1678"/>
    <w:rsid w:val="008D793F"/>
    <w:rsid w:val="008E3BE3"/>
    <w:rsid w:val="008E4311"/>
    <w:rsid w:val="008E5E61"/>
    <w:rsid w:val="008E6E5F"/>
    <w:rsid w:val="008F0C6B"/>
    <w:rsid w:val="008F4D77"/>
    <w:rsid w:val="00900430"/>
    <w:rsid w:val="00903273"/>
    <w:rsid w:val="00912A6C"/>
    <w:rsid w:val="0091477D"/>
    <w:rsid w:val="0092100F"/>
    <w:rsid w:val="00921B31"/>
    <w:rsid w:val="009272D6"/>
    <w:rsid w:val="009329EE"/>
    <w:rsid w:val="00937AB9"/>
    <w:rsid w:val="00942B76"/>
    <w:rsid w:val="0094522C"/>
    <w:rsid w:val="00951864"/>
    <w:rsid w:val="00951AF0"/>
    <w:rsid w:val="00954B13"/>
    <w:rsid w:val="009553AF"/>
    <w:rsid w:val="00956EAF"/>
    <w:rsid w:val="009626EE"/>
    <w:rsid w:val="009712EF"/>
    <w:rsid w:val="00972611"/>
    <w:rsid w:val="009828C7"/>
    <w:rsid w:val="00986183"/>
    <w:rsid w:val="00991931"/>
    <w:rsid w:val="00991FAA"/>
    <w:rsid w:val="009947E0"/>
    <w:rsid w:val="009A4642"/>
    <w:rsid w:val="009A5400"/>
    <w:rsid w:val="009B0E63"/>
    <w:rsid w:val="009B11C0"/>
    <w:rsid w:val="009B5F10"/>
    <w:rsid w:val="009B76D1"/>
    <w:rsid w:val="009D5FC2"/>
    <w:rsid w:val="009E0CF3"/>
    <w:rsid w:val="009E1587"/>
    <w:rsid w:val="009E44C4"/>
    <w:rsid w:val="00A0239B"/>
    <w:rsid w:val="00A07826"/>
    <w:rsid w:val="00A1588F"/>
    <w:rsid w:val="00A224EA"/>
    <w:rsid w:val="00A25AF2"/>
    <w:rsid w:val="00A276D2"/>
    <w:rsid w:val="00A35361"/>
    <w:rsid w:val="00A37605"/>
    <w:rsid w:val="00A63005"/>
    <w:rsid w:val="00A662D3"/>
    <w:rsid w:val="00A83962"/>
    <w:rsid w:val="00A94F41"/>
    <w:rsid w:val="00A970C9"/>
    <w:rsid w:val="00A97EEE"/>
    <w:rsid w:val="00AA481A"/>
    <w:rsid w:val="00AB458F"/>
    <w:rsid w:val="00B04A9C"/>
    <w:rsid w:val="00B15B65"/>
    <w:rsid w:val="00B1768D"/>
    <w:rsid w:val="00B33C00"/>
    <w:rsid w:val="00B3408C"/>
    <w:rsid w:val="00B35DCD"/>
    <w:rsid w:val="00B36B10"/>
    <w:rsid w:val="00B60C6F"/>
    <w:rsid w:val="00B646D1"/>
    <w:rsid w:val="00B720E0"/>
    <w:rsid w:val="00B72C78"/>
    <w:rsid w:val="00B860FE"/>
    <w:rsid w:val="00B86328"/>
    <w:rsid w:val="00B8681D"/>
    <w:rsid w:val="00B86A52"/>
    <w:rsid w:val="00B95DBB"/>
    <w:rsid w:val="00BA0CB2"/>
    <w:rsid w:val="00BA0E84"/>
    <w:rsid w:val="00BA28B1"/>
    <w:rsid w:val="00BC08A2"/>
    <w:rsid w:val="00BC356C"/>
    <w:rsid w:val="00BC3E47"/>
    <w:rsid w:val="00BC4639"/>
    <w:rsid w:val="00BD1A76"/>
    <w:rsid w:val="00BF15F1"/>
    <w:rsid w:val="00BF5E9D"/>
    <w:rsid w:val="00C02A2D"/>
    <w:rsid w:val="00C051FC"/>
    <w:rsid w:val="00C0635D"/>
    <w:rsid w:val="00C10003"/>
    <w:rsid w:val="00C108F0"/>
    <w:rsid w:val="00C10E86"/>
    <w:rsid w:val="00C153BF"/>
    <w:rsid w:val="00C164B9"/>
    <w:rsid w:val="00C25C60"/>
    <w:rsid w:val="00C26C4A"/>
    <w:rsid w:val="00C32071"/>
    <w:rsid w:val="00C361DA"/>
    <w:rsid w:val="00C46560"/>
    <w:rsid w:val="00C552A1"/>
    <w:rsid w:val="00C61D41"/>
    <w:rsid w:val="00C61DB0"/>
    <w:rsid w:val="00C749F0"/>
    <w:rsid w:val="00C8079D"/>
    <w:rsid w:val="00C8191E"/>
    <w:rsid w:val="00C84A33"/>
    <w:rsid w:val="00C87445"/>
    <w:rsid w:val="00C92B1C"/>
    <w:rsid w:val="00CA05BC"/>
    <w:rsid w:val="00CA5379"/>
    <w:rsid w:val="00CB486F"/>
    <w:rsid w:val="00CD04E4"/>
    <w:rsid w:val="00CE1123"/>
    <w:rsid w:val="00CF60A6"/>
    <w:rsid w:val="00D10172"/>
    <w:rsid w:val="00D13609"/>
    <w:rsid w:val="00D14EEB"/>
    <w:rsid w:val="00D3602C"/>
    <w:rsid w:val="00D506D2"/>
    <w:rsid w:val="00D51C65"/>
    <w:rsid w:val="00D53ECF"/>
    <w:rsid w:val="00D560F2"/>
    <w:rsid w:val="00D6349E"/>
    <w:rsid w:val="00D719A6"/>
    <w:rsid w:val="00D75493"/>
    <w:rsid w:val="00D80815"/>
    <w:rsid w:val="00D81541"/>
    <w:rsid w:val="00D94F7A"/>
    <w:rsid w:val="00DA029B"/>
    <w:rsid w:val="00DA215B"/>
    <w:rsid w:val="00DB1E49"/>
    <w:rsid w:val="00DB53C6"/>
    <w:rsid w:val="00DB7E16"/>
    <w:rsid w:val="00DC1BA0"/>
    <w:rsid w:val="00DC7FDE"/>
    <w:rsid w:val="00DD5242"/>
    <w:rsid w:val="00DE073F"/>
    <w:rsid w:val="00DE463C"/>
    <w:rsid w:val="00DE631A"/>
    <w:rsid w:val="00DF0DF1"/>
    <w:rsid w:val="00E0364F"/>
    <w:rsid w:val="00E07748"/>
    <w:rsid w:val="00E1221D"/>
    <w:rsid w:val="00E12F6E"/>
    <w:rsid w:val="00E2263C"/>
    <w:rsid w:val="00E44CEB"/>
    <w:rsid w:val="00E550FD"/>
    <w:rsid w:val="00E56537"/>
    <w:rsid w:val="00E57953"/>
    <w:rsid w:val="00E60777"/>
    <w:rsid w:val="00E70C80"/>
    <w:rsid w:val="00E76FA2"/>
    <w:rsid w:val="00E90744"/>
    <w:rsid w:val="00E921F0"/>
    <w:rsid w:val="00E930E1"/>
    <w:rsid w:val="00EA696A"/>
    <w:rsid w:val="00EB0F44"/>
    <w:rsid w:val="00EB3A4A"/>
    <w:rsid w:val="00EB5AD9"/>
    <w:rsid w:val="00ED0369"/>
    <w:rsid w:val="00EE0C5C"/>
    <w:rsid w:val="00EE3BD7"/>
    <w:rsid w:val="00EF3B9C"/>
    <w:rsid w:val="00F003A9"/>
    <w:rsid w:val="00F10B2C"/>
    <w:rsid w:val="00F114F4"/>
    <w:rsid w:val="00F13C75"/>
    <w:rsid w:val="00F170C0"/>
    <w:rsid w:val="00F22ED4"/>
    <w:rsid w:val="00F40AE8"/>
    <w:rsid w:val="00F41B49"/>
    <w:rsid w:val="00F43866"/>
    <w:rsid w:val="00F63330"/>
    <w:rsid w:val="00F672A1"/>
    <w:rsid w:val="00F73932"/>
    <w:rsid w:val="00F73E81"/>
    <w:rsid w:val="00F82095"/>
    <w:rsid w:val="00F900D7"/>
    <w:rsid w:val="00F93BE1"/>
    <w:rsid w:val="00F9534B"/>
    <w:rsid w:val="00F96385"/>
    <w:rsid w:val="00FA12DC"/>
    <w:rsid w:val="00FB1B19"/>
    <w:rsid w:val="00FB5ABD"/>
    <w:rsid w:val="00FB5C24"/>
    <w:rsid w:val="00FB77BF"/>
    <w:rsid w:val="00FC5E11"/>
    <w:rsid w:val="00FD1D55"/>
    <w:rsid w:val="00FD363F"/>
    <w:rsid w:val="00FE588A"/>
    <w:rsid w:val="00FF15C5"/>
    <w:rsid w:val="00FF61B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E47"/>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semiHidden/>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paginas.fe.up.pt/~esicup/tiki-index.php"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58.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66" Type="http://schemas.openxmlformats.org/officeDocument/2006/relationships/image" Target="media/image57.png"/><Relationship Id="rId74" Type="http://schemas.openxmlformats.org/officeDocument/2006/relationships/image" Target="media/image61.png"/><Relationship Id="rId79" Type="http://schemas.openxmlformats.org/officeDocument/2006/relationships/oleObject" Target="embeddings/oleObject8.bin"/><Relationship Id="rId5" Type="http://schemas.openxmlformats.org/officeDocument/2006/relationships/webSettings" Target="webSettings.xml"/><Relationship Id="rId61" Type="http://schemas.openxmlformats.org/officeDocument/2006/relationships/image" Target="media/image53.jpeg"/><Relationship Id="rId82"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jpeg"/><Relationship Id="rId65" Type="http://schemas.openxmlformats.org/officeDocument/2006/relationships/oleObject" Target="embeddings/oleObject1.bin"/><Relationship Id="rId73" Type="http://schemas.openxmlformats.org/officeDocument/2006/relationships/oleObject" Target="embeddings/oleObject5.bin"/><Relationship Id="rId78" Type="http://schemas.openxmlformats.org/officeDocument/2006/relationships/image" Target="media/image63.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oleObject" Target="embeddings/oleObject3.bin"/><Relationship Id="rId77" Type="http://schemas.openxmlformats.org/officeDocument/2006/relationships/oleObject" Target="embeddings/oleObject7.bin"/><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0.png"/><Relationship Id="rId80"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67" Type="http://schemas.openxmlformats.org/officeDocument/2006/relationships/oleObject" Target="embeddings/oleObject2.bin"/><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59.png"/><Relationship Id="rId75"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s>
</file>

<file path=word/charts/_rels/chart1.xml.rels><?xml version="1.0" encoding="UTF-8" standalone="yes"?>
<Relationships xmlns="http://schemas.openxmlformats.org/package/2006/relationships"><Relationship Id="rId1" Type="http://schemas.openxmlformats.org/officeDocument/2006/relationships/oleObject" Target="file:///C:\JCell\resultados\ATP31\ATP31-exp6\CurvaConvergencia_CellularGA_ATP31_0.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s-ES"/>
  <c:chart>
    <c:plotArea>
      <c:layout/>
      <c:lineChart>
        <c:grouping val="standard"/>
        <c:ser>
          <c:idx val="0"/>
          <c:order val="0"/>
          <c:tx>
            <c:strRef>
              <c:f>CurvaConvergencia_CellularGA_AT!$B$1</c:f>
              <c:strCache>
                <c:ptCount val="1"/>
                <c:pt idx="0">
                  <c:v>best</c:v>
                </c:pt>
              </c:strCache>
            </c:strRef>
          </c:tx>
          <c:spPr>
            <a:ln w="25400"/>
          </c:spPr>
          <c:marker>
            <c:symbol val="none"/>
          </c:marker>
          <c:val>
            <c:numRef>
              <c:f>CurvaConvergencia_CellularGA_AT!$B$2:$B$751</c:f>
              <c:numCache>
                <c:formatCode>Estándar</c:formatCode>
                <c:ptCount val="750"/>
                <c:pt idx="0">
                  <c:v>758407</c:v>
                </c:pt>
                <c:pt idx="1">
                  <c:v>762190</c:v>
                </c:pt>
                <c:pt idx="2">
                  <c:v>763702</c:v>
                </c:pt>
                <c:pt idx="3">
                  <c:v>766055</c:v>
                </c:pt>
                <c:pt idx="4">
                  <c:v>766055</c:v>
                </c:pt>
                <c:pt idx="5">
                  <c:v>766547</c:v>
                </c:pt>
                <c:pt idx="6">
                  <c:v>766547</c:v>
                </c:pt>
                <c:pt idx="7">
                  <c:v>766547</c:v>
                </c:pt>
                <c:pt idx="8">
                  <c:v>769881</c:v>
                </c:pt>
                <c:pt idx="9">
                  <c:v>769881</c:v>
                </c:pt>
                <c:pt idx="10">
                  <c:v>769881</c:v>
                </c:pt>
                <c:pt idx="11">
                  <c:v>769881</c:v>
                </c:pt>
                <c:pt idx="12">
                  <c:v>771009</c:v>
                </c:pt>
                <c:pt idx="13">
                  <c:v>771009</c:v>
                </c:pt>
                <c:pt idx="14">
                  <c:v>771009</c:v>
                </c:pt>
                <c:pt idx="15">
                  <c:v>771009</c:v>
                </c:pt>
                <c:pt idx="16">
                  <c:v>779595</c:v>
                </c:pt>
                <c:pt idx="17">
                  <c:v>779595</c:v>
                </c:pt>
                <c:pt idx="18">
                  <c:v>779595</c:v>
                </c:pt>
                <c:pt idx="19">
                  <c:v>779595</c:v>
                </c:pt>
                <c:pt idx="20">
                  <c:v>779745</c:v>
                </c:pt>
                <c:pt idx="21">
                  <c:v>779745</c:v>
                </c:pt>
                <c:pt idx="22">
                  <c:v>781626</c:v>
                </c:pt>
                <c:pt idx="23">
                  <c:v>781626</c:v>
                </c:pt>
                <c:pt idx="24">
                  <c:v>781626</c:v>
                </c:pt>
                <c:pt idx="25">
                  <c:v>781626</c:v>
                </c:pt>
                <c:pt idx="26">
                  <c:v>781626</c:v>
                </c:pt>
                <c:pt idx="27">
                  <c:v>783206</c:v>
                </c:pt>
                <c:pt idx="28">
                  <c:v>783206</c:v>
                </c:pt>
                <c:pt idx="29">
                  <c:v>783206</c:v>
                </c:pt>
                <c:pt idx="30">
                  <c:v>783206</c:v>
                </c:pt>
                <c:pt idx="31">
                  <c:v>783206</c:v>
                </c:pt>
                <c:pt idx="32">
                  <c:v>783414</c:v>
                </c:pt>
                <c:pt idx="33">
                  <c:v>783414</c:v>
                </c:pt>
                <c:pt idx="34">
                  <c:v>783414</c:v>
                </c:pt>
                <c:pt idx="35">
                  <c:v>783414</c:v>
                </c:pt>
                <c:pt idx="36">
                  <c:v>783414</c:v>
                </c:pt>
                <c:pt idx="37">
                  <c:v>783444</c:v>
                </c:pt>
                <c:pt idx="38">
                  <c:v>784192</c:v>
                </c:pt>
                <c:pt idx="39">
                  <c:v>784192</c:v>
                </c:pt>
                <c:pt idx="40">
                  <c:v>784192</c:v>
                </c:pt>
                <c:pt idx="41">
                  <c:v>784192</c:v>
                </c:pt>
                <c:pt idx="42">
                  <c:v>784192</c:v>
                </c:pt>
                <c:pt idx="43">
                  <c:v>784192</c:v>
                </c:pt>
                <c:pt idx="44">
                  <c:v>784192</c:v>
                </c:pt>
                <c:pt idx="45">
                  <c:v>793482</c:v>
                </c:pt>
                <c:pt idx="46">
                  <c:v>793482</c:v>
                </c:pt>
                <c:pt idx="47">
                  <c:v>793482</c:v>
                </c:pt>
                <c:pt idx="48">
                  <c:v>793482</c:v>
                </c:pt>
                <c:pt idx="49">
                  <c:v>793482</c:v>
                </c:pt>
                <c:pt idx="50">
                  <c:v>793482</c:v>
                </c:pt>
                <c:pt idx="51">
                  <c:v>794794</c:v>
                </c:pt>
                <c:pt idx="52">
                  <c:v>794794</c:v>
                </c:pt>
                <c:pt idx="53">
                  <c:v>794794</c:v>
                </c:pt>
                <c:pt idx="54">
                  <c:v>794794</c:v>
                </c:pt>
                <c:pt idx="55">
                  <c:v>794794</c:v>
                </c:pt>
                <c:pt idx="56">
                  <c:v>794794</c:v>
                </c:pt>
                <c:pt idx="57">
                  <c:v>794794</c:v>
                </c:pt>
                <c:pt idx="58">
                  <c:v>794794</c:v>
                </c:pt>
                <c:pt idx="59">
                  <c:v>794794</c:v>
                </c:pt>
                <c:pt idx="60">
                  <c:v>794794</c:v>
                </c:pt>
                <c:pt idx="61">
                  <c:v>794794</c:v>
                </c:pt>
                <c:pt idx="62">
                  <c:v>794794</c:v>
                </c:pt>
                <c:pt idx="63">
                  <c:v>794794</c:v>
                </c:pt>
                <c:pt idx="64">
                  <c:v>794794</c:v>
                </c:pt>
                <c:pt idx="65">
                  <c:v>794794</c:v>
                </c:pt>
                <c:pt idx="66">
                  <c:v>795711</c:v>
                </c:pt>
                <c:pt idx="67">
                  <c:v>795711</c:v>
                </c:pt>
                <c:pt idx="68">
                  <c:v>795711</c:v>
                </c:pt>
                <c:pt idx="69">
                  <c:v>795711</c:v>
                </c:pt>
                <c:pt idx="70">
                  <c:v>795945</c:v>
                </c:pt>
                <c:pt idx="71">
                  <c:v>797630</c:v>
                </c:pt>
                <c:pt idx="72">
                  <c:v>797630</c:v>
                </c:pt>
                <c:pt idx="73">
                  <c:v>797630</c:v>
                </c:pt>
                <c:pt idx="74">
                  <c:v>797630</c:v>
                </c:pt>
                <c:pt idx="75">
                  <c:v>797630</c:v>
                </c:pt>
                <c:pt idx="76">
                  <c:v>797630</c:v>
                </c:pt>
                <c:pt idx="77">
                  <c:v>797630</c:v>
                </c:pt>
                <c:pt idx="78">
                  <c:v>797630</c:v>
                </c:pt>
                <c:pt idx="79">
                  <c:v>797630</c:v>
                </c:pt>
                <c:pt idx="80">
                  <c:v>797630</c:v>
                </c:pt>
                <c:pt idx="81">
                  <c:v>797630</c:v>
                </c:pt>
                <c:pt idx="82">
                  <c:v>797630</c:v>
                </c:pt>
                <c:pt idx="83">
                  <c:v>797630</c:v>
                </c:pt>
                <c:pt idx="84">
                  <c:v>797630</c:v>
                </c:pt>
                <c:pt idx="85">
                  <c:v>797630</c:v>
                </c:pt>
                <c:pt idx="86">
                  <c:v>797630</c:v>
                </c:pt>
                <c:pt idx="87">
                  <c:v>797630</c:v>
                </c:pt>
                <c:pt idx="88">
                  <c:v>797780</c:v>
                </c:pt>
                <c:pt idx="89">
                  <c:v>797780</c:v>
                </c:pt>
                <c:pt idx="90">
                  <c:v>797780</c:v>
                </c:pt>
                <c:pt idx="91">
                  <c:v>797780</c:v>
                </c:pt>
                <c:pt idx="92">
                  <c:v>797780</c:v>
                </c:pt>
                <c:pt idx="93">
                  <c:v>797780</c:v>
                </c:pt>
                <c:pt idx="94">
                  <c:v>798014</c:v>
                </c:pt>
                <c:pt idx="95">
                  <c:v>798014</c:v>
                </c:pt>
                <c:pt idx="96">
                  <c:v>798014</c:v>
                </c:pt>
                <c:pt idx="97">
                  <c:v>798014</c:v>
                </c:pt>
                <c:pt idx="98">
                  <c:v>798014</c:v>
                </c:pt>
                <c:pt idx="99">
                  <c:v>798014</c:v>
                </c:pt>
                <c:pt idx="100">
                  <c:v>798014</c:v>
                </c:pt>
                <c:pt idx="101">
                  <c:v>798014</c:v>
                </c:pt>
                <c:pt idx="102">
                  <c:v>798014</c:v>
                </c:pt>
                <c:pt idx="103">
                  <c:v>798014</c:v>
                </c:pt>
                <c:pt idx="104">
                  <c:v>798014</c:v>
                </c:pt>
                <c:pt idx="105">
                  <c:v>798014</c:v>
                </c:pt>
                <c:pt idx="106">
                  <c:v>798014</c:v>
                </c:pt>
                <c:pt idx="107">
                  <c:v>798014</c:v>
                </c:pt>
                <c:pt idx="108">
                  <c:v>798014</c:v>
                </c:pt>
                <c:pt idx="109">
                  <c:v>798014</c:v>
                </c:pt>
                <c:pt idx="110">
                  <c:v>798358</c:v>
                </c:pt>
                <c:pt idx="111">
                  <c:v>798358</c:v>
                </c:pt>
                <c:pt idx="112">
                  <c:v>798358</c:v>
                </c:pt>
                <c:pt idx="113">
                  <c:v>798358</c:v>
                </c:pt>
                <c:pt idx="114">
                  <c:v>798358</c:v>
                </c:pt>
                <c:pt idx="115">
                  <c:v>798358</c:v>
                </c:pt>
                <c:pt idx="116">
                  <c:v>798358</c:v>
                </c:pt>
                <c:pt idx="117">
                  <c:v>798358</c:v>
                </c:pt>
                <c:pt idx="118">
                  <c:v>798358</c:v>
                </c:pt>
                <c:pt idx="119">
                  <c:v>798358</c:v>
                </c:pt>
                <c:pt idx="120">
                  <c:v>800684</c:v>
                </c:pt>
                <c:pt idx="121">
                  <c:v>800684</c:v>
                </c:pt>
                <c:pt idx="122">
                  <c:v>800684</c:v>
                </c:pt>
                <c:pt idx="123">
                  <c:v>800684</c:v>
                </c:pt>
                <c:pt idx="124">
                  <c:v>800684</c:v>
                </c:pt>
                <c:pt idx="125">
                  <c:v>800684</c:v>
                </c:pt>
                <c:pt idx="126">
                  <c:v>800684</c:v>
                </c:pt>
                <c:pt idx="127">
                  <c:v>800684</c:v>
                </c:pt>
                <c:pt idx="128">
                  <c:v>800684</c:v>
                </c:pt>
                <c:pt idx="129">
                  <c:v>800684</c:v>
                </c:pt>
                <c:pt idx="130">
                  <c:v>800684</c:v>
                </c:pt>
                <c:pt idx="131">
                  <c:v>800684</c:v>
                </c:pt>
                <c:pt idx="132">
                  <c:v>800684</c:v>
                </c:pt>
                <c:pt idx="133">
                  <c:v>800684</c:v>
                </c:pt>
                <c:pt idx="134">
                  <c:v>800684</c:v>
                </c:pt>
                <c:pt idx="135">
                  <c:v>800684</c:v>
                </c:pt>
                <c:pt idx="136">
                  <c:v>800684</c:v>
                </c:pt>
                <c:pt idx="137">
                  <c:v>800684</c:v>
                </c:pt>
                <c:pt idx="138">
                  <c:v>800684</c:v>
                </c:pt>
                <c:pt idx="139">
                  <c:v>800684</c:v>
                </c:pt>
                <c:pt idx="140">
                  <c:v>800684</c:v>
                </c:pt>
                <c:pt idx="141">
                  <c:v>800684</c:v>
                </c:pt>
                <c:pt idx="142">
                  <c:v>800684</c:v>
                </c:pt>
                <c:pt idx="143">
                  <c:v>800684</c:v>
                </c:pt>
                <c:pt idx="144">
                  <c:v>800684</c:v>
                </c:pt>
                <c:pt idx="145">
                  <c:v>800684</c:v>
                </c:pt>
                <c:pt idx="146">
                  <c:v>800684</c:v>
                </c:pt>
                <c:pt idx="147">
                  <c:v>800684</c:v>
                </c:pt>
                <c:pt idx="148">
                  <c:v>800684</c:v>
                </c:pt>
                <c:pt idx="149">
                  <c:v>800684</c:v>
                </c:pt>
                <c:pt idx="150">
                  <c:v>800684</c:v>
                </c:pt>
                <c:pt idx="151">
                  <c:v>800684</c:v>
                </c:pt>
                <c:pt idx="152">
                  <c:v>800684</c:v>
                </c:pt>
                <c:pt idx="153">
                  <c:v>800684</c:v>
                </c:pt>
                <c:pt idx="154">
                  <c:v>800684</c:v>
                </c:pt>
                <c:pt idx="155">
                  <c:v>800684</c:v>
                </c:pt>
                <c:pt idx="156">
                  <c:v>800684</c:v>
                </c:pt>
                <c:pt idx="157">
                  <c:v>800684</c:v>
                </c:pt>
                <c:pt idx="158">
                  <c:v>800684</c:v>
                </c:pt>
                <c:pt idx="159">
                  <c:v>800794</c:v>
                </c:pt>
                <c:pt idx="160">
                  <c:v>800794</c:v>
                </c:pt>
                <c:pt idx="161">
                  <c:v>800794</c:v>
                </c:pt>
                <c:pt idx="162">
                  <c:v>800794</c:v>
                </c:pt>
                <c:pt idx="163">
                  <c:v>800794</c:v>
                </c:pt>
                <c:pt idx="164">
                  <c:v>800794</c:v>
                </c:pt>
                <c:pt idx="165">
                  <c:v>800794</c:v>
                </c:pt>
                <c:pt idx="166">
                  <c:v>800794</c:v>
                </c:pt>
                <c:pt idx="167">
                  <c:v>800794</c:v>
                </c:pt>
                <c:pt idx="168">
                  <c:v>800794</c:v>
                </c:pt>
                <c:pt idx="169">
                  <c:v>800794</c:v>
                </c:pt>
                <c:pt idx="170">
                  <c:v>800794</c:v>
                </c:pt>
                <c:pt idx="171">
                  <c:v>800794</c:v>
                </c:pt>
                <c:pt idx="172">
                  <c:v>800794</c:v>
                </c:pt>
                <c:pt idx="173">
                  <c:v>800794</c:v>
                </c:pt>
                <c:pt idx="174">
                  <c:v>800794</c:v>
                </c:pt>
                <c:pt idx="175">
                  <c:v>800794</c:v>
                </c:pt>
                <c:pt idx="176">
                  <c:v>800794</c:v>
                </c:pt>
                <c:pt idx="177">
                  <c:v>800794</c:v>
                </c:pt>
                <c:pt idx="178">
                  <c:v>800794</c:v>
                </c:pt>
                <c:pt idx="179">
                  <c:v>800794</c:v>
                </c:pt>
                <c:pt idx="180">
                  <c:v>801272</c:v>
                </c:pt>
                <c:pt idx="181">
                  <c:v>801272</c:v>
                </c:pt>
                <c:pt idx="182">
                  <c:v>801272</c:v>
                </c:pt>
                <c:pt idx="183">
                  <c:v>801272</c:v>
                </c:pt>
                <c:pt idx="184">
                  <c:v>801272</c:v>
                </c:pt>
                <c:pt idx="185">
                  <c:v>801272</c:v>
                </c:pt>
                <c:pt idx="186">
                  <c:v>801272</c:v>
                </c:pt>
                <c:pt idx="187">
                  <c:v>801272</c:v>
                </c:pt>
                <c:pt idx="188">
                  <c:v>801272</c:v>
                </c:pt>
                <c:pt idx="189">
                  <c:v>801272</c:v>
                </c:pt>
                <c:pt idx="190">
                  <c:v>801272</c:v>
                </c:pt>
                <c:pt idx="191">
                  <c:v>801272</c:v>
                </c:pt>
                <c:pt idx="192">
                  <c:v>801272</c:v>
                </c:pt>
                <c:pt idx="193">
                  <c:v>801272</c:v>
                </c:pt>
                <c:pt idx="194">
                  <c:v>801272</c:v>
                </c:pt>
                <c:pt idx="195">
                  <c:v>801272</c:v>
                </c:pt>
                <c:pt idx="196">
                  <c:v>801272</c:v>
                </c:pt>
                <c:pt idx="197">
                  <c:v>801272</c:v>
                </c:pt>
                <c:pt idx="198">
                  <c:v>801272</c:v>
                </c:pt>
                <c:pt idx="199">
                  <c:v>801656</c:v>
                </c:pt>
                <c:pt idx="200">
                  <c:v>801656</c:v>
                </c:pt>
                <c:pt idx="201">
                  <c:v>801656</c:v>
                </c:pt>
                <c:pt idx="202">
                  <c:v>801656</c:v>
                </c:pt>
                <c:pt idx="203">
                  <c:v>801656</c:v>
                </c:pt>
                <c:pt idx="204">
                  <c:v>801656</c:v>
                </c:pt>
                <c:pt idx="205">
                  <c:v>801656</c:v>
                </c:pt>
                <c:pt idx="206">
                  <c:v>801656</c:v>
                </c:pt>
                <c:pt idx="207">
                  <c:v>801656</c:v>
                </c:pt>
                <c:pt idx="208">
                  <c:v>801656</c:v>
                </c:pt>
                <c:pt idx="209">
                  <c:v>801656</c:v>
                </c:pt>
                <c:pt idx="210">
                  <c:v>801656</c:v>
                </c:pt>
                <c:pt idx="211">
                  <c:v>801656</c:v>
                </c:pt>
                <c:pt idx="212">
                  <c:v>801656</c:v>
                </c:pt>
                <c:pt idx="213">
                  <c:v>801656</c:v>
                </c:pt>
                <c:pt idx="214">
                  <c:v>801656</c:v>
                </c:pt>
                <c:pt idx="215">
                  <c:v>801656</c:v>
                </c:pt>
                <c:pt idx="216">
                  <c:v>801656</c:v>
                </c:pt>
                <c:pt idx="217">
                  <c:v>801656</c:v>
                </c:pt>
                <c:pt idx="218">
                  <c:v>801656</c:v>
                </c:pt>
                <c:pt idx="219">
                  <c:v>801656</c:v>
                </c:pt>
                <c:pt idx="220">
                  <c:v>801656</c:v>
                </c:pt>
                <c:pt idx="221">
                  <c:v>801656</c:v>
                </c:pt>
                <c:pt idx="222">
                  <c:v>801656</c:v>
                </c:pt>
                <c:pt idx="223">
                  <c:v>801656</c:v>
                </c:pt>
                <c:pt idx="224">
                  <c:v>801656</c:v>
                </c:pt>
                <c:pt idx="225">
                  <c:v>801656</c:v>
                </c:pt>
                <c:pt idx="226">
                  <c:v>801656</c:v>
                </c:pt>
                <c:pt idx="227">
                  <c:v>801656</c:v>
                </c:pt>
                <c:pt idx="228">
                  <c:v>801656</c:v>
                </c:pt>
                <c:pt idx="229">
                  <c:v>801656</c:v>
                </c:pt>
                <c:pt idx="230">
                  <c:v>801656</c:v>
                </c:pt>
                <c:pt idx="231">
                  <c:v>801656</c:v>
                </c:pt>
                <c:pt idx="232">
                  <c:v>801656</c:v>
                </c:pt>
                <c:pt idx="233">
                  <c:v>801656</c:v>
                </c:pt>
                <c:pt idx="234">
                  <c:v>801656</c:v>
                </c:pt>
                <c:pt idx="235">
                  <c:v>801656</c:v>
                </c:pt>
                <c:pt idx="236">
                  <c:v>801656</c:v>
                </c:pt>
                <c:pt idx="237">
                  <c:v>801656</c:v>
                </c:pt>
                <c:pt idx="238">
                  <c:v>801656</c:v>
                </c:pt>
                <c:pt idx="239">
                  <c:v>801656</c:v>
                </c:pt>
                <c:pt idx="240">
                  <c:v>801656</c:v>
                </c:pt>
                <c:pt idx="241">
                  <c:v>801656</c:v>
                </c:pt>
                <c:pt idx="242">
                  <c:v>801656</c:v>
                </c:pt>
                <c:pt idx="243">
                  <c:v>801656</c:v>
                </c:pt>
                <c:pt idx="244">
                  <c:v>801656</c:v>
                </c:pt>
                <c:pt idx="245">
                  <c:v>801656</c:v>
                </c:pt>
                <c:pt idx="246">
                  <c:v>801656</c:v>
                </c:pt>
                <c:pt idx="247">
                  <c:v>801656</c:v>
                </c:pt>
                <c:pt idx="248">
                  <c:v>801656</c:v>
                </c:pt>
                <c:pt idx="249">
                  <c:v>801656</c:v>
                </c:pt>
                <c:pt idx="250">
                  <c:v>801656</c:v>
                </c:pt>
                <c:pt idx="251">
                  <c:v>801656</c:v>
                </c:pt>
                <c:pt idx="252">
                  <c:v>801656</c:v>
                </c:pt>
                <c:pt idx="253">
                  <c:v>801656</c:v>
                </c:pt>
                <c:pt idx="254">
                  <c:v>801656</c:v>
                </c:pt>
                <c:pt idx="255">
                  <c:v>801656</c:v>
                </c:pt>
                <c:pt idx="256">
                  <c:v>801656</c:v>
                </c:pt>
                <c:pt idx="257">
                  <c:v>801656</c:v>
                </c:pt>
                <c:pt idx="258">
                  <c:v>801656</c:v>
                </c:pt>
                <c:pt idx="259">
                  <c:v>801656</c:v>
                </c:pt>
                <c:pt idx="260">
                  <c:v>801656</c:v>
                </c:pt>
                <c:pt idx="261">
                  <c:v>801656</c:v>
                </c:pt>
                <c:pt idx="262">
                  <c:v>801656</c:v>
                </c:pt>
                <c:pt idx="263">
                  <c:v>801656</c:v>
                </c:pt>
                <c:pt idx="264">
                  <c:v>801656</c:v>
                </c:pt>
                <c:pt idx="265">
                  <c:v>801656</c:v>
                </c:pt>
                <c:pt idx="266">
                  <c:v>801656</c:v>
                </c:pt>
                <c:pt idx="267">
                  <c:v>801656</c:v>
                </c:pt>
                <c:pt idx="268">
                  <c:v>801656</c:v>
                </c:pt>
                <c:pt idx="269">
                  <c:v>801656</c:v>
                </c:pt>
                <c:pt idx="270">
                  <c:v>801656</c:v>
                </c:pt>
                <c:pt idx="271">
                  <c:v>801656</c:v>
                </c:pt>
                <c:pt idx="272">
                  <c:v>801656</c:v>
                </c:pt>
                <c:pt idx="273">
                  <c:v>801656</c:v>
                </c:pt>
                <c:pt idx="274">
                  <c:v>801656</c:v>
                </c:pt>
                <c:pt idx="275">
                  <c:v>801656</c:v>
                </c:pt>
                <c:pt idx="276">
                  <c:v>801656</c:v>
                </c:pt>
                <c:pt idx="277">
                  <c:v>801656</c:v>
                </c:pt>
                <c:pt idx="278">
                  <c:v>801656</c:v>
                </c:pt>
                <c:pt idx="279">
                  <c:v>801656</c:v>
                </c:pt>
                <c:pt idx="280">
                  <c:v>801656</c:v>
                </c:pt>
                <c:pt idx="281">
                  <c:v>801656</c:v>
                </c:pt>
                <c:pt idx="282">
                  <c:v>801656</c:v>
                </c:pt>
                <c:pt idx="283">
                  <c:v>801656</c:v>
                </c:pt>
                <c:pt idx="284">
                  <c:v>801656</c:v>
                </c:pt>
                <c:pt idx="285">
                  <c:v>801656</c:v>
                </c:pt>
                <c:pt idx="286">
                  <c:v>801656</c:v>
                </c:pt>
                <c:pt idx="287">
                  <c:v>801656</c:v>
                </c:pt>
                <c:pt idx="288">
                  <c:v>801656</c:v>
                </c:pt>
                <c:pt idx="289">
                  <c:v>801656</c:v>
                </c:pt>
                <c:pt idx="290">
                  <c:v>801656</c:v>
                </c:pt>
                <c:pt idx="291">
                  <c:v>801656</c:v>
                </c:pt>
                <c:pt idx="292">
                  <c:v>801656</c:v>
                </c:pt>
                <c:pt idx="293">
                  <c:v>801656</c:v>
                </c:pt>
                <c:pt idx="294">
                  <c:v>801656</c:v>
                </c:pt>
                <c:pt idx="295">
                  <c:v>801656</c:v>
                </c:pt>
                <c:pt idx="296">
                  <c:v>801656</c:v>
                </c:pt>
                <c:pt idx="297">
                  <c:v>801656</c:v>
                </c:pt>
                <c:pt idx="298">
                  <c:v>801656</c:v>
                </c:pt>
                <c:pt idx="299">
                  <c:v>801656</c:v>
                </c:pt>
                <c:pt idx="300">
                  <c:v>801656</c:v>
                </c:pt>
                <c:pt idx="301">
                  <c:v>801656</c:v>
                </c:pt>
                <c:pt idx="302">
                  <c:v>801656</c:v>
                </c:pt>
                <c:pt idx="303">
                  <c:v>801656</c:v>
                </c:pt>
                <c:pt idx="304">
                  <c:v>801656</c:v>
                </c:pt>
                <c:pt idx="305">
                  <c:v>801656</c:v>
                </c:pt>
                <c:pt idx="306">
                  <c:v>801656</c:v>
                </c:pt>
                <c:pt idx="307">
                  <c:v>801656</c:v>
                </c:pt>
                <c:pt idx="308">
                  <c:v>801656</c:v>
                </c:pt>
                <c:pt idx="309">
                  <c:v>801656</c:v>
                </c:pt>
                <c:pt idx="310">
                  <c:v>801656</c:v>
                </c:pt>
                <c:pt idx="311">
                  <c:v>801656</c:v>
                </c:pt>
                <c:pt idx="312">
                  <c:v>801656</c:v>
                </c:pt>
                <c:pt idx="313">
                  <c:v>801656</c:v>
                </c:pt>
                <c:pt idx="314">
                  <c:v>801656</c:v>
                </c:pt>
                <c:pt idx="315">
                  <c:v>801656</c:v>
                </c:pt>
                <c:pt idx="316">
                  <c:v>801656</c:v>
                </c:pt>
                <c:pt idx="317">
                  <c:v>801656</c:v>
                </c:pt>
                <c:pt idx="318">
                  <c:v>801656</c:v>
                </c:pt>
                <c:pt idx="319">
                  <c:v>801656</c:v>
                </c:pt>
                <c:pt idx="320">
                  <c:v>801656</c:v>
                </c:pt>
                <c:pt idx="321">
                  <c:v>801656</c:v>
                </c:pt>
                <c:pt idx="322">
                  <c:v>801656</c:v>
                </c:pt>
                <c:pt idx="323">
                  <c:v>801656</c:v>
                </c:pt>
                <c:pt idx="324">
                  <c:v>801656</c:v>
                </c:pt>
                <c:pt idx="325">
                  <c:v>801656</c:v>
                </c:pt>
                <c:pt idx="326">
                  <c:v>801656</c:v>
                </c:pt>
                <c:pt idx="327">
                  <c:v>801656</c:v>
                </c:pt>
                <c:pt idx="328">
                  <c:v>801656</c:v>
                </c:pt>
                <c:pt idx="329">
                  <c:v>801656</c:v>
                </c:pt>
                <c:pt idx="330">
                  <c:v>801656</c:v>
                </c:pt>
                <c:pt idx="331">
                  <c:v>801656</c:v>
                </c:pt>
                <c:pt idx="332">
                  <c:v>801656</c:v>
                </c:pt>
                <c:pt idx="333">
                  <c:v>801656</c:v>
                </c:pt>
                <c:pt idx="334">
                  <c:v>801656</c:v>
                </c:pt>
                <c:pt idx="335">
                  <c:v>801656</c:v>
                </c:pt>
                <c:pt idx="336">
                  <c:v>801656</c:v>
                </c:pt>
                <c:pt idx="337">
                  <c:v>801656</c:v>
                </c:pt>
                <c:pt idx="338">
                  <c:v>801656</c:v>
                </c:pt>
                <c:pt idx="339">
                  <c:v>801656</c:v>
                </c:pt>
                <c:pt idx="340">
                  <c:v>801656</c:v>
                </c:pt>
                <c:pt idx="341">
                  <c:v>801656</c:v>
                </c:pt>
                <c:pt idx="342">
                  <c:v>801656</c:v>
                </c:pt>
                <c:pt idx="343">
                  <c:v>801656</c:v>
                </c:pt>
                <c:pt idx="344">
                  <c:v>801656</c:v>
                </c:pt>
                <c:pt idx="345">
                  <c:v>801656</c:v>
                </c:pt>
                <c:pt idx="346">
                  <c:v>801656</c:v>
                </c:pt>
                <c:pt idx="347">
                  <c:v>801656</c:v>
                </c:pt>
                <c:pt idx="348">
                  <c:v>801656</c:v>
                </c:pt>
                <c:pt idx="349">
                  <c:v>801656</c:v>
                </c:pt>
                <c:pt idx="350">
                  <c:v>801656</c:v>
                </c:pt>
                <c:pt idx="351">
                  <c:v>801656</c:v>
                </c:pt>
                <c:pt idx="352">
                  <c:v>801656</c:v>
                </c:pt>
                <c:pt idx="353">
                  <c:v>801656</c:v>
                </c:pt>
                <c:pt idx="354">
                  <c:v>801656</c:v>
                </c:pt>
                <c:pt idx="355">
                  <c:v>801656</c:v>
                </c:pt>
                <c:pt idx="356">
                  <c:v>801656</c:v>
                </c:pt>
                <c:pt idx="357">
                  <c:v>801656</c:v>
                </c:pt>
                <c:pt idx="358">
                  <c:v>801656</c:v>
                </c:pt>
                <c:pt idx="359">
                  <c:v>801656</c:v>
                </c:pt>
                <c:pt idx="360">
                  <c:v>801656</c:v>
                </c:pt>
                <c:pt idx="361">
                  <c:v>801656</c:v>
                </c:pt>
                <c:pt idx="362">
                  <c:v>801656</c:v>
                </c:pt>
                <c:pt idx="363">
                  <c:v>801656</c:v>
                </c:pt>
                <c:pt idx="364">
                  <c:v>801656</c:v>
                </c:pt>
                <c:pt idx="365">
                  <c:v>801656</c:v>
                </c:pt>
                <c:pt idx="366">
                  <c:v>801656</c:v>
                </c:pt>
                <c:pt idx="367">
                  <c:v>801656</c:v>
                </c:pt>
                <c:pt idx="368">
                  <c:v>801656</c:v>
                </c:pt>
                <c:pt idx="369">
                  <c:v>801656</c:v>
                </c:pt>
                <c:pt idx="370">
                  <c:v>801656</c:v>
                </c:pt>
                <c:pt idx="371">
                  <c:v>801656</c:v>
                </c:pt>
                <c:pt idx="372">
                  <c:v>801656</c:v>
                </c:pt>
                <c:pt idx="373">
                  <c:v>801656</c:v>
                </c:pt>
                <c:pt idx="374">
                  <c:v>801656</c:v>
                </c:pt>
                <c:pt idx="375">
                  <c:v>801656</c:v>
                </c:pt>
                <c:pt idx="376">
                  <c:v>801656</c:v>
                </c:pt>
                <c:pt idx="377">
                  <c:v>801656</c:v>
                </c:pt>
                <c:pt idx="378">
                  <c:v>801656</c:v>
                </c:pt>
                <c:pt idx="379">
                  <c:v>801656</c:v>
                </c:pt>
                <c:pt idx="380">
                  <c:v>801656</c:v>
                </c:pt>
                <c:pt idx="381">
                  <c:v>801656</c:v>
                </c:pt>
                <c:pt idx="382">
                  <c:v>801656</c:v>
                </c:pt>
                <c:pt idx="383">
                  <c:v>801656</c:v>
                </c:pt>
                <c:pt idx="384">
                  <c:v>801656</c:v>
                </c:pt>
                <c:pt idx="385">
                  <c:v>801656</c:v>
                </c:pt>
                <c:pt idx="386">
                  <c:v>801656</c:v>
                </c:pt>
                <c:pt idx="387">
                  <c:v>801656</c:v>
                </c:pt>
                <c:pt idx="388">
                  <c:v>801656</c:v>
                </c:pt>
                <c:pt idx="389">
                  <c:v>801656</c:v>
                </c:pt>
                <c:pt idx="390">
                  <c:v>801656</c:v>
                </c:pt>
                <c:pt idx="391">
                  <c:v>801656</c:v>
                </c:pt>
                <c:pt idx="392">
                  <c:v>801656</c:v>
                </c:pt>
                <c:pt idx="393">
                  <c:v>801656</c:v>
                </c:pt>
                <c:pt idx="394">
                  <c:v>801656</c:v>
                </c:pt>
                <c:pt idx="395">
                  <c:v>801656</c:v>
                </c:pt>
                <c:pt idx="396">
                  <c:v>801656</c:v>
                </c:pt>
                <c:pt idx="397">
                  <c:v>801656</c:v>
                </c:pt>
                <c:pt idx="398">
                  <c:v>801656</c:v>
                </c:pt>
                <c:pt idx="399">
                  <c:v>801656</c:v>
                </c:pt>
                <c:pt idx="400">
                  <c:v>801656</c:v>
                </c:pt>
                <c:pt idx="401">
                  <c:v>801656</c:v>
                </c:pt>
                <c:pt idx="402">
                  <c:v>801656</c:v>
                </c:pt>
                <c:pt idx="403">
                  <c:v>801656</c:v>
                </c:pt>
                <c:pt idx="404">
                  <c:v>801656</c:v>
                </c:pt>
                <c:pt idx="405">
                  <c:v>801656</c:v>
                </c:pt>
                <c:pt idx="406">
                  <c:v>801656</c:v>
                </c:pt>
                <c:pt idx="407">
                  <c:v>801656</c:v>
                </c:pt>
                <c:pt idx="408">
                  <c:v>801656</c:v>
                </c:pt>
                <c:pt idx="409">
                  <c:v>801656</c:v>
                </c:pt>
                <c:pt idx="410">
                  <c:v>801656</c:v>
                </c:pt>
                <c:pt idx="411">
                  <c:v>801656</c:v>
                </c:pt>
                <c:pt idx="412">
                  <c:v>801656</c:v>
                </c:pt>
                <c:pt idx="413">
                  <c:v>801656</c:v>
                </c:pt>
                <c:pt idx="414">
                  <c:v>801656</c:v>
                </c:pt>
                <c:pt idx="415">
                  <c:v>801656</c:v>
                </c:pt>
                <c:pt idx="416">
                  <c:v>801656</c:v>
                </c:pt>
                <c:pt idx="417">
                  <c:v>801656</c:v>
                </c:pt>
                <c:pt idx="418">
                  <c:v>801656</c:v>
                </c:pt>
                <c:pt idx="419">
                  <c:v>801656</c:v>
                </c:pt>
                <c:pt idx="420">
                  <c:v>801656</c:v>
                </c:pt>
                <c:pt idx="421">
                  <c:v>801656</c:v>
                </c:pt>
                <c:pt idx="422">
                  <c:v>801656</c:v>
                </c:pt>
                <c:pt idx="423">
                  <c:v>801656</c:v>
                </c:pt>
                <c:pt idx="424">
                  <c:v>801656</c:v>
                </c:pt>
                <c:pt idx="425">
                  <c:v>801656</c:v>
                </c:pt>
                <c:pt idx="426">
                  <c:v>801656</c:v>
                </c:pt>
                <c:pt idx="427">
                  <c:v>801656</c:v>
                </c:pt>
                <c:pt idx="428">
                  <c:v>801656</c:v>
                </c:pt>
                <c:pt idx="429">
                  <c:v>801656</c:v>
                </c:pt>
                <c:pt idx="430">
                  <c:v>801656</c:v>
                </c:pt>
                <c:pt idx="431">
                  <c:v>801656</c:v>
                </c:pt>
                <c:pt idx="432">
                  <c:v>801656</c:v>
                </c:pt>
                <c:pt idx="433">
                  <c:v>801656</c:v>
                </c:pt>
                <c:pt idx="434">
                  <c:v>801656</c:v>
                </c:pt>
                <c:pt idx="435">
                  <c:v>801656</c:v>
                </c:pt>
                <c:pt idx="436">
                  <c:v>801656</c:v>
                </c:pt>
                <c:pt idx="437">
                  <c:v>801656</c:v>
                </c:pt>
                <c:pt idx="438">
                  <c:v>801656</c:v>
                </c:pt>
                <c:pt idx="439">
                  <c:v>801656</c:v>
                </c:pt>
                <c:pt idx="440">
                  <c:v>801656</c:v>
                </c:pt>
                <c:pt idx="441">
                  <c:v>801656</c:v>
                </c:pt>
                <c:pt idx="442">
                  <c:v>801656</c:v>
                </c:pt>
                <c:pt idx="443">
                  <c:v>801656</c:v>
                </c:pt>
                <c:pt idx="444">
                  <c:v>801656</c:v>
                </c:pt>
                <c:pt idx="445">
                  <c:v>801656</c:v>
                </c:pt>
                <c:pt idx="446">
                  <c:v>801656</c:v>
                </c:pt>
                <c:pt idx="447">
                  <c:v>801656</c:v>
                </c:pt>
                <c:pt idx="448">
                  <c:v>801656</c:v>
                </c:pt>
                <c:pt idx="449">
                  <c:v>801656</c:v>
                </c:pt>
                <c:pt idx="450">
                  <c:v>801656</c:v>
                </c:pt>
                <c:pt idx="451">
                  <c:v>801656</c:v>
                </c:pt>
                <c:pt idx="452">
                  <c:v>801656</c:v>
                </c:pt>
                <c:pt idx="453">
                  <c:v>801656</c:v>
                </c:pt>
                <c:pt idx="454">
                  <c:v>801656</c:v>
                </c:pt>
                <c:pt idx="455">
                  <c:v>801656</c:v>
                </c:pt>
                <c:pt idx="456">
                  <c:v>801656</c:v>
                </c:pt>
                <c:pt idx="457">
                  <c:v>801656</c:v>
                </c:pt>
                <c:pt idx="458">
                  <c:v>801656</c:v>
                </c:pt>
                <c:pt idx="459">
                  <c:v>801656</c:v>
                </c:pt>
                <c:pt idx="460">
                  <c:v>801656</c:v>
                </c:pt>
                <c:pt idx="461">
                  <c:v>801656</c:v>
                </c:pt>
                <c:pt idx="462">
                  <c:v>801656</c:v>
                </c:pt>
                <c:pt idx="463">
                  <c:v>801656</c:v>
                </c:pt>
                <c:pt idx="464">
                  <c:v>801656</c:v>
                </c:pt>
                <c:pt idx="465">
                  <c:v>801656</c:v>
                </c:pt>
                <c:pt idx="466">
                  <c:v>801656</c:v>
                </c:pt>
                <c:pt idx="467">
                  <c:v>801656</c:v>
                </c:pt>
                <c:pt idx="468">
                  <c:v>801656</c:v>
                </c:pt>
                <c:pt idx="469">
                  <c:v>801656</c:v>
                </c:pt>
                <c:pt idx="470">
                  <c:v>801656</c:v>
                </c:pt>
                <c:pt idx="471">
                  <c:v>801656</c:v>
                </c:pt>
                <c:pt idx="472">
                  <c:v>801656</c:v>
                </c:pt>
                <c:pt idx="473">
                  <c:v>801656</c:v>
                </c:pt>
                <c:pt idx="474">
                  <c:v>801656</c:v>
                </c:pt>
                <c:pt idx="475">
                  <c:v>801656</c:v>
                </c:pt>
                <c:pt idx="476">
                  <c:v>801656</c:v>
                </c:pt>
                <c:pt idx="477">
                  <c:v>801656</c:v>
                </c:pt>
                <c:pt idx="478">
                  <c:v>801656</c:v>
                </c:pt>
                <c:pt idx="479">
                  <c:v>801656</c:v>
                </c:pt>
                <c:pt idx="480">
                  <c:v>805106</c:v>
                </c:pt>
                <c:pt idx="481">
                  <c:v>805106</c:v>
                </c:pt>
                <c:pt idx="482">
                  <c:v>805106</c:v>
                </c:pt>
                <c:pt idx="483">
                  <c:v>805106</c:v>
                </c:pt>
                <c:pt idx="484">
                  <c:v>805106</c:v>
                </c:pt>
                <c:pt idx="485">
                  <c:v>805106</c:v>
                </c:pt>
                <c:pt idx="486">
                  <c:v>805106</c:v>
                </c:pt>
                <c:pt idx="487">
                  <c:v>805106</c:v>
                </c:pt>
                <c:pt idx="488">
                  <c:v>805106</c:v>
                </c:pt>
                <c:pt idx="489">
                  <c:v>805106</c:v>
                </c:pt>
                <c:pt idx="490">
                  <c:v>805106</c:v>
                </c:pt>
                <c:pt idx="491">
                  <c:v>805106</c:v>
                </c:pt>
                <c:pt idx="492">
                  <c:v>805106</c:v>
                </c:pt>
                <c:pt idx="493">
                  <c:v>805106</c:v>
                </c:pt>
                <c:pt idx="494">
                  <c:v>805106</c:v>
                </c:pt>
                <c:pt idx="495">
                  <c:v>805106</c:v>
                </c:pt>
                <c:pt idx="496">
                  <c:v>805106</c:v>
                </c:pt>
                <c:pt idx="497">
                  <c:v>805106</c:v>
                </c:pt>
                <c:pt idx="498">
                  <c:v>805106</c:v>
                </c:pt>
                <c:pt idx="499">
                  <c:v>805106</c:v>
                </c:pt>
                <c:pt idx="500">
                  <c:v>805106</c:v>
                </c:pt>
                <c:pt idx="501">
                  <c:v>805106</c:v>
                </c:pt>
                <c:pt idx="502">
                  <c:v>805106</c:v>
                </c:pt>
                <c:pt idx="503">
                  <c:v>805106</c:v>
                </c:pt>
                <c:pt idx="504">
                  <c:v>805106</c:v>
                </c:pt>
                <c:pt idx="505">
                  <c:v>805106</c:v>
                </c:pt>
                <c:pt idx="506">
                  <c:v>805106</c:v>
                </c:pt>
                <c:pt idx="507">
                  <c:v>805106</c:v>
                </c:pt>
                <c:pt idx="508">
                  <c:v>805106</c:v>
                </c:pt>
                <c:pt idx="509">
                  <c:v>805106</c:v>
                </c:pt>
                <c:pt idx="510">
                  <c:v>805106</c:v>
                </c:pt>
                <c:pt idx="511">
                  <c:v>805106</c:v>
                </c:pt>
                <c:pt idx="512">
                  <c:v>805106</c:v>
                </c:pt>
                <c:pt idx="513">
                  <c:v>805106</c:v>
                </c:pt>
                <c:pt idx="514">
                  <c:v>805106</c:v>
                </c:pt>
                <c:pt idx="515">
                  <c:v>805106</c:v>
                </c:pt>
                <c:pt idx="516">
                  <c:v>805106</c:v>
                </c:pt>
                <c:pt idx="517">
                  <c:v>805106</c:v>
                </c:pt>
                <c:pt idx="518">
                  <c:v>805106</c:v>
                </c:pt>
                <c:pt idx="519">
                  <c:v>805106</c:v>
                </c:pt>
                <c:pt idx="520">
                  <c:v>805106</c:v>
                </c:pt>
                <c:pt idx="521">
                  <c:v>805106</c:v>
                </c:pt>
                <c:pt idx="522">
                  <c:v>805106</c:v>
                </c:pt>
                <c:pt idx="523">
                  <c:v>805106</c:v>
                </c:pt>
                <c:pt idx="524">
                  <c:v>805106</c:v>
                </c:pt>
                <c:pt idx="525">
                  <c:v>805106</c:v>
                </c:pt>
                <c:pt idx="526">
                  <c:v>805106</c:v>
                </c:pt>
                <c:pt idx="527">
                  <c:v>805106</c:v>
                </c:pt>
                <c:pt idx="528">
                  <c:v>805106</c:v>
                </c:pt>
                <c:pt idx="529">
                  <c:v>805106</c:v>
                </c:pt>
                <c:pt idx="530">
                  <c:v>805106</c:v>
                </c:pt>
                <c:pt idx="531">
                  <c:v>805106</c:v>
                </c:pt>
                <c:pt idx="532">
                  <c:v>805106</c:v>
                </c:pt>
                <c:pt idx="533">
                  <c:v>805106</c:v>
                </c:pt>
                <c:pt idx="534">
                  <c:v>805106</c:v>
                </c:pt>
                <c:pt idx="535">
                  <c:v>805106</c:v>
                </c:pt>
                <c:pt idx="536">
                  <c:v>805106</c:v>
                </c:pt>
                <c:pt idx="537">
                  <c:v>805106</c:v>
                </c:pt>
                <c:pt idx="538">
                  <c:v>805106</c:v>
                </c:pt>
                <c:pt idx="539">
                  <c:v>805106</c:v>
                </c:pt>
                <c:pt idx="540">
                  <c:v>805106</c:v>
                </c:pt>
                <c:pt idx="541">
                  <c:v>805106</c:v>
                </c:pt>
                <c:pt idx="542">
                  <c:v>805106</c:v>
                </c:pt>
                <c:pt idx="543">
                  <c:v>805106</c:v>
                </c:pt>
                <c:pt idx="544">
                  <c:v>805106</c:v>
                </c:pt>
                <c:pt idx="545">
                  <c:v>805106</c:v>
                </c:pt>
                <c:pt idx="546">
                  <c:v>805106</c:v>
                </c:pt>
                <c:pt idx="547">
                  <c:v>805106</c:v>
                </c:pt>
                <c:pt idx="548">
                  <c:v>805106</c:v>
                </c:pt>
                <c:pt idx="549">
                  <c:v>805106</c:v>
                </c:pt>
                <c:pt idx="550">
                  <c:v>805106</c:v>
                </c:pt>
                <c:pt idx="551">
                  <c:v>805106</c:v>
                </c:pt>
                <c:pt idx="552">
                  <c:v>805106</c:v>
                </c:pt>
                <c:pt idx="553">
                  <c:v>805106</c:v>
                </c:pt>
                <c:pt idx="554">
                  <c:v>805106</c:v>
                </c:pt>
                <c:pt idx="555">
                  <c:v>805106</c:v>
                </c:pt>
                <c:pt idx="556">
                  <c:v>805106</c:v>
                </c:pt>
                <c:pt idx="557">
                  <c:v>805106</c:v>
                </c:pt>
                <c:pt idx="558">
                  <c:v>805106</c:v>
                </c:pt>
                <c:pt idx="559">
                  <c:v>805106</c:v>
                </c:pt>
                <c:pt idx="560">
                  <c:v>805106</c:v>
                </c:pt>
                <c:pt idx="561">
                  <c:v>805106</c:v>
                </c:pt>
                <c:pt idx="562">
                  <c:v>805106</c:v>
                </c:pt>
                <c:pt idx="563">
                  <c:v>805106</c:v>
                </c:pt>
                <c:pt idx="564">
                  <c:v>805106</c:v>
                </c:pt>
                <c:pt idx="565">
                  <c:v>805106</c:v>
                </c:pt>
                <c:pt idx="566">
                  <c:v>805106</c:v>
                </c:pt>
                <c:pt idx="567">
                  <c:v>805106</c:v>
                </c:pt>
                <c:pt idx="568">
                  <c:v>805106</c:v>
                </c:pt>
                <c:pt idx="569">
                  <c:v>805106</c:v>
                </c:pt>
                <c:pt idx="570">
                  <c:v>805106</c:v>
                </c:pt>
                <c:pt idx="571">
                  <c:v>805106</c:v>
                </c:pt>
                <c:pt idx="572">
                  <c:v>805106</c:v>
                </c:pt>
                <c:pt idx="573">
                  <c:v>805106</c:v>
                </c:pt>
                <c:pt idx="574">
                  <c:v>805106</c:v>
                </c:pt>
                <c:pt idx="575">
                  <c:v>805106</c:v>
                </c:pt>
                <c:pt idx="576">
                  <c:v>805106</c:v>
                </c:pt>
                <c:pt idx="577">
                  <c:v>805106</c:v>
                </c:pt>
                <c:pt idx="578">
                  <c:v>805106</c:v>
                </c:pt>
                <c:pt idx="579">
                  <c:v>805106</c:v>
                </c:pt>
                <c:pt idx="580">
                  <c:v>805106</c:v>
                </c:pt>
                <c:pt idx="581">
                  <c:v>805106</c:v>
                </c:pt>
                <c:pt idx="582">
                  <c:v>805106</c:v>
                </c:pt>
                <c:pt idx="583">
                  <c:v>805106</c:v>
                </c:pt>
                <c:pt idx="584">
                  <c:v>805106</c:v>
                </c:pt>
                <c:pt idx="585">
                  <c:v>805106</c:v>
                </c:pt>
                <c:pt idx="586">
                  <c:v>805106</c:v>
                </c:pt>
                <c:pt idx="587">
                  <c:v>805106</c:v>
                </c:pt>
                <c:pt idx="588">
                  <c:v>805106</c:v>
                </c:pt>
                <c:pt idx="589">
                  <c:v>805106</c:v>
                </c:pt>
                <c:pt idx="590">
                  <c:v>805106</c:v>
                </c:pt>
                <c:pt idx="591">
                  <c:v>805106</c:v>
                </c:pt>
                <c:pt idx="592">
                  <c:v>805106</c:v>
                </c:pt>
                <c:pt idx="593">
                  <c:v>805106</c:v>
                </c:pt>
                <c:pt idx="594">
                  <c:v>805106</c:v>
                </c:pt>
                <c:pt idx="595">
                  <c:v>805106</c:v>
                </c:pt>
                <c:pt idx="596">
                  <c:v>805106</c:v>
                </c:pt>
                <c:pt idx="597">
                  <c:v>805106</c:v>
                </c:pt>
                <c:pt idx="598">
                  <c:v>805106</c:v>
                </c:pt>
                <c:pt idx="599">
                  <c:v>805106</c:v>
                </c:pt>
                <c:pt idx="600">
                  <c:v>805106</c:v>
                </c:pt>
                <c:pt idx="601">
                  <c:v>805106</c:v>
                </c:pt>
                <c:pt idx="602">
                  <c:v>805106</c:v>
                </c:pt>
                <c:pt idx="603">
                  <c:v>805106</c:v>
                </c:pt>
                <c:pt idx="604">
                  <c:v>805106</c:v>
                </c:pt>
                <c:pt idx="605">
                  <c:v>805106</c:v>
                </c:pt>
                <c:pt idx="606">
                  <c:v>805106</c:v>
                </c:pt>
                <c:pt idx="607">
                  <c:v>805106</c:v>
                </c:pt>
                <c:pt idx="608">
                  <c:v>805106</c:v>
                </c:pt>
                <c:pt idx="609">
                  <c:v>805106</c:v>
                </c:pt>
                <c:pt idx="610">
                  <c:v>805106</c:v>
                </c:pt>
                <c:pt idx="611">
                  <c:v>805106</c:v>
                </c:pt>
                <c:pt idx="612">
                  <c:v>805106</c:v>
                </c:pt>
                <c:pt idx="613">
                  <c:v>805106</c:v>
                </c:pt>
                <c:pt idx="614">
                  <c:v>805106</c:v>
                </c:pt>
                <c:pt idx="615">
                  <c:v>805106</c:v>
                </c:pt>
                <c:pt idx="616">
                  <c:v>805106</c:v>
                </c:pt>
                <c:pt idx="617">
                  <c:v>805106</c:v>
                </c:pt>
                <c:pt idx="618">
                  <c:v>805106</c:v>
                </c:pt>
                <c:pt idx="619">
                  <c:v>805106</c:v>
                </c:pt>
                <c:pt idx="620">
                  <c:v>805106</c:v>
                </c:pt>
                <c:pt idx="621">
                  <c:v>805106</c:v>
                </c:pt>
                <c:pt idx="622">
                  <c:v>805106</c:v>
                </c:pt>
                <c:pt idx="623">
                  <c:v>805106</c:v>
                </c:pt>
                <c:pt idx="624">
                  <c:v>805106</c:v>
                </c:pt>
                <c:pt idx="625">
                  <c:v>805106</c:v>
                </c:pt>
                <c:pt idx="626">
                  <c:v>805106</c:v>
                </c:pt>
                <c:pt idx="627">
                  <c:v>805106</c:v>
                </c:pt>
                <c:pt idx="628">
                  <c:v>805106</c:v>
                </c:pt>
                <c:pt idx="629">
                  <c:v>805106</c:v>
                </c:pt>
                <c:pt idx="630">
                  <c:v>805106</c:v>
                </c:pt>
                <c:pt idx="631">
                  <c:v>805106</c:v>
                </c:pt>
                <c:pt idx="632">
                  <c:v>805106</c:v>
                </c:pt>
                <c:pt idx="633">
                  <c:v>805106</c:v>
                </c:pt>
                <c:pt idx="634">
                  <c:v>805106</c:v>
                </c:pt>
                <c:pt idx="635">
                  <c:v>805106</c:v>
                </c:pt>
                <c:pt idx="636">
                  <c:v>805106</c:v>
                </c:pt>
                <c:pt idx="637">
                  <c:v>805106</c:v>
                </c:pt>
                <c:pt idx="638">
                  <c:v>805106</c:v>
                </c:pt>
                <c:pt idx="639">
                  <c:v>805106</c:v>
                </c:pt>
                <c:pt idx="640">
                  <c:v>805106</c:v>
                </c:pt>
                <c:pt idx="641">
                  <c:v>805106</c:v>
                </c:pt>
                <c:pt idx="642">
                  <c:v>805106</c:v>
                </c:pt>
                <c:pt idx="643">
                  <c:v>805106</c:v>
                </c:pt>
                <c:pt idx="644">
                  <c:v>805106</c:v>
                </c:pt>
                <c:pt idx="645">
                  <c:v>805106</c:v>
                </c:pt>
                <c:pt idx="646">
                  <c:v>805106</c:v>
                </c:pt>
                <c:pt idx="647">
                  <c:v>805106</c:v>
                </c:pt>
                <c:pt idx="648">
                  <c:v>805106</c:v>
                </c:pt>
                <c:pt idx="649">
                  <c:v>805106</c:v>
                </c:pt>
                <c:pt idx="650">
                  <c:v>805106</c:v>
                </c:pt>
                <c:pt idx="651">
                  <c:v>805106</c:v>
                </c:pt>
                <c:pt idx="652">
                  <c:v>805106</c:v>
                </c:pt>
                <c:pt idx="653">
                  <c:v>805106</c:v>
                </c:pt>
                <c:pt idx="654">
                  <c:v>805106</c:v>
                </c:pt>
                <c:pt idx="655">
                  <c:v>805106</c:v>
                </c:pt>
                <c:pt idx="656">
                  <c:v>805106</c:v>
                </c:pt>
                <c:pt idx="657">
                  <c:v>805106</c:v>
                </c:pt>
                <c:pt idx="658">
                  <c:v>805106</c:v>
                </c:pt>
                <c:pt idx="659">
                  <c:v>805106</c:v>
                </c:pt>
                <c:pt idx="660">
                  <c:v>805106</c:v>
                </c:pt>
                <c:pt idx="661">
                  <c:v>805106</c:v>
                </c:pt>
                <c:pt idx="662">
                  <c:v>805106</c:v>
                </c:pt>
                <c:pt idx="663">
                  <c:v>805106</c:v>
                </c:pt>
                <c:pt idx="664">
                  <c:v>805106</c:v>
                </c:pt>
                <c:pt idx="665">
                  <c:v>805106</c:v>
                </c:pt>
                <c:pt idx="666">
                  <c:v>805106</c:v>
                </c:pt>
                <c:pt idx="667">
                  <c:v>805106</c:v>
                </c:pt>
                <c:pt idx="668">
                  <c:v>805106</c:v>
                </c:pt>
                <c:pt idx="669">
                  <c:v>805106</c:v>
                </c:pt>
                <c:pt idx="670">
                  <c:v>805106</c:v>
                </c:pt>
                <c:pt idx="671">
                  <c:v>805106</c:v>
                </c:pt>
                <c:pt idx="672">
                  <c:v>805106</c:v>
                </c:pt>
                <c:pt idx="673">
                  <c:v>805106</c:v>
                </c:pt>
                <c:pt idx="674">
                  <c:v>805106</c:v>
                </c:pt>
                <c:pt idx="675">
                  <c:v>805106</c:v>
                </c:pt>
                <c:pt idx="676">
                  <c:v>805106</c:v>
                </c:pt>
                <c:pt idx="677">
                  <c:v>805106</c:v>
                </c:pt>
                <c:pt idx="678">
                  <c:v>805106</c:v>
                </c:pt>
                <c:pt idx="679">
                  <c:v>805106</c:v>
                </c:pt>
                <c:pt idx="680">
                  <c:v>805106</c:v>
                </c:pt>
                <c:pt idx="681">
                  <c:v>805106</c:v>
                </c:pt>
                <c:pt idx="682">
                  <c:v>805106</c:v>
                </c:pt>
                <c:pt idx="683">
                  <c:v>805106</c:v>
                </c:pt>
                <c:pt idx="684">
                  <c:v>805106</c:v>
                </c:pt>
                <c:pt idx="685">
                  <c:v>805106</c:v>
                </c:pt>
                <c:pt idx="686">
                  <c:v>805106</c:v>
                </c:pt>
                <c:pt idx="687">
                  <c:v>805106</c:v>
                </c:pt>
                <c:pt idx="688">
                  <c:v>805106</c:v>
                </c:pt>
                <c:pt idx="689">
                  <c:v>805106</c:v>
                </c:pt>
                <c:pt idx="690">
                  <c:v>805106</c:v>
                </c:pt>
                <c:pt idx="691">
                  <c:v>805106</c:v>
                </c:pt>
                <c:pt idx="692">
                  <c:v>805106</c:v>
                </c:pt>
                <c:pt idx="693">
                  <c:v>805106</c:v>
                </c:pt>
                <c:pt idx="694">
                  <c:v>805106</c:v>
                </c:pt>
                <c:pt idx="695">
                  <c:v>805106</c:v>
                </c:pt>
                <c:pt idx="696">
                  <c:v>805106</c:v>
                </c:pt>
                <c:pt idx="697">
                  <c:v>805106</c:v>
                </c:pt>
                <c:pt idx="698">
                  <c:v>805106</c:v>
                </c:pt>
                <c:pt idx="699">
                  <c:v>805106</c:v>
                </c:pt>
                <c:pt idx="700">
                  <c:v>805106</c:v>
                </c:pt>
                <c:pt idx="701">
                  <c:v>805106</c:v>
                </c:pt>
                <c:pt idx="702">
                  <c:v>805106</c:v>
                </c:pt>
                <c:pt idx="703">
                  <c:v>805106</c:v>
                </c:pt>
                <c:pt idx="704">
                  <c:v>805106</c:v>
                </c:pt>
                <c:pt idx="705">
                  <c:v>805106</c:v>
                </c:pt>
                <c:pt idx="706">
                  <c:v>805106</c:v>
                </c:pt>
                <c:pt idx="707">
                  <c:v>805106</c:v>
                </c:pt>
                <c:pt idx="708">
                  <c:v>805106</c:v>
                </c:pt>
                <c:pt idx="709">
                  <c:v>805106</c:v>
                </c:pt>
                <c:pt idx="710">
                  <c:v>805106</c:v>
                </c:pt>
                <c:pt idx="711">
                  <c:v>805106</c:v>
                </c:pt>
                <c:pt idx="712">
                  <c:v>805106</c:v>
                </c:pt>
                <c:pt idx="713">
                  <c:v>805106</c:v>
                </c:pt>
                <c:pt idx="714">
                  <c:v>805106</c:v>
                </c:pt>
                <c:pt idx="715">
                  <c:v>805106</c:v>
                </c:pt>
                <c:pt idx="716">
                  <c:v>805106</c:v>
                </c:pt>
                <c:pt idx="717">
                  <c:v>805106</c:v>
                </c:pt>
                <c:pt idx="718">
                  <c:v>805106</c:v>
                </c:pt>
                <c:pt idx="719">
                  <c:v>805106</c:v>
                </c:pt>
                <c:pt idx="720">
                  <c:v>805106</c:v>
                </c:pt>
                <c:pt idx="721">
                  <c:v>807452</c:v>
                </c:pt>
                <c:pt idx="722">
                  <c:v>807452</c:v>
                </c:pt>
                <c:pt idx="723">
                  <c:v>807452</c:v>
                </c:pt>
                <c:pt idx="724">
                  <c:v>807452</c:v>
                </c:pt>
                <c:pt idx="725">
                  <c:v>807452</c:v>
                </c:pt>
                <c:pt idx="726">
                  <c:v>807452</c:v>
                </c:pt>
                <c:pt idx="727">
                  <c:v>807452</c:v>
                </c:pt>
                <c:pt idx="728">
                  <c:v>807452</c:v>
                </c:pt>
                <c:pt idx="729">
                  <c:v>807452</c:v>
                </c:pt>
                <c:pt idx="730">
                  <c:v>807452</c:v>
                </c:pt>
                <c:pt idx="731">
                  <c:v>807452</c:v>
                </c:pt>
                <c:pt idx="732">
                  <c:v>807452</c:v>
                </c:pt>
                <c:pt idx="733">
                  <c:v>807452</c:v>
                </c:pt>
                <c:pt idx="734">
                  <c:v>809688</c:v>
                </c:pt>
                <c:pt idx="735">
                  <c:v>809688</c:v>
                </c:pt>
                <c:pt idx="736">
                  <c:v>809688</c:v>
                </c:pt>
                <c:pt idx="737">
                  <c:v>809838</c:v>
                </c:pt>
                <c:pt idx="738">
                  <c:v>809838</c:v>
                </c:pt>
                <c:pt idx="739">
                  <c:v>809838</c:v>
                </c:pt>
                <c:pt idx="740">
                  <c:v>809838</c:v>
                </c:pt>
                <c:pt idx="741">
                  <c:v>809838</c:v>
                </c:pt>
                <c:pt idx="742">
                  <c:v>809838</c:v>
                </c:pt>
                <c:pt idx="743">
                  <c:v>809838</c:v>
                </c:pt>
                <c:pt idx="744">
                  <c:v>809838</c:v>
                </c:pt>
                <c:pt idx="745">
                  <c:v>809838</c:v>
                </c:pt>
                <c:pt idx="746">
                  <c:v>809838</c:v>
                </c:pt>
                <c:pt idx="747">
                  <c:v>809838</c:v>
                </c:pt>
                <c:pt idx="748">
                  <c:v>809838</c:v>
                </c:pt>
                <c:pt idx="749">
                  <c:v>809838</c:v>
                </c:pt>
              </c:numCache>
            </c:numRef>
          </c:val>
          <c:smooth val="1"/>
        </c:ser>
        <c:ser>
          <c:idx val="2"/>
          <c:order val="1"/>
          <c:tx>
            <c:strRef>
              <c:f>CurvaConvergencia_CellularGA_AT!$D$1</c:f>
              <c:strCache>
                <c:ptCount val="1"/>
                <c:pt idx="0">
                  <c:v>mean</c:v>
                </c:pt>
              </c:strCache>
            </c:strRef>
          </c:tx>
          <c:spPr>
            <a:ln w="25400"/>
          </c:spPr>
          <c:marker>
            <c:symbol val="none"/>
          </c:marker>
          <c:val>
            <c:numRef>
              <c:f>CurvaConvergencia_CellularGA_AT!$D$2:$D$751</c:f>
              <c:numCache>
                <c:formatCode>Estándar</c:formatCode>
                <c:ptCount val="750"/>
                <c:pt idx="0">
                  <c:v>680474</c:v>
                </c:pt>
                <c:pt idx="1">
                  <c:v>701298</c:v>
                </c:pt>
                <c:pt idx="2">
                  <c:v>712108</c:v>
                </c:pt>
                <c:pt idx="3">
                  <c:v>719073</c:v>
                </c:pt>
                <c:pt idx="4">
                  <c:v>724964</c:v>
                </c:pt>
                <c:pt idx="5">
                  <c:v>729667</c:v>
                </c:pt>
                <c:pt idx="6">
                  <c:v>732930</c:v>
                </c:pt>
                <c:pt idx="7">
                  <c:v>735455</c:v>
                </c:pt>
                <c:pt idx="8">
                  <c:v>737928</c:v>
                </c:pt>
                <c:pt idx="9">
                  <c:v>740225</c:v>
                </c:pt>
                <c:pt idx="10">
                  <c:v>742029</c:v>
                </c:pt>
                <c:pt idx="11">
                  <c:v>743834</c:v>
                </c:pt>
                <c:pt idx="12">
                  <c:v>745824</c:v>
                </c:pt>
                <c:pt idx="13">
                  <c:v>747577</c:v>
                </c:pt>
                <c:pt idx="14">
                  <c:v>749131</c:v>
                </c:pt>
                <c:pt idx="15">
                  <c:v>750393</c:v>
                </c:pt>
                <c:pt idx="16">
                  <c:v>751688</c:v>
                </c:pt>
                <c:pt idx="17">
                  <c:v>753061</c:v>
                </c:pt>
                <c:pt idx="18">
                  <c:v>754046</c:v>
                </c:pt>
                <c:pt idx="19">
                  <c:v>755104</c:v>
                </c:pt>
                <c:pt idx="20">
                  <c:v>756080</c:v>
                </c:pt>
                <c:pt idx="21">
                  <c:v>756902</c:v>
                </c:pt>
                <c:pt idx="22">
                  <c:v>757866</c:v>
                </c:pt>
                <c:pt idx="23">
                  <c:v>758993</c:v>
                </c:pt>
                <c:pt idx="24">
                  <c:v>759844</c:v>
                </c:pt>
                <c:pt idx="25">
                  <c:v>760647</c:v>
                </c:pt>
                <c:pt idx="26">
                  <c:v>761499</c:v>
                </c:pt>
                <c:pt idx="27">
                  <c:v>762517</c:v>
                </c:pt>
                <c:pt idx="28">
                  <c:v>763046</c:v>
                </c:pt>
                <c:pt idx="29">
                  <c:v>763753</c:v>
                </c:pt>
                <c:pt idx="30">
                  <c:v>764170</c:v>
                </c:pt>
                <c:pt idx="31">
                  <c:v>764557</c:v>
                </c:pt>
                <c:pt idx="32">
                  <c:v>764945</c:v>
                </c:pt>
                <c:pt idx="33">
                  <c:v>765524</c:v>
                </c:pt>
                <c:pt idx="34">
                  <c:v>766042</c:v>
                </c:pt>
                <c:pt idx="35">
                  <c:v>766553</c:v>
                </c:pt>
                <c:pt idx="36">
                  <c:v>766997</c:v>
                </c:pt>
                <c:pt idx="37">
                  <c:v>767496</c:v>
                </c:pt>
                <c:pt idx="38">
                  <c:v>767927</c:v>
                </c:pt>
                <c:pt idx="39">
                  <c:v>768417</c:v>
                </c:pt>
                <c:pt idx="40">
                  <c:v>768935</c:v>
                </c:pt>
                <c:pt idx="41">
                  <c:v>769158</c:v>
                </c:pt>
                <c:pt idx="42">
                  <c:v>769630</c:v>
                </c:pt>
                <c:pt idx="43">
                  <c:v>769981</c:v>
                </c:pt>
                <c:pt idx="44">
                  <c:v>770379</c:v>
                </c:pt>
                <c:pt idx="45">
                  <c:v>770782</c:v>
                </c:pt>
                <c:pt idx="46">
                  <c:v>771063</c:v>
                </c:pt>
                <c:pt idx="47">
                  <c:v>771492</c:v>
                </c:pt>
                <c:pt idx="48">
                  <c:v>771808</c:v>
                </c:pt>
                <c:pt idx="49">
                  <c:v>772301</c:v>
                </c:pt>
                <c:pt idx="50">
                  <c:v>772758</c:v>
                </c:pt>
                <c:pt idx="51">
                  <c:v>773259</c:v>
                </c:pt>
                <c:pt idx="52">
                  <c:v>773661</c:v>
                </c:pt>
                <c:pt idx="53">
                  <c:v>774176</c:v>
                </c:pt>
                <c:pt idx="54">
                  <c:v>774556</c:v>
                </c:pt>
                <c:pt idx="55">
                  <c:v>775025</c:v>
                </c:pt>
                <c:pt idx="56">
                  <c:v>775493</c:v>
                </c:pt>
                <c:pt idx="57">
                  <c:v>775896</c:v>
                </c:pt>
                <c:pt idx="58">
                  <c:v>776178</c:v>
                </c:pt>
                <c:pt idx="59">
                  <c:v>776292</c:v>
                </c:pt>
                <c:pt idx="60">
                  <c:v>776644</c:v>
                </c:pt>
                <c:pt idx="61">
                  <c:v>776831</c:v>
                </c:pt>
                <c:pt idx="62">
                  <c:v>776908</c:v>
                </c:pt>
                <c:pt idx="63">
                  <c:v>777205</c:v>
                </c:pt>
                <c:pt idx="64">
                  <c:v>777371</c:v>
                </c:pt>
                <c:pt idx="65">
                  <c:v>777609</c:v>
                </c:pt>
                <c:pt idx="66">
                  <c:v>777869</c:v>
                </c:pt>
                <c:pt idx="67">
                  <c:v>778061</c:v>
                </c:pt>
                <c:pt idx="68">
                  <c:v>778347</c:v>
                </c:pt>
                <c:pt idx="69">
                  <c:v>778531</c:v>
                </c:pt>
                <c:pt idx="70">
                  <c:v>778736</c:v>
                </c:pt>
                <c:pt idx="71">
                  <c:v>778878</c:v>
                </c:pt>
                <c:pt idx="72">
                  <c:v>778966</c:v>
                </c:pt>
                <c:pt idx="73">
                  <c:v>779156</c:v>
                </c:pt>
                <c:pt idx="74">
                  <c:v>779324</c:v>
                </c:pt>
                <c:pt idx="75">
                  <c:v>779474</c:v>
                </c:pt>
                <c:pt idx="76">
                  <c:v>779653</c:v>
                </c:pt>
                <c:pt idx="77">
                  <c:v>779790</c:v>
                </c:pt>
                <c:pt idx="78">
                  <c:v>779942</c:v>
                </c:pt>
                <c:pt idx="79">
                  <c:v>780090</c:v>
                </c:pt>
                <c:pt idx="80">
                  <c:v>780259</c:v>
                </c:pt>
                <c:pt idx="81">
                  <c:v>780400</c:v>
                </c:pt>
                <c:pt idx="82">
                  <c:v>780495</c:v>
                </c:pt>
                <c:pt idx="83">
                  <c:v>780557</c:v>
                </c:pt>
                <c:pt idx="84">
                  <c:v>780652</c:v>
                </c:pt>
                <c:pt idx="85">
                  <c:v>780680</c:v>
                </c:pt>
                <c:pt idx="86">
                  <c:v>780710</c:v>
                </c:pt>
                <c:pt idx="87">
                  <c:v>780819</c:v>
                </c:pt>
                <c:pt idx="88">
                  <c:v>780883</c:v>
                </c:pt>
                <c:pt idx="89">
                  <c:v>780914</c:v>
                </c:pt>
                <c:pt idx="90">
                  <c:v>781006</c:v>
                </c:pt>
                <c:pt idx="91">
                  <c:v>781098</c:v>
                </c:pt>
                <c:pt idx="92">
                  <c:v>781151</c:v>
                </c:pt>
                <c:pt idx="93">
                  <c:v>781199</c:v>
                </c:pt>
                <c:pt idx="94">
                  <c:v>781305</c:v>
                </c:pt>
                <c:pt idx="95">
                  <c:v>781318</c:v>
                </c:pt>
                <c:pt idx="96">
                  <c:v>781461</c:v>
                </c:pt>
                <c:pt idx="97">
                  <c:v>781527</c:v>
                </c:pt>
                <c:pt idx="98">
                  <c:v>781596</c:v>
                </c:pt>
                <c:pt idx="99">
                  <c:v>781755</c:v>
                </c:pt>
                <c:pt idx="100">
                  <c:v>781804</c:v>
                </c:pt>
                <c:pt idx="101">
                  <c:v>781893</c:v>
                </c:pt>
                <c:pt idx="102">
                  <c:v>782042</c:v>
                </c:pt>
                <c:pt idx="103">
                  <c:v>782109</c:v>
                </c:pt>
                <c:pt idx="104">
                  <c:v>782152</c:v>
                </c:pt>
                <c:pt idx="105">
                  <c:v>782212</c:v>
                </c:pt>
                <c:pt idx="106">
                  <c:v>782371</c:v>
                </c:pt>
                <c:pt idx="107">
                  <c:v>782396</c:v>
                </c:pt>
                <c:pt idx="108">
                  <c:v>782498</c:v>
                </c:pt>
                <c:pt idx="109">
                  <c:v>782624</c:v>
                </c:pt>
                <c:pt idx="110">
                  <c:v>782730</c:v>
                </c:pt>
                <c:pt idx="111">
                  <c:v>782917</c:v>
                </c:pt>
                <c:pt idx="112">
                  <c:v>783013</c:v>
                </c:pt>
                <c:pt idx="113">
                  <c:v>783107</c:v>
                </c:pt>
                <c:pt idx="114">
                  <c:v>783149</c:v>
                </c:pt>
                <c:pt idx="115">
                  <c:v>783189</c:v>
                </c:pt>
                <c:pt idx="116">
                  <c:v>783317</c:v>
                </c:pt>
                <c:pt idx="117">
                  <c:v>783377</c:v>
                </c:pt>
                <c:pt idx="118">
                  <c:v>783512</c:v>
                </c:pt>
                <c:pt idx="119">
                  <c:v>783567</c:v>
                </c:pt>
                <c:pt idx="120">
                  <c:v>783628</c:v>
                </c:pt>
                <c:pt idx="121">
                  <c:v>783677</c:v>
                </c:pt>
                <c:pt idx="122">
                  <c:v>783794</c:v>
                </c:pt>
                <c:pt idx="123">
                  <c:v>783922</c:v>
                </c:pt>
                <c:pt idx="124">
                  <c:v>784005</c:v>
                </c:pt>
                <c:pt idx="125">
                  <c:v>784190</c:v>
                </c:pt>
                <c:pt idx="126">
                  <c:v>784251</c:v>
                </c:pt>
                <c:pt idx="127">
                  <c:v>784391</c:v>
                </c:pt>
                <c:pt idx="128">
                  <c:v>784452</c:v>
                </c:pt>
                <c:pt idx="129">
                  <c:v>784485</c:v>
                </c:pt>
                <c:pt idx="130">
                  <c:v>784624</c:v>
                </c:pt>
                <c:pt idx="131">
                  <c:v>784665</c:v>
                </c:pt>
                <c:pt idx="132">
                  <c:v>784746</c:v>
                </c:pt>
                <c:pt idx="133">
                  <c:v>784795</c:v>
                </c:pt>
                <c:pt idx="134">
                  <c:v>784850</c:v>
                </c:pt>
                <c:pt idx="135">
                  <c:v>784897</c:v>
                </c:pt>
                <c:pt idx="136">
                  <c:v>784920</c:v>
                </c:pt>
                <c:pt idx="137">
                  <c:v>785012</c:v>
                </c:pt>
                <c:pt idx="138">
                  <c:v>785083</c:v>
                </c:pt>
                <c:pt idx="139">
                  <c:v>785203</c:v>
                </c:pt>
                <c:pt idx="140">
                  <c:v>785263</c:v>
                </c:pt>
                <c:pt idx="141">
                  <c:v>785382</c:v>
                </c:pt>
                <c:pt idx="142">
                  <c:v>785407</c:v>
                </c:pt>
                <c:pt idx="143">
                  <c:v>785547</c:v>
                </c:pt>
                <c:pt idx="144">
                  <c:v>785680</c:v>
                </c:pt>
                <c:pt idx="145">
                  <c:v>785778</c:v>
                </c:pt>
                <c:pt idx="146">
                  <c:v>785831</c:v>
                </c:pt>
                <c:pt idx="147">
                  <c:v>785897</c:v>
                </c:pt>
                <c:pt idx="148">
                  <c:v>786003</c:v>
                </c:pt>
                <c:pt idx="149">
                  <c:v>786117</c:v>
                </c:pt>
                <c:pt idx="150">
                  <c:v>786202</c:v>
                </c:pt>
                <c:pt idx="151">
                  <c:v>786277</c:v>
                </c:pt>
                <c:pt idx="152">
                  <c:v>786291</c:v>
                </c:pt>
                <c:pt idx="153">
                  <c:v>786339</c:v>
                </c:pt>
                <c:pt idx="154">
                  <c:v>786381</c:v>
                </c:pt>
                <c:pt idx="155">
                  <c:v>786410</c:v>
                </c:pt>
                <c:pt idx="156">
                  <c:v>786432</c:v>
                </c:pt>
                <c:pt idx="157">
                  <c:v>786541</c:v>
                </c:pt>
                <c:pt idx="158">
                  <c:v>786592</c:v>
                </c:pt>
                <c:pt idx="159">
                  <c:v>786660</c:v>
                </c:pt>
                <c:pt idx="160">
                  <c:v>786741</c:v>
                </c:pt>
                <c:pt idx="161">
                  <c:v>786754</c:v>
                </c:pt>
                <c:pt idx="162">
                  <c:v>786804</c:v>
                </c:pt>
                <c:pt idx="163">
                  <c:v>786840</c:v>
                </c:pt>
                <c:pt idx="164">
                  <c:v>786911</c:v>
                </c:pt>
                <c:pt idx="165">
                  <c:v>786955</c:v>
                </c:pt>
                <c:pt idx="166">
                  <c:v>787008</c:v>
                </c:pt>
                <c:pt idx="167">
                  <c:v>787051</c:v>
                </c:pt>
                <c:pt idx="168">
                  <c:v>787078</c:v>
                </c:pt>
                <c:pt idx="169">
                  <c:v>787120</c:v>
                </c:pt>
                <c:pt idx="170">
                  <c:v>787177</c:v>
                </c:pt>
                <c:pt idx="171">
                  <c:v>787265</c:v>
                </c:pt>
                <c:pt idx="172">
                  <c:v>787333</c:v>
                </c:pt>
                <c:pt idx="173">
                  <c:v>787465</c:v>
                </c:pt>
                <c:pt idx="174">
                  <c:v>787488</c:v>
                </c:pt>
                <c:pt idx="175">
                  <c:v>787612</c:v>
                </c:pt>
                <c:pt idx="176">
                  <c:v>787726</c:v>
                </c:pt>
                <c:pt idx="177">
                  <c:v>787803</c:v>
                </c:pt>
                <c:pt idx="178">
                  <c:v>787877</c:v>
                </c:pt>
                <c:pt idx="179">
                  <c:v>787908</c:v>
                </c:pt>
                <c:pt idx="180">
                  <c:v>788012</c:v>
                </c:pt>
                <c:pt idx="181">
                  <c:v>788079</c:v>
                </c:pt>
                <c:pt idx="182">
                  <c:v>788149</c:v>
                </c:pt>
                <c:pt idx="183">
                  <c:v>788309</c:v>
                </c:pt>
                <c:pt idx="184">
                  <c:v>788422</c:v>
                </c:pt>
                <c:pt idx="185">
                  <c:v>788480</c:v>
                </c:pt>
                <c:pt idx="186">
                  <c:v>788569</c:v>
                </c:pt>
                <c:pt idx="187">
                  <c:v>788675</c:v>
                </c:pt>
                <c:pt idx="188">
                  <c:v>788760</c:v>
                </c:pt>
                <c:pt idx="189">
                  <c:v>788880</c:v>
                </c:pt>
                <c:pt idx="190">
                  <c:v>788974</c:v>
                </c:pt>
                <c:pt idx="191">
                  <c:v>789068</c:v>
                </c:pt>
                <c:pt idx="192">
                  <c:v>789168</c:v>
                </c:pt>
                <c:pt idx="193">
                  <c:v>789315</c:v>
                </c:pt>
                <c:pt idx="194">
                  <c:v>789499</c:v>
                </c:pt>
                <c:pt idx="195">
                  <c:v>789619</c:v>
                </c:pt>
                <c:pt idx="196">
                  <c:v>789683</c:v>
                </c:pt>
                <c:pt idx="197">
                  <c:v>789774</c:v>
                </c:pt>
                <c:pt idx="198">
                  <c:v>789855</c:v>
                </c:pt>
                <c:pt idx="199">
                  <c:v>789918</c:v>
                </c:pt>
                <c:pt idx="200">
                  <c:v>789999</c:v>
                </c:pt>
                <c:pt idx="201">
                  <c:v>790104</c:v>
                </c:pt>
                <c:pt idx="202">
                  <c:v>790274</c:v>
                </c:pt>
                <c:pt idx="203">
                  <c:v>790401</c:v>
                </c:pt>
                <c:pt idx="204">
                  <c:v>790542</c:v>
                </c:pt>
                <c:pt idx="205">
                  <c:v>790589</c:v>
                </c:pt>
                <c:pt idx="206">
                  <c:v>790735</c:v>
                </c:pt>
                <c:pt idx="207">
                  <c:v>790787</c:v>
                </c:pt>
                <c:pt idx="208">
                  <c:v>790883</c:v>
                </c:pt>
                <c:pt idx="209">
                  <c:v>791032</c:v>
                </c:pt>
                <c:pt idx="210">
                  <c:v>791073</c:v>
                </c:pt>
                <c:pt idx="211">
                  <c:v>791144</c:v>
                </c:pt>
                <c:pt idx="212">
                  <c:v>791259</c:v>
                </c:pt>
                <c:pt idx="213">
                  <c:v>791401</c:v>
                </c:pt>
                <c:pt idx="214">
                  <c:v>791596</c:v>
                </c:pt>
                <c:pt idx="215">
                  <c:v>791649</c:v>
                </c:pt>
                <c:pt idx="216">
                  <c:v>791776</c:v>
                </c:pt>
                <c:pt idx="217">
                  <c:v>791874</c:v>
                </c:pt>
                <c:pt idx="218">
                  <c:v>791965</c:v>
                </c:pt>
                <c:pt idx="219">
                  <c:v>792018</c:v>
                </c:pt>
                <c:pt idx="220">
                  <c:v>792113</c:v>
                </c:pt>
                <c:pt idx="221">
                  <c:v>792226</c:v>
                </c:pt>
                <c:pt idx="222">
                  <c:v>792331</c:v>
                </c:pt>
                <c:pt idx="223">
                  <c:v>792443</c:v>
                </c:pt>
                <c:pt idx="224">
                  <c:v>792535</c:v>
                </c:pt>
                <c:pt idx="225">
                  <c:v>792691</c:v>
                </c:pt>
                <c:pt idx="226">
                  <c:v>792769</c:v>
                </c:pt>
                <c:pt idx="227">
                  <c:v>792867</c:v>
                </c:pt>
                <c:pt idx="228">
                  <c:v>792992</c:v>
                </c:pt>
                <c:pt idx="229">
                  <c:v>793072</c:v>
                </c:pt>
                <c:pt idx="230">
                  <c:v>793120</c:v>
                </c:pt>
                <c:pt idx="231">
                  <c:v>793139</c:v>
                </c:pt>
                <c:pt idx="232">
                  <c:v>793252</c:v>
                </c:pt>
                <c:pt idx="233">
                  <c:v>793310</c:v>
                </c:pt>
                <c:pt idx="234">
                  <c:v>793399</c:v>
                </c:pt>
                <c:pt idx="235">
                  <c:v>793541</c:v>
                </c:pt>
                <c:pt idx="236">
                  <c:v>793606</c:v>
                </c:pt>
                <c:pt idx="237">
                  <c:v>793735</c:v>
                </c:pt>
                <c:pt idx="238">
                  <c:v>793785</c:v>
                </c:pt>
                <c:pt idx="239">
                  <c:v>793868</c:v>
                </c:pt>
                <c:pt idx="240">
                  <c:v>793941</c:v>
                </c:pt>
                <c:pt idx="241">
                  <c:v>794014</c:v>
                </c:pt>
                <c:pt idx="242">
                  <c:v>794141</c:v>
                </c:pt>
                <c:pt idx="243">
                  <c:v>794296</c:v>
                </c:pt>
                <c:pt idx="244">
                  <c:v>794392</c:v>
                </c:pt>
                <c:pt idx="245">
                  <c:v>794487</c:v>
                </c:pt>
                <c:pt idx="246">
                  <c:v>794542</c:v>
                </c:pt>
                <c:pt idx="247">
                  <c:v>794602</c:v>
                </c:pt>
                <c:pt idx="248">
                  <c:v>794644</c:v>
                </c:pt>
                <c:pt idx="249">
                  <c:v>794722</c:v>
                </c:pt>
                <c:pt idx="250">
                  <c:v>794762</c:v>
                </c:pt>
                <c:pt idx="251">
                  <c:v>794789</c:v>
                </c:pt>
                <c:pt idx="252">
                  <c:v>794892</c:v>
                </c:pt>
                <c:pt idx="253">
                  <c:v>794974</c:v>
                </c:pt>
                <c:pt idx="254">
                  <c:v>795053</c:v>
                </c:pt>
                <c:pt idx="255">
                  <c:v>795215</c:v>
                </c:pt>
                <c:pt idx="256">
                  <c:v>795304</c:v>
                </c:pt>
                <c:pt idx="257">
                  <c:v>795319</c:v>
                </c:pt>
                <c:pt idx="258">
                  <c:v>795439</c:v>
                </c:pt>
                <c:pt idx="259">
                  <c:v>795507</c:v>
                </c:pt>
                <c:pt idx="260">
                  <c:v>795660</c:v>
                </c:pt>
                <c:pt idx="261">
                  <c:v>795716</c:v>
                </c:pt>
                <c:pt idx="262">
                  <c:v>795779</c:v>
                </c:pt>
                <c:pt idx="263">
                  <c:v>795866</c:v>
                </c:pt>
                <c:pt idx="264">
                  <c:v>795927</c:v>
                </c:pt>
                <c:pt idx="265">
                  <c:v>796012</c:v>
                </c:pt>
                <c:pt idx="266">
                  <c:v>796108</c:v>
                </c:pt>
                <c:pt idx="267">
                  <c:v>796201</c:v>
                </c:pt>
                <c:pt idx="268">
                  <c:v>796307</c:v>
                </c:pt>
                <c:pt idx="269">
                  <c:v>796370</c:v>
                </c:pt>
                <c:pt idx="270">
                  <c:v>796425</c:v>
                </c:pt>
                <c:pt idx="271">
                  <c:v>796500</c:v>
                </c:pt>
                <c:pt idx="272">
                  <c:v>796549</c:v>
                </c:pt>
                <c:pt idx="273">
                  <c:v>796636</c:v>
                </c:pt>
                <c:pt idx="274">
                  <c:v>796692</c:v>
                </c:pt>
                <c:pt idx="275">
                  <c:v>796734</c:v>
                </c:pt>
                <c:pt idx="276">
                  <c:v>796763</c:v>
                </c:pt>
                <c:pt idx="277">
                  <c:v>796830</c:v>
                </c:pt>
                <c:pt idx="278">
                  <c:v>796872</c:v>
                </c:pt>
                <c:pt idx="279">
                  <c:v>796947</c:v>
                </c:pt>
                <c:pt idx="280">
                  <c:v>796963</c:v>
                </c:pt>
                <c:pt idx="281">
                  <c:v>796980</c:v>
                </c:pt>
                <c:pt idx="282">
                  <c:v>797028</c:v>
                </c:pt>
                <c:pt idx="283">
                  <c:v>797088</c:v>
                </c:pt>
                <c:pt idx="284">
                  <c:v>797166</c:v>
                </c:pt>
                <c:pt idx="285">
                  <c:v>797234</c:v>
                </c:pt>
                <c:pt idx="286">
                  <c:v>797306</c:v>
                </c:pt>
                <c:pt idx="287">
                  <c:v>797348</c:v>
                </c:pt>
                <c:pt idx="288">
                  <c:v>797390</c:v>
                </c:pt>
                <c:pt idx="289">
                  <c:v>797482</c:v>
                </c:pt>
                <c:pt idx="290">
                  <c:v>797549</c:v>
                </c:pt>
                <c:pt idx="291">
                  <c:v>797568</c:v>
                </c:pt>
                <c:pt idx="292">
                  <c:v>797600</c:v>
                </c:pt>
                <c:pt idx="293">
                  <c:v>797664</c:v>
                </c:pt>
                <c:pt idx="294">
                  <c:v>797723</c:v>
                </c:pt>
                <c:pt idx="295">
                  <c:v>797771</c:v>
                </c:pt>
                <c:pt idx="296">
                  <c:v>797804</c:v>
                </c:pt>
                <c:pt idx="297">
                  <c:v>797855</c:v>
                </c:pt>
                <c:pt idx="298">
                  <c:v>797922</c:v>
                </c:pt>
                <c:pt idx="299">
                  <c:v>797948</c:v>
                </c:pt>
                <c:pt idx="300">
                  <c:v>798018</c:v>
                </c:pt>
                <c:pt idx="301">
                  <c:v>798091</c:v>
                </c:pt>
                <c:pt idx="302">
                  <c:v>798134</c:v>
                </c:pt>
                <c:pt idx="303">
                  <c:v>798162</c:v>
                </c:pt>
                <c:pt idx="304">
                  <c:v>798214</c:v>
                </c:pt>
                <c:pt idx="305">
                  <c:v>798237</c:v>
                </c:pt>
                <c:pt idx="306">
                  <c:v>798296</c:v>
                </c:pt>
                <c:pt idx="307">
                  <c:v>798310</c:v>
                </c:pt>
                <c:pt idx="308">
                  <c:v>798349</c:v>
                </c:pt>
                <c:pt idx="309">
                  <c:v>798380</c:v>
                </c:pt>
                <c:pt idx="310">
                  <c:v>798395</c:v>
                </c:pt>
                <c:pt idx="311">
                  <c:v>798445</c:v>
                </c:pt>
                <c:pt idx="312">
                  <c:v>798490</c:v>
                </c:pt>
                <c:pt idx="313">
                  <c:v>798502</c:v>
                </c:pt>
                <c:pt idx="314">
                  <c:v>798532</c:v>
                </c:pt>
                <c:pt idx="315">
                  <c:v>798564</c:v>
                </c:pt>
                <c:pt idx="316">
                  <c:v>798596</c:v>
                </c:pt>
                <c:pt idx="317">
                  <c:v>798653</c:v>
                </c:pt>
                <c:pt idx="318">
                  <c:v>798684</c:v>
                </c:pt>
                <c:pt idx="319">
                  <c:v>798712</c:v>
                </c:pt>
                <c:pt idx="320">
                  <c:v>798746</c:v>
                </c:pt>
                <c:pt idx="321">
                  <c:v>798760</c:v>
                </c:pt>
                <c:pt idx="322">
                  <c:v>798793</c:v>
                </c:pt>
                <c:pt idx="323">
                  <c:v>798824</c:v>
                </c:pt>
                <c:pt idx="324">
                  <c:v>798869</c:v>
                </c:pt>
                <c:pt idx="325">
                  <c:v>798939</c:v>
                </c:pt>
                <c:pt idx="326">
                  <c:v>798939</c:v>
                </c:pt>
                <c:pt idx="327">
                  <c:v>799026</c:v>
                </c:pt>
                <c:pt idx="328">
                  <c:v>799072</c:v>
                </c:pt>
                <c:pt idx="329">
                  <c:v>799103</c:v>
                </c:pt>
                <c:pt idx="330">
                  <c:v>799129</c:v>
                </c:pt>
                <c:pt idx="331">
                  <c:v>799158</c:v>
                </c:pt>
                <c:pt idx="332">
                  <c:v>799174</c:v>
                </c:pt>
                <c:pt idx="333">
                  <c:v>799221</c:v>
                </c:pt>
                <c:pt idx="334">
                  <c:v>799322</c:v>
                </c:pt>
                <c:pt idx="335">
                  <c:v>799347</c:v>
                </c:pt>
                <c:pt idx="336">
                  <c:v>799407</c:v>
                </c:pt>
                <c:pt idx="337">
                  <c:v>799450</c:v>
                </c:pt>
                <c:pt idx="338">
                  <c:v>799506</c:v>
                </c:pt>
                <c:pt idx="339">
                  <c:v>799529</c:v>
                </c:pt>
                <c:pt idx="340">
                  <c:v>799534</c:v>
                </c:pt>
                <c:pt idx="341">
                  <c:v>799565</c:v>
                </c:pt>
                <c:pt idx="342">
                  <c:v>799575</c:v>
                </c:pt>
                <c:pt idx="343">
                  <c:v>799621</c:v>
                </c:pt>
                <c:pt idx="344">
                  <c:v>799666</c:v>
                </c:pt>
                <c:pt idx="345">
                  <c:v>799691</c:v>
                </c:pt>
                <c:pt idx="346">
                  <c:v>799704</c:v>
                </c:pt>
                <c:pt idx="347">
                  <c:v>799751</c:v>
                </c:pt>
                <c:pt idx="348">
                  <c:v>799788</c:v>
                </c:pt>
                <c:pt idx="349">
                  <c:v>799827</c:v>
                </c:pt>
                <c:pt idx="350">
                  <c:v>799856</c:v>
                </c:pt>
                <c:pt idx="351">
                  <c:v>799934</c:v>
                </c:pt>
                <c:pt idx="352">
                  <c:v>799986</c:v>
                </c:pt>
                <c:pt idx="353">
                  <c:v>800013</c:v>
                </c:pt>
                <c:pt idx="354">
                  <c:v>800027</c:v>
                </c:pt>
                <c:pt idx="355">
                  <c:v>800064</c:v>
                </c:pt>
                <c:pt idx="356">
                  <c:v>800089</c:v>
                </c:pt>
                <c:pt idx="357">
                  <c:v>800120</c:v>
                </c:pt>
                <c:pt idx="358">
                  <c:v>800161</c:v>
                </c:pt>
                <c:pt idx="359">
                  <c:v>800231</c:v>
                </c:pt>
                <c:pt idx="360">
                  <c:v>800273</c:v>
                </c:pt>
                <c:pt idx="361">
                  <c:v>800285</c:v>
                </c:pt>
                <c:pt idx="362">
                  <c:v>800325</c:v>
                </c:pt>
                <c:pt idx="363">
                  <c:v>800344</c:v>
                </c:pt>
                <c:pt idx="364">
                  <c:v>800386</c:v>
                </c:pt>
                <c:pt idx="365">
                  <c:v>800400</c:v>
                </c:pt>
                <c:pt idx="366">
                  <c:v>800415</c:v>
                </c:pt>
                <c:pt idx="367">
                  <c:v>800415</c:v>
                </c:pt>
                <c:pt idx="368">
                  <c:v>800459</c:v>
                </c:pt>
                <c:pt idx="369">
                  <c:v>800475</c:v>
                </c:pt>
                <c:pt idx="370">
                  <c:v>800491</c:v>
                </c:pt>
                <c:pt idx="371">
                  <c:v>800505</c:v>
                </c:pt>
                <c:pt idx="372">
                  <c:v>800521</c:v>
                </c:pt>
                <c:pt idx="373">
                  <c:v>800521</c:v>
                </c:pt>
                <c:pt idx="374">
                  <c:v>800521</c:v>
                </c:pt>
                <c:pt idx="375">
                  <c:v>800547</c:v>
                </c:pt>
                <c:pt idx="376">
                  <c:v>800547</c:v>
                </c:pt>
                <c:pt idx="377">
                  <c:v>800573</c:v>
                </c:pt>
                <c:pt idx="378">
                  <c:v>800573</c:v>
                </c:pt>
                <c:pt idx="379">
                  <c:v>800589</c:v>
                </c:pt>
                <c:pt idx="380">
                  <c:v>800589</c:v>
                </c:pt>
                <c:pt idx="381">
                  <c:v>800609</c:v>
                </c:pt>
                <c:pt idx="382">
                  <c:v>800625</c:v>
                </c:pt>
                <c:pt idx="383">
                  <c:v>800648</c:v>
                </c:pt>
                <c:pt idx="384">
                  <c:v>800664</c:v>
                </c:pt>
                <c:pt idx="385">
                  <c:v>800684</c:v>
                </c:pt>
                <c:pt idx="386">
                  <c:v>800684</c:v>
                </c:pt>
                <c:pt idx="387">
                  <c:v>800740</c:v>
                </c:pt>
                <c:pt idx="388">
                  <c:v>800742</c:v>
                </c:pt>
                <c:pt idx="389">
                  <c:v>800742</c:v>
                </c:pt>
                <c:pt idx="390">
                  <c:v>800758</c:v>
                </c:pt>
                <c:pt idx="391">
                  <c:v>800796</c:v>
                </c:pt>
                <c:pt idx="392">
                  <c:v>800796</c:v>
                </c:pt>
                <c:pt idx="393">
                  <c:v>800798</c:v>
                </c:pt>
                <c:pt idx="394">
                  <c:v>800818</c:v>
                </c:pt>
                <c:pt idx="395">
                  <c:v>800818</c:v>
                </c:pt>
                <c:pt idx="396">
                  <c:v>800836</c:v>
                </c:pt>
                <c:pt idx="397">
                  <c:v>800846</c:v>
                </c:pt>
                <c:pt idx="398">
                  <c:v>800853</c:v>
                </c:pt>
                <c:pt idx="399">
                  <c:v>800872</c:v>
                </c:pt>
                <c:pt idx="400">
                  <c:v>800888</c:v>
                </c:pt>
                <c:pt idx="401">
                  <c:v>800888</c:v>
                </c:pt>
                <c:pt idx="402">
                  <c:v>800890</c:v>
                </c:pt>
                <c:pt idx="403">
                  <c:v>800908</c:v>
                </c:pt>
                <c:pt idx="404">
                  <c:v>800928</c:v>
                </c:pt>
                <c:pt idx="405">
                  <c:v>800939</c:v>
                </c:pt>
                <c:pt idx="406">
                  <c:v>800939</c:v>
                </c:pt>
                <c:pt idx="407">
                  <c:v>800957</c:v>
                </c:pt>
                <c:pt idx="408">
                  <c:v>800957</c:v>
                </c:pt>
                <c:pt idx="409">
                  <c:v>800957</c:v>
                </c:pt>
                <c:pt idx="410">
                  <c:v>800980</c:v>
                </c:pt>
                <c:pt idx="411">
                  <c:v>800980</c:v>
                </c:pt>
                <c:pt idx="412">
                  <c:v>800986</c:v>
                </c:pt>
                <c:pt idx="413">
                  <c:v>800993</c:v>
                </c:pt>
                <c:pt idx="414">
                  <c:v>800993</c:v>
                </c:pt>
                <c:pt idx="415">
                  <c:v>801025</c:v>
                </c:pt>
                <c:pt idx="416">
                  <c:v>801025</c:v>
                </c:pt>
                <c:pt idx="417">
                  <c:v>801025</c:v>
                </c:pt>
                <c:pt idx="418">
                  <c:v>801025</c:v>
                </c:pt>
                <c:pt idx="419">
                  <c:v>801027</c:v>
                </c:pt>
                <c:pt idx="420">
                  <c:v>801028</c:v>
                </c:pt>
                <c:pt idx="421">
                  <c:v>801060</c:v>
                </c:pt>
                <c:pt idx="422">
                  <c:v>801060</c:v>
                </c:pt>
                <c:pt idx="423">
                  <c:v>801108</c:v>
                </c:pt>
                <c:pt idx="424">
                  <c:v>801130</c:v>
                </c:pt>
                <c:pt idx="425">
                  <c:v>801141</c:v>
                </c:pt>
                <c:pt idx="426">
                  <c:v>801163</c:v>
                </c:pt>
                <c:pt idx="427">
                  <c:v>801187</c:v>
                </c:pt>
                <c:pt idx="428">
                  <c:v>801194</c:v>
                </c:pt>
                <c:pt idx="429">
                  <c:v>801194</c:v>
                </c:pt>
                <c:pt idx="430">
                  <c:v>801206</c:v>
                </c:pt>
                <c:pt idx="431">
                  <c:v>801207</c:v>
                </c:pt>
                <c:pt idx="432">
                  <c:v>801226</c:v>
                </c:pt>
                <c:pt idx="433">
                  <c:v>801249</c:v>
                </c:pt>
                <c:pt idx="434">
                  <c:v>801282</c:v>
                </c:pt>
                <c:pt idx="435">
                  <c:v>801302</c:v>
                </c:pt>
                <c:pt idx="436">
                  <c:v>801321</c:v>
                </c:pt>
                <c:pt idx="437">
                  <c:v>801342</c:v>
                </c:pt>
                <c:pt idx="438">
                  <c:v>801357</c:v>
                </c:pt>
                <c:pt idx="439">
                  <c:v>801358</c:v>
                </c:pt>
                <c:pt idx="440">
                  <c:v>801409</c:v>
                </c:pt>
                <c:pt idx="441">
                  <c:v>801432</c:v>
                </c:pt>
                <c:pt idx="442">
                  <c:v>801458</c:v>
                </c:pt>
                <c:pt idx="443">
                  <c:v>801509</c:v>
                </c:pt>
                <c:pt idx="444">
                  <c:v>801521</c:v>
                </c:pt>
                <c:pt idx="445">
                  <c:v>801522</c:v>
                </c:pt>
                <c:pt idx="446">
                  <c:v>801523</c:v>
                </c:pt>
                <c:pt idx="447">
                  <c:v>801523</c:v>
                </c:pt>
                <c:pt idx="448">
                  <c:v>801535</c:v>
                </c:pt>
                <c:pt idx="449">
                  <c:v>801535</c:v>
                </c:pt>
                <c:pt idx="450">
                  <c:v>801536</c:v>
                </c:pt>
                <c:pt idx="451">
                  <c:v>801536</c:v>
                </c:pt>
                <c:pt idx="452">
                  <c:v>801539</c:v>
                </c:pt>
                <c:pt idx="453">
                  <c:v>801540</c:v>
                </c:pt>
                <c:pt idx="454">
                  <c:v>801552</c:v>
                </c:pt>
                <c:pt idx="455">
                  <c:v>801554</c:v>
                </c:pt>
                <c:pt idx="456">
                  <c:v>801555</c:v>
                </c:pt>
                <c:pt idx="457">
                  <c:v>801557</c:v>
                </c:pt>
                <c:pt idx="458">
                  <c:v>801560</c:v>
                </c:pt>
                <c:pt idx="459">
                  <c:v>801561</c:v>
                </c:pt>
                <c:pt idx="460">
                  <c:v>801562</c:v>
                </c:pt>
                <c:pt idx="461">
                  <c:v>801564</c:v>
                </c:pt>
                <c:pt idx="462">
                  <c:v>801571</c:v>
                </c:pt>
                <c:pt idx="463">
                  <c:v>801573</c:v>
                </c:pt>
                <c:pt idx="464">
                  <c:v>801574</c:v>
                </c:pt>
                <c:pt idx="465">
                  <c:v>801577</c:v>
                </c:pt>
                <c:pt idx="466">
                  <c:v>801581</c:v>
                </c:pt>
                <c:pt idx="467">
                  <c:v>801586</c:v>
                </c:pt>
                <c:pt idx="468">
                  <c:v>801587</c:v>
                </c:pt>
                <c:pt idx="469">
                  <c:v>801588</c:v>
                </c:pt>
                <c:pt idx="470">
                  <c:v>801588</c:v>
                </c:pt>
                <c:pt idx="471">
                  <c:v>801589</c:v>
                </c:pt>
                <c:pt idx="472">
                  <c:v>801590</c:v>
                </c:pt>
                <c:pt idx="473">
                  <c:v>801591</c:v>
                </c:pt>
                <c:pt idx="474">
                  <c:v>801591</c:v>
                </c:pt>
                <c:pt idx="475">
                  <c:v>801594</c:v>
                </c:pt>
                <c:pt idx="476">
                  <c:v>801597</c:v>
                </c:pt>
                <c:pt idx="477">
                  <c:v>801598</c:v>
                </c:pt>
                <c:pt idx="478">
                  <c:v>801598</c:v>
                </c:pt>
                <c:pt idx="479">
                  <c:v>801598</c:v>
                </c:pt>
                <c:pt idx="480">
                  <c:v>801608</c:v>
                </c:pt>
                <c:pt idx="481">
                  <c:v>801617</c:v>
                </c:pt>
                <c:pt idx="482">
                  <c:v>801625</c:v>
                </c:pt>
                <c:pt idx="483">
                  <c:v>801642</c:v>
                </c:pt>
                <c:pt idx="484">
                  <c:v>801652</c:v>
                </c:pt>
                <c:pt idx="485">
                  <c:v>801669</c:v>
                </c:pt>
                <c:pt idx="486">
                  <c:v>801669</c:v>
                </c:pt>
                <c:pt idx="487">
                  <c:v>801688</c:v>
                </c:pt>
                <c:pt idx="488">
                  <c:v>801706</c:v>
                </c:pt>
                <c:pt idx="489">
                  <c:v>801716</c:v>
                </c:pt>
                <c:pt idx="490">
                  <c:v>801733</c:v>
                </c:pt>
                <c:pt idx="491">
                  <c:v>801733</c:v>
                </c:pt>
                <c:pt idx="492">
                  <c:v>801742</c:v>
                </c:pt>
                <c:pt idx="493">
                  <c:v>801751</c:v>
                </c:pt>
                <c:pt idx="494">
                  <c:v>801760</c:v>
                </c:pt>
                <c:pt idx="495">
                  <c:v>801769</c:v>
                </c:pt>
                <c:pt idx="496">
                  <c:v>801777</c:v>
                </c:pt>
                <c:pt idx="497">
                  <c:v>801786</c:v>
                </c:pt>
                <c:pt idx="498">
                  <c:v>801803</c:v>
                </c:pt>
                <c:pt idx="499">
                  <c:v>801829</c:v>
                </c:pt>
                <c:pt idx="500">
                  <c:v>801838</c:v>
                </c:pt>
                <c:pt idx="501">
                  <c:v>801855</c:v>
                </c:pt>
                <c:pt idx="502">
                  <c:v>801864</c:v>
                </c:pt>
                <c:pt idx="503">
                  <c:v>801872</c:v>
                </c:pt>
                <c:pt idx="504">
                  <c:v>801900</c:v>
                </c:pt>
                <c:pt idx="505">
                  <c:v>801917</c:v>
                </c:pt>
                <c:pt idx="506">
                  <c:v>801927</c:v>
                </c:pt>
                <c:pt idx="507">
                  <c:v>801953</c:v>
                </c:pt>
                <c:pt idx="508">
                  <c:v>801953</c:v>
                </c:pt>
                <c:pt idx="509">
                  <c:v>801979</c:v>
                </c:pt>
                <c:pt idx="510">
                  <c:v>802005</c:v>
                </c:pt>
                <c:pt idx="511">
                  <c:v>802022</c:v>
                </c:pt>
                <c:pt idx="512">
                  <c:v>802039</c:v>
                </c:pt>
                <c:pt idx="513">
                  <c:v>802042</c:v>
                </c:pt>
                <c:pt idx="514">
                  <c:v>802050</c:v>
                </c:pt>
                <c:pt idx="515">
                  <c:v>802069</c:v>
                </c:pt>
                <c:pt idx="516">
                  <c:v>802078</c:v>
                </c:pt>
                <c:pt idx="517">
                  <c:v>802097</c:v>
                </c:pt>
                <c:pt idx="518">
                  <c:v>802105</c:v>
                </c:pt>
                <c:pt idx="519">
                  <c:v>802114</c:v>
                </c:pt>
                <c:pt idx="520">
                  <c:v>802131</c:v>
                </c:pt>
                <c:pt idx="521">
                  <c:v>802140</c:v>
                </c:pt>
                <c:pt idx="522">
                  <c:v>802158</c:v>
                </c:pt>
                <c:pt idx="523">
                  <c:v>802167</c:v>
                </c:pt>
                <c:pt idx="524">
                  <c:v>802184</c:v>
                </c:pt>
                <c:pt idx="525">
                  <c:v>802193</c:v>
                </c:pt>
                <c:pt idx="526">
                  <c:v>802194</c:v>
                </c:pt>
                <c:pt idx="527">
                  <c:v>802202</c:v>
                </c:pt>
                <c:pt idx="528">
                  <c:v>802220</c:v>
                </c:pt>
                <c:pt idx="529">
                  <c:v>802237</c:v>
                </c:pt>
                <c:pt idx="530">
                  <c:v>802254</c:v>
                </c:pt>
                <c:pt idx="531">
                  <c:v>802272</c:v>
                </c:pt>
                <c:pt idx="532">
                  <c:v>802290</c:v>
                </c:pt>
                <c:pt idx="533">
                  <c:v>802299</c:v>
                </c:pt>
                <c:pt idx="534">
                  <c:v>802317</c:v>
                </c:pt>
                <c:pt idx="535">
                  <c:v>802334</c:v>
                </c:pt>
                <c:pt idx="536">
                  <c:v>802343</c:v>
                </c:pt>
                <c:pt idx="537">
                  <c:v>802351</c:v>
                </c:pt>
                <c:pt idx="538">
                  <c:v>802361</c:v>
                </c:pt>
                <c:pt idx="539">
                  <c:v>802378</c:v>
                </c:pt>
                <c:pt idx="540">
                  <c:v>802378</c:v>
                </c:pt>
                <c:pt idx="541">
                  <c:v>802398</c:v>
                </c:pt>
                <c:pt idx="542">
                  <c:v>802407</c:v>
                </c:pt>
                <c:pt idx="543">
                  <c:v>802426</c:v>
                </c:pt>
                <c:pt idx="544">
                  <c:v>802443</c:v>
                </c:pt>
                <c:pt idx="545">
                  <c:v>802460</c:v>
                </c:pt>
                <c:pt idx="546">
                  <c:v>802469</c:v>
                </c:pt>
                <c:pt idx="547">
                  <c:v>802470</c:v>
                </c:pt>
                <c:pt idx="548">
                  <c:v>802480</c:v>
                </c:pt>
                <c:pt idx="549">
                  <c:v>802488</c:v>
                </c:pt>
                <c:pt idx="550">
                  <c:v>802506</c:v>
                </c:pt>
                <c:pt idx="551">
                  <c:v>802514</c:v>
                </c:pt>
                <c:pt idx="552">
                  <c:v>802523</c:v>
                </c:pt>
                <c:pt idx="553">
                  <c:v>802523</c:v>
                </c:pt>
                <c:pt idx="554">
                  <c:v>802540</c:v>
                </c:pt>
                <c:pt idx="555">
                  <c:v>802559</c:v>
                </c:pt>
                <c:pt idx="556">
                  <c:v>802576</c:v>
                </c:pt>
                <c:pt idx="557">
                  <c:v>802593</c:v>
                </c:pt>
                <c:pt idx="558">
                  <c:v>802610</c:v>
                </c:pt>
                <c:pt idx="559">
                  <c:v>802645</c:v>
                </c:pt>
                <c:pt idx="560">
                  <c:v>802664</c:v>
                </c:pt>
                <c:pt idx="561">
                  <c:v>802691</c:v>
                </c:pt>
                <c:pt idx="562">
                  <c:v>802708</c:v>
                </c:pt>
                <c:pt idx="563">
                  <c:v>802726</c:v>
                </c:pt>
                <c:pt idx="564">
                  <c:v>802734</c:v>
                </c:pt>
                <c:pt idx="565">
                  <c:v>802760</c:v>
                </c:pt>
                <c:pt idx="566">
                  <c:v>802796</c:v>
                </c:pt>
                <c:pt idx="567">
                  <c:v>802822</c:v>
                </c:pt>
                <c:pt idx="568">
                  <c:v>802830</c:v>
                </c:pt>
                <c:pt idx="569">
                  <c:v>802848</c:v>
                </c:pt>
                <c:pt idx="570">
                  <c:v>802856</c:v>
                </c:pt>
                <c:pt idx="571">
                  <c:v>802873</c:v>
                </c:pt>
                <c:pt idx="572">
                  <c:v>802892</c:v>
                </c:pt>
                <c:pt idx="573">
                  <c:v>802918</c:v>
                </c:pt>
                <c:pt idx="574">
                  <c:v>802926</c:v>
                </c:pt>
                <c:pt idx="575">
                  <c:v>802944</c:v>
                </c:pt>
                <c:pt idx="576">
                  <c:v>802969</c:v>
                </c:pt>
                <c:pt idx="577">
                  <c:v>803004</c:v>
                </c:pt>
                <c:pt idx="578">
                  <c:v>803030</c:v>
                </c:pt>
                <c:pt idx="579">
                  <c:v>803038</c:v>
                </c:pt>
                <c:pt idx="580">
                  <c:v>803064</c:v>
                </c:pt>
                <c:pt idx="581">
                  <c:v>803073</c:v>
                </c:pt>
                <c:pt idx="582">
                  <c:v>803082</c:v>
                </c:pt>
                <c:pt idx="583">
                  <c:v>803090</c:v>
                </c:pt>
                <c:pt idx="584">
                  <c:v>803100</c:v>
                </c:pt>
                <c:pt idx="585">
                  <c:v>803110</c:v>
                </c:pt>
                <c:pt idx="586">
                  <c:v>803118</c:v>
                </c:pt>
                <c:pt idx="587">
                  <c:v>803127</c:v>
                </c:pt>
                <c:pt idx="588">
                  <c:v>803145</c:v>
                </c:pt>
                <c:pt idx="589">
                  <c:v>803154</c:v>
                </c:pt>
                <c:pt idx="590">
                  <c:v>803171</c:v>
                </c:pt>
                <c:pt idx="591">
                  <c:v>803188</c:v>
                </c:pt>
                <c:pt idx="592">
                  <c:v>803197</c:v>
                </c:pt>
                <c:pt idx="593">
                  <c:v>803214</c:v>
                </c:pt>
                <c:pt idx="594">
                  <c:v>803232</c:v>
                </c:pt>
                <c:pt idx="595">
                  <c:v>803240</c:v>
                </c:pt>
                <c:pt idx="596">
                  <c:v>803266</c:v>
                </c:pt>
                <c:pt idx="597">
                  <c:v>803283</c:v>
                </c:pt>
                <c:pt idx="598">
                  <c:v>803301</c:v>
                </c:pt>
                <c:pt idx="599">
                  <c:v>803310</c:v>
                </c:pt>
                <c:pt idx="600">
                  <c:v>803320</c:v>
                </c:pt>
                <c:pt idx="601">
                  <c:v>803338</c:v>
                </c:pt>
                <c:pt idx="602">
                  <c:v>803348</c:v>
                </c:pt>
                <c:pt idx="603">
                  <c:v>803367</c:v>
                </c:pt>
                <c:pt idx="604">
                  <c:v>803376</c:v>
                </c:pt>
                <c:pt idx="605">
                  <c:v>803393</c:v>
                </c:pt>
                <c:pt idx="606">
                  <c:v>803404</c:v>
                </c:pt>
                <c:pt idx="607">
                  <c:v>803423</c:v>
                </c:pt>
                <c:pt idx="608">
                  <c:v>803431</c:v>
                </c:pt>
                <c:pt idx="609">
                  <c:v>803440</c:v>
                </c:pt>
                <c:pt idx="610">
                  <c:v>803457</c:v>
                </c:pt>
                <c:pt idx="611">
                  <c:v>803466</c:v>
                </c:pt>
                <c:pt idx="612">
                  <c:v>803485</c:v>
                </c:pt>
                <c:pt idx="613">
                  <c:v>803512</c:v>
                </c:pt>
                <c:pt idx="614">
                  <c:v>803530</c:v>
                </c:pt>
                <c:pt idx="615">
                  <c:v>803547</c:v>
                </c:pt>
                <c:pt idx="616">
                  <c:v>803555</c:v>
                </c:pt>
                <c:pt idx="617">
                  <c:v>803581</c:v>
                </c:pt>
                <c:pt idx="618">
                  <c:v>803609</c:v>
                </c:pt>
                <c:pt idx="619">
                  <c:v>803635</c:v>
                </c:pt>
                <c:pt idx="620">
                  <c:v>803653</c:v>
                </c:pt>
                <c:pt idx="621">
                  <c:v>803678</c:v>
                </c:pt>
                <c:pt idx="622">
                  <c:v>803696</c:v>
                </c:pt>
                <c:pt idx="623">
                  <c:v>803723</c:v>
                </c:pt>
                <c:pt idx="624">
                  <c:v>803731</c:v>
                </c:pt>
                <c:pt idx="625">
                  <c:v>803741</c:v>
                </c:pt>
                <c:pt idx="626">
                  <c:v>803751</c:v>
                </c:pt>
                <c:pt idx="627">
                  <c:v>803786</c:v>
                </c:pt>
                <c:pt idx="628">
                  <c:v>803795</c:v>
                </c:pt>
                <c:pt idx="629">
                  <c:v>803804</c:v>
                </c:pt>
                <c:pt idx="630">
                  <c:v>803812</c:v>
                </c:pt>
                <c:pt idx="631">
                  <c:v>803830</c:v>
                </c:pt>
                <c:pt idx="632">
                  <c:v>803864</c:v>
                </c:pt>
                <c:pt idx="633">
                  <c:v>803881</c:v>
                </c:pt>
                <c:pt idx="634">
                  <c:v>803890</c:v>
                </c:pt>
                <c:pt idx="635">
                  <c:v>803916</c:v>
                </c:pt>
                <c:pt idx="636">
                  <c:v>803933</c:v>
                </c:pt>
                <c:pt idx="637">
                  <c:v>803950</c:v>
                </c:pt>
                <c:pt idx="638">
                  <c:v>803976</c:v>
                </c:pt>
                <c:pt idx="639">
                  <c:v>803993</c:v>
                </c:pt>
                <c:pt idx="640">
                  <c:v>804019</c:v>
                </c:pt>
                <c:pt idx="641">
                  <c:v>804028</c:v>
                </c:pt>
                <c:pt idx="642">
                  <c:v>804037</c:v>
                </c:pt>
                <c:pt idx="643">
                  <c:v>804062</c:v>
                </c:pt>
                <c:pt idx="644">
                  <c:v>804080</c:v>
                </c:pt>
                <c:pt idx="645">
                  <c:v>804104</c:v>
                </c:pt>
                <c:pt idx="646">
                  <c:v>804130</c:v>
                </c:pt>
                <c:pt idx="647">
                  <c:v>804156</c:v>
                </c:pt>
                <c:pt idx="648">
                  <c:v>804190</c:v>
                </c:pt>
                <c:pt idx="649">
                  <c:v>804214</c:v>
                </c:pt>
                <c:pt idx="650">
                  <c:v>804233</c:v>
                </c:pt>
                <c:pt idx="651">
                  <c:v>804259</c:v>
                </c:pt>
                <c:pt idx="652">
                  <c:v>804275</c:v>
                </c:pt>
                <c:pt idx="653">
                  <c:v>804283</c:v>
                </c:pt>
                <c:pt idx="654">
                  <c:v>804309</c:v>
                </c:pt>
                <c:pt idx="655">
                  <c:v>804320</c:v>
                </c:pt>
                <c:pt idx="656">
                  <c:v>804320</c:v>
                </c:pt>
                <c:pt idx="657">
                  <c:v>804335</c:v>
                </c:pt>
                <c:pt idx="658">
                  <c:v>804352</c:v>
                </c:pt>
                <c:pt idx="659">
                  <c:v>804370</c:v>
                </c:pt>
                <c:pt idx="660">
                  <c:v>804389</c:v>
                </c:pt>
                <c:pt idx="661">
                  <c:v>804407</c:v>
                </c:pt>
                <c:pt idx="662">
                  <c:v>804416</c:v>
                </c:pt>
                <c:pt idx="663">
                  <c:v>804433</c:v>
                </c:pt>
                <c:pt idx="664">
                  <c:v>804442</c:v>
                </c:pt>
                <c:pt idx="665">
                  <c:v>804451</c:v>
                </c:pt>
                <c:pt idx="666">
                  <c:v>804459</c:v>
                </c:pt>
                <c:pt idx="667">
                  <c:v>804468</c:v>
                </c:pt>
                <c:pt idx="668">
                  <c:v>804485</c:v>
                </c:pt>
                <c:pt idx="669">
                  <c:v>804494</c:v>
                </c:pt>
                <c:pt idx="670">
                  <c:v>804502</c:v>
                </c:pt>
                <c:pt idx="671">
                  <c:v>804511</c:v>
                </c:pt>
                <c:pt idx="672">
                  <c:v>804520</c:v>
                </c:pt>
                <c:pt idx="673">
                  <c:v>804528</c:v>
                </c:pt>
                <c:pt idx="674">
                  <c:v>804528</c:v>
                </c:pt>
                <c:pt idx="675">
                  <c:v>804545</c:v>
                </c:pt>
                <c:pt idx="676">
                  <c:v>804563</c:v>
                </c:pt>
                <c:pt idx="677">
                  <c:v>804563</c:v>
                </c:pt>
                <c:pt idx="678">
                  <c:v>804571</c:v>
                </c:pt>
                <c:pt idx="679">
                  <c:v>804580</c:v>
                </c:pt>
                <c:pt idx="680">
                  <c:v>804589</c:v>
                </c:pt>
                <c:pt idx="681">
                  <c:v>804589</c:v>
                </c:pt>
                <c:pt idx="682">
                  <c:v>804589</c:v>
                </c:pt>
                <c:pt idx="683">
                  <c:v>804597</c:v>
                </c:pt>
                <c:pt idx="684">
                  <c:v>804606</c:v>
                </c:pt>
                <c:pt idx="685">
                  <c:v>804614</c:v>
                </c:pt>
                <c:pt idx="686">
                  <c:v>804614</c:v>
                </c:pt>
                <c:pt idx="687">
                  <c:v>804623</c:v>
                </c:pt>
                <c:pt idx="688">
                  <c:v>804632</c:v>
                </c:pt>
                <c:pt idx="689">
                  <c:v>804640</c:v>
                </c:pt>
                <c:pt idx="690">
                  <c:v>804649</c:v>
                </c:pt>
                <c:pt idx="691">
                  <c:v>804658</c:v>
                </c:pt>
                <c:pt idx="692">
                  <c:v>804658</c:v>
                </c:pt>
                <c:pt idx="693">
                  <c:v>804675</c:v>
                </c:pt>
                <c:pt idx="694">
                  <c:v>804683</c:v>
                </c:pt>
                <c:pt idx="695">
                  <c:v>804683</c:v>
                </c:pt>
                <c:pt idx="696">
                  <c:v>804692</c:v>
                </c:pt>
                <c:pt idx="697">
                  <c:v>804701</c:v>
                </c:pt>
                <c:pt idx="698">
                  <c:v>804709</c:v>
                </c:pt>
                <c:pt idx="699">
                  <c:v>804709</c:v>
                </c:pt>
                <c:pt idx="700">
                  <c:v>804718</c:v>
                </c:pt>
                <c:pt idx="701">
                  <c:v>804718</c:v>
                </c:pt>
                <c:pt idx="702">
                  <c:v>804735</c:v>
                </c:pt>
                <c:pt idx="703">
                  <c:v>804735</c:v>
                </c:pt>
                <c:pt idx="704">
                  <c:v>804744</c:v>
                </c:pt>
                <c:pt idx="705">
                  <c:v>804752</c:v>
                </c:pt>
                <c:pt idx="706">
                  <c:v>804761</c:v>
                </c:pt>
                <c:pt idx="707">
                  <c:v>804778</c:v>
                </c:pt>
                <c:pt idx="708">
                  <c:v>804787</c:v>
                </c:pt>
                <c:pt idx="709">
                  <c:v>804804</c:v>
                </c:pt>
                <c:pt idx="710">
                  <c:v>804821</c:v>
                </c:pt>
                <c:pt idx="711">
                  <c:v>804839</c:v>
                </c:pt>
                <c:pt idx="712">
                  <c:v>804847</c:v>
                </c:pt>
                <c:pt idx="713">
                  <c:v>804847</c:v>
                </c:pt>
                <c:pt idx="714">
                  <c:v>804865</c:v>
                </c:pt>
                <c:pt idx="715">
                  <c:v>804873</c:v>
                </c:pt>
                <c:pt idx="716">
                  <c:v>804890</c:v>
                </c:pt>
                <c:pt idx="717">
                  <c:v>804890</c:v>
                </c:pt>
                <c:pt idx="718">
                  <c:v>804899</c:v>
                </c:pt>
                <c:pt idx="719">
                  <c:v>804899</c:v>
                </c:pt>
                <c:pt idx="720">
                  <c:v>804908</c:v>
                </c:pt>
                <c:pt idx="721">
                  <c:v>804913</c:v>
                </c:pt>
                <c:pt idx="722">
                  <c:v>804925</c:v>
                </c:pt>
                <c:pt idx="723">
                  <c:v>804925</c:v>
                </c:pt>
                <c:pt idx="724">
                  <c:v>804946</c:v>
                </c:pt>
                <c:pt idx="725">
                  <c:v>804946</c:v>
                </c:pt>
                <c:pt idx="726">
                  <c:v>804954</c:v>
                </c:pt>
                <c:pt idx="727">
                  <c:v>804963</c:v>
                </c:pt>
                <c:pt idx="728">
                  <c:v>804969</c:v>
                </c:pt>
                <c:pt idx="729">
                  <c:v>804975</c:v>
                </c:pt>
                <c:pt idx="730">
                  <c:v>804989</c:v>
                </c:pt>
                <c:pt idx="731">
                  <c:v>804995</c:v>
                </c:pt>
                <c:pt idx="732">
                  <c:v>805004</c:v>
                </c:pt>
                <c:pt idx="733">
                  <c:v>805012</c:v>
                </c:pt>
                <c:pt idx="734">
                  <c:v>805038</c:v>
                </c:pt>
                <c:pt idx="735">
                  <c:v>805038</c:v>
                </c:pt>
                <c:pt idx="736">
                  <c:v>805038</c:v>
                </c:pt>
                <c:pt idx="737">
                  <c:v>805050</c:v>
                </c:pt>
                <c:pt idx="738">
                  <c:v>805071</c:v>
                </c:pt>
                <c:pt idx="739">
                  <c:v>805077</c:v>
                </c:pt>
                <c:pt idx="740">
                  <c:v>805103</c:v>
                </c:pt>
                <c:pt idx="741">
                  <c:v>805130</c:v>
                </c:pt>
                <c:pt idx="742">
                  <c:v>805144</c:v>
                </c:pt>
                <c:pt idx="743">
                  <c:v>805167</c:v>
                </c:pt>
                <c:pt idx="744">
                  <c:v>805197</c:v>
                </c:pt>
                <c:pt idx="745">
                  <c:v>805215</c:v>
                </c:pt>
                <c:pt idx="746">
                  <c:v>805224</c:v>
                </c:pt>
                <c:pt idx="747">
                  <c:v>805230</c:v>
                </c:pt>
                <c:pt idx="748">
                  <c:v>805239</c:v>
                </c:pt>
                <c:pt idx="749">
                  <c:v>805271</c:v>
                </c:pt>
              </c:numCache>
            </c:numRef>
          </c:val>
          <c:smooth val="1"/>
        </c:ser>
        <c:ser>
          <c:idx val="3"/>
          <c:order val="2"/>
          <c:tx>
            <c:strRef>
              <c:f>CurvaConvergencia_CellularGA_AT!$E$1</c:f>
              <c:strCache>
                <c:ptCount val="1"/>
                <c:pt idx="0">
                  <c:v>optimo</c:v>
                </c:pt>
              </c:strCache>
            </c:strRef>
          </c:tx>
          <c:spPr>
            <a:ln w="25400"/>
          </c:spPr>
          <c:marker>
            <c:symbol val="none"/>
          </c:marker>
          <c:val>
            <c:numRef>
              <c:f>CurvaConvergencia_CellularGA_AT!$E$2:$E$751</c:f>
              <c:numCache>
                <c:formatCode>Estándar</c:formatCode>
                <c:ptCount val="750"/>
                <c:pt idx="0">
                  <c:v>823976</c:v>
                </c:pt>
                <c:pt idx="1">
                  <c:v>823976</c:v>
                </c:pt>
                <c:pt idx="2">
                  <c:v>823976</c:v>
                </c:pt>
                <c:pt idx="3">
                  <c:v>823976</c:v>
                </c:pt>
                <c:pt idx="4">
                  <c:v>823976</c:v>
                </c:pt>
                <c:pt idx="5">
                  <c:v>823976</c:v>
                </c:pt>
                <c:pt idx="6">
                  <c:v>823976</c:v>
                </c:pt>
                <c:pt idx="7">
                  <c:v>823976</c:v>
                </c:pt>
                <c:pt idx="8">
                  <c:v>823976</c:v>
                </c:pt>
                <c:pt idx="9">
                  <c:v>823976</c:v>
                </c:pt>
                <c:pt idx="10">
                  <c:v>823976</c:v>
                </c:pt>
                <c:pt idx="11">
                  <c:v>823976</c:v>
                </c:pt>
                <c:pt idx="12">
                  <c:v>823976</c:v>
                </c:pt>
                <c:pt idx="13">
                  <c:v>823976</c:v>
                </c:pt>
                <c:pt idx="14">
                  <c:v>823976</c:v>
                </c:pt>
                <c:pt idx="15">
                  <c:v>823976</c:v>
                </c:pt>
                <c:pt idx="16">
                  <c:v>823976</c:v>
                </c:pt>
                <c:pt idx="17">
                  <c:v>823976</c:v>
                </c:pt>
                <c:pt idx="18">
                  <c:v>823976</c:v>
                </c:pt>
                <c:pt idx="19">
                  <c:v>823976</c:v>
                </c:pt>
                <c:pt idx="20">
                  <c:v>823976</c:v>
                </c:pt>
                <c:pt idx="21">
                  <c:v>823976</c:v>
                </c:pt>
                <c:pt idx="22">
                  <c:v>823976</c:v>
                </c:pt>
                <c:pt idx="23">
                  <c:v>823976</c:v>
                </c:pt>
                <c:pt idx="24">
                  <c:v>823976</c:v>
                </c:pt>
                <c:pt idx="25">
                  <c:v>823976</c:v>
                </c:pt>
                <c:pt idx="26">
                  <c:v>823976</c:v>
                </c:pt>
                <c:pt idx="27">
                  <c:v>823976</c:v>
                </c:pt>
                <c:pt idx="28">
                  <c:v>823976</c:v>
                </c:pt>
                <c:pt idx="29">
                  <c:v>823976</c:v>
                </c:pt>
                <c:pt idx="30">
                  <c:v>823976</c:v>
                </c:pt>
                <c:pt idx="31">
                  <c:v>823976</c:v>
                </c:pt>
                <c:pt idx="32">
                  <c:v>823976</c:v>
                </c:pt>
                <c:pt idx="33">
                  <c:v>823976</c:v>
                </c:pt>
                <c:pt idx="34">
                  <c:v>823976</c:v>
                </c:pt>
                <c:pt idx="35">
                  <c:v>823976</c:v>
                </c:pt>
                <c:pt idx="36">
                  <c:v>823976</c:v>
                </c:pt>
                <c:pt idx="37">
                  <c:v>823976</c:v>
                </c:pt>
                <c:pt idx="38">
                  <c:v>823976</c:v>
                </c:pt>
                <c:pt idx="39">
                  <c:v>823976</c:v>
                </c:pt>
                <c:pt idx="40">
                  <c:v>823976</c:v>
                </c:pt>
                <c:pt idx="41">
                  <c:v>823976</c:v>
                </c:pt>
                <c:pt idx="42">
                  <c:v>823976</c:v>
                </c:pt>
                <c:pt idx="43">
                  <c:v>823976</c:v>
                </c:pt>
                <c:pt idx="44">
                  <c:v>823976</c:v>
                </c:pt>
                <c:pt idx="45">
                  <c:v>823976</c:v>
                </c:pt>
                <c:pt idx="46">
                  <c:v>823976</c:v>
                </c:pt>
                <c:pt idx="47">
                  <c:v>823976</c:v>
                </c:pt>
                <c:pt idx="48">
                  <c:v>823976</c:v>
                </c:pt>
                <c:pt idx="49">
                  <c:v>823976</c:v>
                </c:pt>
                <c:pt idx="50">
                  <c:v>823976</c:v>
                </c:pt>
                <c:pt idx="51">
                  <c:v>823976</c:v>
                </c:pt>
                <c:pt idx="52">
                  <c:v>823976</c:v>
                </c:pt>
                <c:pt idx="53">
                  <c:v>823976</c:v>
                </c:pt>
                <c:pt idx="54">
                  <c:v>823976</c:v>
                </c:pt>
                <c:pt idx="55">
                  <c:v>823976</c:v>
                </c:pt>
                <c:pt idx="56">
                  <c:v>823976</c:v>
                </c:pt>
                <c:pt idx="57">
                  <c:v>823976</c:v>
                </c:pt>
                <c:pt idx="58">
                  <c:v>823976</c:v>
                </c:pt>
                <c:pt idx="59">
                  <c:v>823976</c:v>
                </c:pt>
                <c:pt idx="60">
                  <c:v>823976</c:v>
                </c:pt>
                <c:pt idx="61">
                  <c:v>823976</c:v>
                </c:pt>
                <c:pt idx="62">
                  <c:v>823976</c:v>
                </c:pt>
                <c:pt idx="63">
                  <c:v>823976</c:v>
                </c:pt>
                <c:pt idx="64">
                  <c:v>823976</c:v>
                </c:pt>
                <c:pt idx="65">
                  <c:v>823976</c:v>
                </c:pt>
                <c:pt idx="66">
                  <c:v>823976</c:v>
                </c:pt>
                <c:pt idx="67">
                  <c:v>823976</c:v>
                </c:pt>
                <c:pt idx="68">
                  <c:v>823976</c:v>
                </c:pt>
                <c:pt idx="69">
                  <c:v>823976</c:v>
                </c:pt>
                <c:pt idx="70">
                  <c:v>823976</c:v>
                </c:pt>
                <c:pt idx="71">
                  <c:v>823976</c:v>
                </c:pt>
                <c:pt idx="72">
                  <c:v>823976</c:v>
                </c:pt>
                <c:pt idx="73">
                  <c:v>823976</c:v>
                </c:pt>
                <c:pt idx="74">
                  <c:v>823976</c:v>
                </c:pt>
                <c:pt idx="75">
                  <c:v>823976</c:v>
                </c:pt>
                <c:pt idx="76">
                  <c:v>823976</c:v>
                </c:pt>
                <c:pt idx="77">
                  <c:v>823976</c:v>
                </c:pt>
                <c:pt idx="78">
                  <c:v>823976</c:v>
                </c:pt>
                <c:pt idx="79">
                  <c:v>823976</c:v>
                </c:pt>
                <c:pt idx="80">
                  <c:v>823976</c:v>
                </c:pt>
                <c:pt idx="81">
                  <c:v>823976</c:v>
                </c:pt>
                <c:pt idx="82">
                  <c:v>823976</c:v>
                </c:pt>
                <c:pt idx="83">
                  <c:v>823976</c:v>
                </c:pt>
                <c:pt idx="84">
                  <c:v>823976</c:v>
                </c:pt>
                <c:pt idx="85">
                  <c:v>823976</c:v>
                </c:pt>
                <c:pt idx="86">
                  <c:v>823976</c:v>
                </c:pt>
                <c:pt idx="87">
                  <c:v>823976</c:v>
                </c:pt>
                <c:pt idx="88">
                  <c:v>823976</c:v>
                </c:pt>
                <c:pt idx="89">
                  <c:v>823976</c:v>
                </c:pt>
                <c:pt idx="90">
                  <c:v>823976</c:v>
                </c:pt>
                <c:pt idx="91">
                  <c:v>823976</c:v>
                </c:pt>
                <c:pt idx="92">
                  <c:v>823976</c:v>
                </c:pt>
                <c:pt idx="93">
                  <c:v>823976</c:v>
                </c:pt>
                <c:pt idx="94">
                  <c:v>823976</c:v>
                </c:pt>
                <c:pt idx="95">
                  <c:v>823976</c:v>
                </c:pt>
                <c:pt idx="96">
                  <c:v>823976</c:v>
                </c:pt>
                <c:pt idx="97">
                  <c:v>823976</c:v>
                </c:pt>
                <c:pt idx="98">
                  <c:v>823976</c:v>
                </c:pt>
                <c:pt idx="99">
                  <c:v>823976</c:v>
                </c:pt>
                <c:pt idx="100">
                  <c:v>823976</c:v>
                </c:pt>
                <c:pt idx="101">
                  <c:v>823976</c:v>
                </c:pt>
                <c:pt idx="102">
                  <c:v>823976</c:v>
                </c:pt>
                <c:pt idx="103">
                  <c:v>823976</c:v>
                </c:pt>
                <c:pt idx="104">
                  <c:v>823976</c:v>
                </c:pt>
                <c:pt idx="105">
                  <c:v>823976</c:v>
                </c:pt>
                <c:pt idx="106">
                  <c:v>823976</c:v>
                </c:pt>
                <c:pt idx="107">
                  <c:v>823976</c:v>
                </c:pt>
                <c:pt idx="108">
                  <c:v>823976</c:v>
                </c:pt>
                <c:pt idx="109">
                  <c:v>823976</c:v>
                </c:pt>
                <c:pt idx="110">
                  <c:v>823976</c:v>
                </c:pt>
                <c:pt idx="111">
                  <c:v>823976</c:v>
                </c:pt>
                <c:pt idx="112">
                  <c:v>823976</c:v>
                </c:pt>
                <c:pt idx="113">
                  <c:v>823976</c:v>
                </c:pt>
                <c:pt idx="114">
                  <c:v>823976</c:v>
                </c:pt>
                <c:pt idx="115">
                  <c:v>823976</c:v>
                </c:pt>
                <c:pt idx="116">
                  <c:v>823976</c:v>
                </c:pt>
                <c:pt idx="117">
                  <c:v>823976</c:v>
                </c:pt>
                <c:pt idx="118">
                  <c:v>823976</c:v>
                </c:pt>
                <c:pt idx="119">
                  <c:v>823976</c:v>
                </c:pt>
                <c:pt idx="120">
                  <c:v>823976</c:v>
                </c:pt>
                <c:pt idx="121">
                  <c:v>823976</c:v>
                </c:pt>
                <c:pt idx="122">
                  <c:v>823976</c:v>
                </c:pt>
                <c:pt idx="123">
                  <c:v>823976</c:v>
                </c:pt>
                <c:pt idx="124">
                  <c:v>823976</c:v>
                </c:pt>
                <c:pt idx="125">
                  <c:v>823976</c:v>
                </c:pt>
                <c:pt idx="126">
                  <c:v>823976</c:v>
                </c:pt>
                <c:pt idx="127">
                  <c:v>823976</c:v>
                </c:pt>
                <c:pt idx="128">
                  <c:v>823976</c:v>
                </c:pt>
                <c:pt idx="129">
                  <c:v>823976</c:v>
                </c:pt>
                <c:pt idx="130">
                  <c:v>823976</c:v>
                </c:pt>
                <c:pt idx="131">
                  <c:v>823976</c:v>
                </c:pt>
                <c:pt idx="132">
                  <c:v>823976</c:v>
                </c:pt>
                <c:pt idx="133">
                  <c:v>823976</c:v>
                </c:pt>
                <c:pt idx="134">
                  <c:v>823976</c:v>
                </c:pt>
                <c:pt idx="135">
                  <c:v>823976</c:v>
                </c:pt>
                <c:pt idx="136">
                  <c:v>823976</c:v>
                </c:pt>
                <c:pt idx="137">
                  <c:v>823976</c:v>
                </c:pt>
                <c:pt idx="138">
                  <c:v>823976</c:v>
                </c:pt>
                <c:pt idx="139">
                  <c:v>823976</c:v>
                </c:pt>
                <c:pt idx="140">
                  <c:v>823976</c:v>
                </c:pt>
                <c:pt idx="141">
                  <c:v>823976</c:v>
                </c:pt>
                <c:pt idx="142">
                  <c:v>823976</c:v>
                </c:pt>
                <c:pt idx="143">
                  <c:v>823976</c:v>
                </c:pt>
                <c:pt idx="144">
                  <c:v>823976</c:v>
                </c:pt>
                <c:pt idx="145">
                  <c:v>823976</c:v>
                </c:pt>
                <c:pt idx="146">
                  <c:v>823976</c:v>
                </c:pt>
                <c:pt idx="147">
                  <c:v>823976</c:v>
                </c:pt>
                <c:pt idx="148">
                  <c:v>823976</c:v>
                </c:pt>
                <c:pt idx="149">
                  <c:v>823976</c:v>
                </c:pt>
                <c:pt idx="150">
                  <c:v>823976</c:v>
                </c:pt>
                <c:pt idx="151">
                  <c:v>823976</c:v>
                </c:pt>
                <c:pt idx="152">
                  <c:v>823976</c:v>
                </c:pt>
                <c:pt idx="153">
                  <c:v>823976</c:v>
                </c:pt>
                <c:pt idx="154">
                  <c:v>823976</c:v>
                </c:pt>
                <c:pt idx="155">
                  <c:v>823976</c:v>
                </c:pt>
                <c:pt idx="156">
                  <c:v>823976</c:v>
                </c:pt>
                <c:pt idx="157">
                  <c:v>823976</c:v>
                </c:pt>
                <c:pt idx="158">
                  <c:v>823976</c:v>
                </c:pt>
                <c:pt idx="159">
                  <c:v>823976</c:v>
                </c:pt>
                <c:pt idx="160">
                  <c:v>823976</c:v>
                </c:pt>
                <c:pt idx="161">
                  <c:v>823976</c:v>
                </c:pt>
                <c:pt idx="162">
                  <c:v>823976</c:v>
                </c:pt>
                <c:pt idx="163">
                  <c:v>823976</c:v>
                </c:pt>
                <c:pt idx="164">
                  <c:v>823976</c:v>
                </c:pt>
                <c:pt idx="165">
                  <c:v>823976</c:v>
                </c:pt>
                <c:pt idx="166">
                  <c:v>823976</c:v>
                </c:pt>
                <c:pt idx="167">
                  <c:v>823976</c:v>
                </c:pt>
                <c:pt idx="168">
                  <c:v>823976</c:v>
                </c:pt>
                <c:pt idx="169">
                  <c:v>823976</c:v>
                </c:pt>
                <c:pt idx="170">
                  <c:v>823976</c:v>
                </c:pt>
                <c:pt idx="171">
                  <c:v>823976</c:v>
                </c:pt>
                <c:pt idx="172">
                  <c:v>823976</c:v>
                </c:pt>
                <c:pt idx="173">
                  <c:v>823976</c:v>
                </c:pt>
                <c:pt idx="174">
                  <c:v>823976</c:v>
                </c:pt>
                <c:pt idx="175">
                  <c:v>823976</c:v>
                </c:pt>
                <c:pt idx="176">
                  <c:v>823976</c:v>
                </c:pt>
                <c:pt idx="177">
                  <c:v>823976</c:v>
                </c:pt>
                <c:pt idx="178">
                  <c:v>823976</c:v>
                </c:pt>
                <c:pt idx="179">
                  <c:v>823976</c:v>
                </c:pt>
                <c:pt idx="180">
                  <c:v>823976</c:v>
                </c:pt>
                <c:pt idx="181">
                  <c:v>823976</c:v>
                </c:pt>
                <c:pt idx="182">
                  <c:v>823976</c:v>
                </c:pt>
                <c:pt idx="183">
                  <c:v>823976</c:v>
                </c:pt>
                <c:pt idx="184">
                  <c:v>823976</c:v>
                </c:pt>
                <c:pt idx="185">
                  <c:v>823976</c:v>
                </c:pt>
                <c:pt idx="186">
                  <c:v>823976</c:v>
                </c:pt>
                <c:pt idx="187">
                  <c:v>823976</c:v>
                </c:pt>
                <c:pt idx="188">
                  <c:v>823976</c:v>
                </c:pt>
                <c:pt idx="189">
                  <c:v>823976</c:v>
                </c:pt>
                <c:pt idx="190">
                  <c:v>823976</c:v>
                </c:pt>
                <c:pt idx="191">
                  <c:v>823976</c:v>
                </c:pt>
                <c:pt idx="192">
                  <c:v>823976</c:v>
                </c:pt>
                <c:pt idx="193">
                  <c:v>823976</c:v>
                </c:pt>
                <c:pt idx="194">
                  <c:v>823976</c:v>
                </c:pt>
                <c:pt idx="195">
                  <c:v>823976</c:v>
                </c:pt>
                <c:pt idx="196">
                  <c:v>823976</c:v>
                </c:pt>
                <c:pt idx="197">
                  <c:v>823976</c:v>
                </c:pt>
                <c:pt idx="198">
                  <c:v>823976</c:v>
                </c:pt>
                <c:pt idx="199">
                  <c:v>823976</c:v>
                </c:pt>
                <c:pt idx="200">
                  <c:v>823976</c:v>
                </c:pt>
                <c:pt idx="201">
                  <c:v>823976</c:v>
                </c:pt>
                <c:pt idx="202">
                  <c:v>823976</c:v>
                </c:pt>
                <c:pt idx="203">
                  <c:v>823976</c:v>
                </c:pt>
                <c:pt idx="204">
                  <c:v>823976</c:v>
                </c:pt>
                <c:pt idx="205">
                  <c:v>823976</c:v>
                </c:pt>
                <c:pt idx="206">
                  <c:v>823976</c:v>
                </c:pt>
                <c:pt idx="207">
                  <c:v>823976</c:v>
                </c:pt>
                <c:pt idx="208">
                  <c:v>823976</c:v>
                </c:pt>
                <c:pt idx="209">
                  <c:v>823976</c:v>
                </c:pt>
                <c:pt idx="210">
                  <c:v>823976</c:v>
                </c:pt>
                <c:pt idx="211">
                  <c:v>823976</c:v>
                </c:pt>
                <c:pt idx="212">
                  <c:v>823976</c:v>
                </c:pt>
                <c:pt idx="213">
                  <c:v>823976</c:v>
                </c:pt>
                <c:pt idx="214">
                  <c:v>823976</c:v>
                </c:pt>
                <c:pt idx="215">
                  <c:v>823976</c:v>
                </c:pt>
                <c:pt idx="216">
                  <c:v>823976</c:v>
                </c:pt>
                <c:pt idx="217">
                  <c:v>823976</c:v>
                </c:pt>
                <c:pt idx="218">
                  <c:v>823976</c:v>
                </c:pt>
                <c:pt idx="219">
                  <c:v>823976</c:v>
                </c:pt>
                <c:pt idx="220">
                  <c:v>823976</c:v>
                </c:pt>
                <c:pt idx="221">
                  <c:v>823976</c:v>
                </c:pt>
                <c:pt idx="222">
                  <c:v>823976</c:v>
                </c:pt>
                <c:pt idx="223">
                  <c:v>823976</c:v>
                </c:pt>
                <c:pt idx="224">
                  <c:v>823976</c:v>
                </c:pt>
                <c:pt idx="225">
                  <c:v>823976</c:v>
                </c:pt>
                <c:pt idx="226">
                  <c:v>823976</c:v>
                </c:pt>
                <c:pt idx="227">
                  <c:v>823976</c:v>
                </c:pt>
                <c:pt idx="228">
                  <c:v>823976</c:v>
                </c:pt>
                <c:pt idx="229">
                  <c:v>823976</c:v>
                </c:pt>
                <c:pt idx="230">
                  <c:v>823976</c:v>
                </c:pt>
                <c:pt idx="231">
                  <c:v>823976</c:v>
                </c:pt>
                <c:pt idx="232">
                  <c:v>823976</c:v>
                </c:pt>
                <c:pt idx="233">
                  <c:v>823976</c:v>
                </c:pt>
                <c:pt idx="234">
                  <c:v>823976</c:v>
                </c:pt>
                <c:pt idx="235">
                  <c:v>823976</c:v>
                </c:pt>
                <c:pt idx="236">
                  <c:v>823976</c:v>
                </c:pt>
                <c:pt idx="237">
                  <c:v>823976</c:v>
                </c:pt>
                <c:pt idx="238">
                  <c:v>823976</c:v>
                </c:pt>
                <c:pt idx="239">
                  <c:v>823976</c:v>
                </c:pt>
                <c:pt idx="240">
                  <c:v>823976</c:v>
                </c:pt>
                <c:pt idx="241">
                  <c:v>823976</c:v>
                </c:pt>
                <c:pt idx="242">
                  <c:v>823976</c:v>
                </c:pt>
                <c:pt idx="243">
                  <c:v>823976</c:v>
                </c:pt>
                <c:pt idx="244">
                  <c:v>823976</c:v>
                </c:pt>
                <c:pt idx="245">
                  <c:v>823976</c:v>
                </c:pt>
                <c:pt idx="246">
                  <c:v>823976</c:v>
                </c:pt>
                <c:pt idx="247">
                  <c:v>823976</c:v>
                </c:pt>
                <c:pt idx="248">
                  <c:v>823976</c:v>
                </c:pt>
                <c:pt idx="249">
                  <c:v>823976</c:v>
                </c:pt>
                <c:pt idx="250">
                  <c:v>823976</c:v>
                </c:pt>
                <c:pt idx="251">
                  <c:v>823976</c:v>
                </c:pt>
                <c:pt idx="252">
                  <c:v>823976</c:v>
                </c:pt>
                <c:pt idx="253">
                  <c:v>823976</c:v>
                </c:pt>
                <c:pt idx="254">
                  <c:v>823976</c:v>
                </c:pt>
                <c:pt idx="255">
                  <c:v>823976</c:v>
                </c:pt>
                <c:pt idx="256">
                  <c:v>823976</c:v>
                </c:pt>
                <c:pt idx="257">
                  <c:v>823976</c:v>
                </c:pt>
                <c:pt idx="258">
                  <c:v>823976</c:v>
                </c:pt>
                <c:pt idx="259">
                  <c:v>823976</c:v>
                </c:pt>
                <c:pt idx="260">
                  <c:v>823976</c:v>
                </c:pt>
                <c:pt idx="261">
                  <c:v>823976</c:v>
                </c:pt>
                <c:pt idx="262">
                  <c:v>823976</c:v>
                </c:pt>
                <c:pt idx="263">
                  <c:v>823976</c:v>
                </c:pt>
                <c:pt idx="264">
                  <c:v>823976</c:v>
                </c:pt>
                <c:pt idx="265">
                  <c:v>823976</c:v>
                </c:pt>
                <c:pt idx="266">
                  <c:v>823976</c:v>
                </c:pt>
                <c:pt idx="267">
                  <c:v>823976</c:v>
                </c:pt>
                <c:pt idx="268">
                  <c:v>823976</c:v>
                </c:pt>
                <c:pt idx="269">
                  <c:v>823976</c:v>
                </c:pt>
                <c:pt idx="270">
                  <c:v>823976</c:v>
                </c:pt>
                <c:pt idx="271">
                  <c:v>823976</c:v>
                </c:pt>
                <c:pt idx="272">
                  <c:v>823976</c:v>
                </c:pt>
                <c:pt idx="273">
                  <c:v>823976</c:v>
                </c:pt>
                <c:pt idx="274">
                  <c:v>823976</c:v>
                </c:pt>
                <c:pt idx="275">
                  <c:v>823976</c:v>
                </c:pt>
                <c:pt idx="276">
                  <c:v>823976</c:v>
                </c:pt>
                <c:pt idx="277">
                  <c:v>823976</c:v>
                </c:pt>
                <c:pt idx="278">
                  <c:v>823976</c:v>
                </c:pt>
                <c:pt idx="279">
                  <c:v>823976</c:v>
                </c:pt>
                <c:pt idx="280">
                  <c:v>823976</c:v>
                </c:pt>
                <c:pt idx="281">
                  <c:v>823976</c:v>
                </c:pt>
                <c:pt idx="282">
                  <c:v>823976</c:v>
                </c:pt>
                <c:pt idx="283">
                  <c:v>823976</c:v>
                </c:pt>
                <c:pt idx="284">
                  <c:v>823976</c:v>
                </c:pt>
                <c:pt idx="285">
                  <c:v>823976</c:v>
                </c:pt>
                <c:pt idx="286">
                  <c:v>823976</c:v>
                </c:pt>
                <c:pt idx="287">
                  <c:v>823976</c:v>
                </c:pt>
                <c:pt idx="288">
                  <c:v>823976</c:v>
                </c:pt>
                <c:pt idx="289">
                  <c:v>823976</c:v>
                </c:pt>
                <c:pt idx="290">
                  <c:v>823976</c:v>
                </c:pt>
                <c:pt idx="291">
                  <c:v>823976</c:v>
                </c:pt>
                <c:pt idx="292">
                  <c:v>823976</c:v>
                </c:pt>
                <c:pt idx="293">
                  <c:v>823976</c:v>
                </c:pt>
                <c:pt idx="294">
                  <c:v>823976</c:v>
                </c:pt>
                <c:pt idx="295">
                  <c:v>823976</c:v>
                </c:pt>
                <c:pt idx="296">
                  <c:v>823976</c:v>
                </c:pt>
                <c:pt idx="297">
                  <c:v>823976</c:v>
                </c:pt>
                <c:pt idx="298">
                  <c:v>823976</c:v>
                </c:pt>
                <c:pt idx="299">
                  <c:v>823976</c:v>
                </c:pt>
                <c:pt idx="300">
                  <c:v>823976</c:v>
                </c:pt>
                <c:pt idx="301">
                  <c:v>823976</c:v>
                </c:pt>
                <c:pt idx="302">
                  <c:v>823976</c:v>
                </c:pt>
                <c:pt idx="303">
                  <c:v>823976</c:v>
                </c:pt>
                <c:pt idx="304">
                  <c:v>823976</c:v>
                </c:pt>
                <c:pt idx="305">
                  <c:v>823976</c:v>
                </c:pt>
                <c:pt idx="306">
                  <c:v>823976</c:v>
                </c:pt>
                <c:pt idx="307">
                  <c:v>823976</c:v>
                </c:pt>
                <c:pt idx="308">
                  <c:v>823976</c:v>
                </c:pt>
                <c:pt idx="309">
                  <c:v>823976</c:v>
                </c:pt>
                <c:pt idx="310">
                  <c:v>823976</c:v>
                </c:pt>
                <c:pt idx="311">
                  <c:v>823976</c:v>
                </c:pt>
                <c:pt idx="312">
                  <c:v>823976</c:v>
                </c:pt>
                <c:pt idx="313">
                  <c:v>823976</c:v>
                </c:pt>
                <c:pt idx="314">
                  <c:v>823976</c:v>
                </c:pt>
                <c:pt idx="315">
                  <c:v>823976</c:v>
                </c:pt>
                <c:pt idx="316">
                  <c:v>823976</c:v>
                </c:pt>
                <c:pt idx="317">
                  <c:v>823976</c:v>
                </c:pt>
                <c:pt idx="318">
                  <c:v>823976</c:v>
                </c:pt>
                <c:pt idx="319">
                  <c:v>823976</c:v>
                </c:pt>
                <c:pt idx="320">
                  <c:v>823976</c:v>
                </c:pt>
                <c:pt idx="321">
                  <c:v>823976</c:v>
                </c:pt>
                <c:pt idx="322">
                  <c:v>823976</c:v>
                </c:pt>
                <c:pt idx="323">
                  <c:v>823976</c:v>
                </c:pt>
                <c:pt idx="324">
                  <c:v>823976</c:v>
                </c:pt>
                <c:pt idx="325">
                  <c:v>823976</c:v>
                </c:pt>
                <c:pt idx="326">
                  <c:v>823976</c:v>
                </c:pt>
                <c:pt idx="327">
                  <c:v>823976</c:v>
                </c:pt>
                <c:pt idx="328">
                  <c:v>823976</c:v>
                </c:pt>
                <c:pt idx="329">
                  <c:v>823976</c:v>
                </c:pt>
                <c:pt idx="330">
                  <c:v>823976</c:v>
                </c:pt>
                <c:pt idx="331">
                  <c:v>823976</c:v>
                </c:pt>
                <c:pt idx="332">
                  <c:v>823976</c:v>
                </c:pt>
                <c:pt idx="333">
                  <c:v>823976</c:v>
                </c:pt>
                <c:pt idx="334">
                  <c:v>823976</c:v>
                </c:pt>
                <c:pt idx="335">
                  <c:v>823976</c:v>
                </c:pt>
                <c:pt idx="336">
                  <c:v>823976</c:v>
                </c:pt>
                <c:pt idx="337">
                  <c:v>823976</c:v>
                </c:pt>
                <c:pt idx="338">
                  <c:v>823976</c:v>
                </c:pt>
                <c:pt idx="339">
                  <c:v>823976</c:v>
                </c:pt>
                <c:pt idx="340">
                  <c:v>823976</c:v>
                </c:pt>
                <c:pt idx="341">
                  <c:v>823976</c:v>
                </c:pt>
                <c:pt idx="342">
                  <c:v>823976</c:v>
                </c:pt>
                <c:pt idx="343">
                  <c:v>823976</c:v>
                </c:pt>
                <c:pt idx="344">
                  <c:v>823976</c:v>
                </c:pt>
                <c:pt idx="345">
                  <c:v>823976</c:v>
                </c:pt>
                <c:pt idx="346">
                  <c:v>823976</c:v>
                </c:pt>
                <c:pt idx="347">
                  <c:v>823976</c:v>
                </c:pt>
                <c:pt idx="348">
                  <c:v>823976</c:v>
                </c:pt>
                <c:pt idx="349">
                  <c:v>823976</c:v>
                </c:pt>
                <c:pt idx="350">
                  <c:v>823976</c:v>
                </c:pt>
                <c:pt idx="351">
                  <c:v>823976</c:v>
                </c:pt>
                <c:pt idx="352">
                  <c:v>823976</c:v>
                </c:pt>
                <c:pt idx="353">
                  <c:v>823976</c:v>
                </c:pt>
                <c:pt idx="354">
                  <c:v>823976</c:v>
                </c:pt>
                <c:pt idx="355">
                  <c:v>823976</c:v>
                </c:pt>
                <c:pt idx="356">
                  <c:v>823976</c:v>
                </c:pt>
                <c:pt idx="357">
                  <c:v>823976</c:v>
                </c:pt>
                <c:pt idx="358">
                  <c:v>823976</c:v>
                </c:pt>
                <c:pt idx="359">
                  <c:v>823976</c:v>
                </c:pt>
                <c:pt idx="360">
                  <c:v>823976</c:v>
                </c:pt>
                <c:pt idx="361">
                  <c:v>823976</c:v>
                </c:pt>
                <c:pt idx="362">
                  <c:v>823976</c:v>
                </c:pt>
                <c:pt idx="363">
                  <c:v>823976</c:v>
                </c:pt>
                <c:pt idx="364">
                  <c:v>823976</c:v>
                </c:pt>
                <c:pt idx="365">
                  <c:v>823976</c:v>
                </c:pt>
                <c:pt idx="366">
                  <c:v>823976</c:v>
                </c:pt>
                <c:pt idx="367">
                  <c:v>823976</c:v>
                </c:pt>
                <c:pt idx="368">
                  <c:v>823976</c:v>
                </c:pt>
                <c:pt idx="369">
                  <c:v>823976</c:v>
                </c:pt>
                <c:pt idx="370">
                  <c:v>823976</c:v>
                </c:pt>
                <c:pt idx="371">
                  <c:v>823976</c:v>
                </c:pt>
                <c:pt idx="372">
                  <c:v>823976</c:v>
                </c:pt>
                <c:pt idx="373">
                  <c:v>823976</c:v>
                </c:pt>
                <c:pt idx="374">
                  <c:v>823976</c:v>
                </c:pt>
                <c:pt idx="375">
                  <c:v>823976</c:v>
                </c:pt>
                <c:pt idx="376">
                  <c:v>823976</c:v>
                </c:pt>
                <c:pt idx="377">
                  <c:v>823976</c:v>
                </c:pt>
                <c:pt idx="378">
                  <c:v>823976</c:v>
                </c:pt>
                <c:pt idx="379">
                  <c:v>823976</c:v>
                </c:pt>
                <c:pt idx="380">
                  <c:v>823976</c:v>
                </c:pt>
                <c:pt idx="381">
                  <c:v>823976</c:v>
                </c:pt>
                <c:pt idx="382">
                  <c:v>823976</c:v>
                </c:pt>
                <c:pt idx="383">
                  <c:v>823976</c:v>
                </c:pt>
                <c:pt idx="384">
                  <c:v>823976</c:v>
                </c:pt>
                <c:pt idx="385">
                  <c:v>823976</c:v>
                </c:pt>
                <c:pt idx="386">
                  <c:v>823976</c:v>
                </c:pt>
                <c:pt idx="387">
                  <c:v>823976</c:v>
                </c:pt>
                <c:pt idx="388">
                  <c:v>823976</c:v>
                </c:pt>
                <c:pt idx="389">
                  <c:v>823976</c:v>
                </c:pt>
                <c:pt idx="390">
                  <c:v>823976</c:v>
                </c:pt>
                <c:pt idx="391">
                  <c:v>823976</c:v>
                </c:pt>
                <c:pt idx="392">
                  <c:v>823976</c:v>
                </c:pt>
                <c:pt idx="393">
                  <c:v>823976</c:v>
                </c:pt>
                <c:pt idx="394">
                  <c:v>823976</c:v>
                </c:pt>
                <c:pt idx="395">
                  <c:v>823976</c:v>
                </c:pt>
                <c:pt idx="396">
                  <c:v>823976</c:v>
                </c:pt>
                <c:pt idx="397">
                  <c:v>823976</c:v>
                </c:pt>
                <c:pt idx="398">
                  <c:v>823976</c:v>
                </c:pt>
                <c:pt idx="399">
                  <c:v>823976</c:v>
                </c:pt>
                <c:pt idx="400">
                  <c:v>823976</c:v>
                </c:pt>
                <c:pt idx="401">
                  <c:v>823976</c:v>
                </c:pt>
                <c:pt idx="402">
                  <c:v>823976</c:v>
                </c:pt>
                <c:pt idx="403">
                  <c:v>823976</c:v>
                </c:pt>
                <c:pt idx="404">
                  <c:v>823976</c:v>
                </c:pt>
                <c:pt idx="405">
                  <c:v>823976</c:v>
                </c:pt>
                <c:pt idx="406">
                  <c:v>823976</c:v>
                </c:pt>
                <c:pt idx="407">
                  <c:v>823976</c:v>
                </c:pt>
                <c:pt idx="408">
                  <c:v>823976</c:v>
                </c:pt>
                <c:pt idx="409">
                  <c:v>823976</c:v>
                </c:pt>
                <c:pt idx="410">
                  <c:v>823976</c:v>
                </c:pt>
                <c:pt idx="411">
                  <c:v>823976</c:v>
                </c:pt>
                <c:pt idx="412">
                  <c:v>823976</c:v>
                </c:pt>
                <c:pt idx="413">
                  <c:v>823976</c:v>
                </c:pt>
                <c:pt idx="414">
                  <c:v>823976</c:v>
                </c:pt>
                <c:pt idx="415">
                  <c:v>823976</c:v>
                </c:pt>
                <c:pt idx="416">
                  <c:v>823976</c:v>
                </c:pt>
                <c:pt idx="417">
                  <c:v>823976</c:v>
                </c:pt>
                <c:pt idx="418">
                  <c:v>823976</c:v>
                </c:pt>
                <c:pt idx="419">
                  <c:v>823976</c:v>
                </c:pt>
                <c:pt idx="420">
                  <c:v>823976</c:v>
                </c:pt>
                <c:pt idx="421">
                  <c:v>823976</c:v>
                </c:pt>
                <c:pt idx="422">
                  <c:v>823976</c:v>
                </c:pt>
                <c:pt idx="423">
                  <c:v>823976</c:v>
                </c:pt>
                <c:pt idx="424">
                  <c:v>823976</c:v>
                </c:pt>
                <c:pt idx="425">
                  <c:v>823976</c:v>
                </c:pt>
                <c:pt idx="426">
                  <c:v>823976</c:v>
                </c:pt>
                <c:pt idx="427">
                  <c:v>823976</c:v>
                </c:pt>
                <c:pt idx="428">
                  <c:v>823976</c:v>
                </c:pt>
                <c:pt idx="429">
                  <c:v>823976</c:v>
                </c:pt>
                <c:pt idx="430">
                  <c:v>823976</c:v>
                </c:pt>
                <c:pt idx="431">
                  <c:v>823976</c:v>
                </c:pt>
                <c:pt idx="432">
                  <c:v>823976</c:v>
                </c:pt>
                <c:pt idx="433">
                  <c:v>823976</c:v>
                </c:pt>
                <c:pt idx="434">
                  <c:v>823976</c:v>
                </c:pt>
                <c:pt idx="435">
                  <c:v>823976</c:v>
                </c:pt>
                <c:pt idx="436">
                  <c:v>823976</c:v>
                </c:pt>
                <c:pt idx="437">
                  <c:v>823976</c:v>
                </c:pt>
                <c:pt idx="438">
                  <c:v>823976</c:v>
                </c:pt>
                <c:pt idx="439">
                  <c:v>823976</c:v>
                </c:pt>
                <c:pt idx="440">
                  <c:v>823976</c:v>
                </c:pt>
                <c:pt idx="441">
                  <c:v>823976</c:v>
                </c:pt>
                <c:pt idx="442">
                  <c:v>823976</c:v>
                </c:pt>
                <c:pt idx="443">
                  <c:v>823976</c:v>
                </c:pt>
                <c:pt idx="444">
                  <c:v>823976</c:v>
                </c:pt>
                <c:pt idx="445">
                  <c:v>823976</c:v>
                </c:pt>
                <c:pt idx="446">
                  <c:v>823976</c:v>
                </c:pt>
                <c:pt idx="447">
                  <c:v>823976</c:v>
                </c:pt>
                <c:pt idx="448">
                  <c:v>823976</c:v>
                </c:pt>
                <c:pt idx="449">
                  <c:v>823976</c:v>
                </c:pt>
                <c:pt idx="450">
                  <c:v>823976</c:v>
                </c:pt>
                <c:pt idx="451">
                  <c:v>823976</c:v>
                </c:pt>
                <c:pt idx="452">
                  <c:v>823976</c:v>
                </c:pt>
                <c:pt idx="453">
                  <c:v>823976</c:v>
                </c:pt>
                <c:pt idx="454">
                  <c:v>823976</c:v>
                </c:pt>
                <c:pt idx="455">
                  <c:v>823976</c:v>
                </c:pt>
                <c:pt idx="456">
                  <c:v>823976</c:v>
                </c:pt>
                <c:pt idx="457">
                  <c:v>823976</c:v>
                </c:pt>
                <c:pt idx="458">
                  <c:v>823976</c:v>
                </c:pt>
                <c:pt idx="459">
                  <c:v>823976</c:v>
                </c:pt>
                <c:pt idx="460">
                  <c:v>823976</c:v>
                </c:pt>
                <c:pt idx="461">
                  <c:v>823976</c:v>
                </c:pt>
                <c:pt idx="462">
                  <c:v>823976</c:v>
                </c:pt>
                <c:pt idx="463">
                  <c:v>823976</c:v>
                </c:pt>
                <c:pt idx="464">
                  <c:v>823976</c:v>
                </c:pt>
                <c:pt idx="465">
                  <c:v>823976</c:v>
                </c:pt>
                <c:pt idx="466">
                  <c:v>823976</c:v>
                </c:pt>
                <c:pt idx="467">
                  <c:v>823976</c:v>
                </c:pt>
                <c:pt idx="468">
                  <c:v>823976</c:v>
                </c:pt>
                <c:pt idx="469">
                  <c:v>823976</c:v>
                </c:pt>
                <c:pt idx="470">
                  <c:v>823976</c:v>
                </c:pt>
                <c:pt idx="471">
                  <c:v>823976</c:v>
                </c:pt>
                <c:pt idx="472">
                  <c:v>823976</c:v>
                </c:pt>
                <c:pt idx="473">
                  <c:v>823976</c:v>
                </c:pt>
                <c:pt idx="474">
                  <c:v>823976</c:v>
                </c:pt>
                <c:pt idx="475">
                  <c:v>823976</c:v>
                </c:pt>
                <c:pt idx="476">
                  <c:v>823976</c:v>
                </c:pt>
                <c:pt idx="477">
                  <c:v>823976</c:v>
                </c:pt>
                <c:pt idx="478">
                  <c:v>823976</c:v>
                </c:pt>
                <c:pt idx="479">
                  <c:v>823976</c:v>
                </c:pt>
                <c:pt idx="480">
                  <c:v>823976</c:v>
                </c:pt>
                <c:pt idx="481">
                  <c:v>823976</c:v>
                </c:pt>
                <c:pt idx="482">
                  <c:v>823976</c:v>
                </c:pt>
                <c:pt idx="483">
                  <c:v>823976</c:v>
                </c:pt>
                <c:pt idx="484">
                  <c:v>823976</c:v>
                </c:pt>
                <c:pt idx="485">
                  <c:v>823976</c:v>
                </c:pt>
                <c:pt idx="486">
                  <c:v>823976</c:v>
                </c:pt>
                <c:pt idx="487">
                  <c:v>823976</c:v>
                </c:pt>
                <c:pt idx="488">
                  <c:v>823976</c:v>
                </c:pt>
                <c:pt idx="489">
                  <c:v>823976</c:v>
                </c:pt>
                <c:pt idx="490">
                  <c:v>823976</c:v>
                </c:pt>
                <c:pt idx="491">
                  <c:v>823976</c:v>
                </c:pt>
                <c:pt idx="492">
                  <c:v>823976</c:v>
                </c:pt>
                <c:pt idx="493">
                  <c:v>823976</c:v>
                </c:pt>
                <c:pt idx="494">
                  <c:v>823976</c:v>
                </c:pt>
                <c:pt idx="495">
                  <c:v>823976</c:v>
                </c:pt>
                <c:pt idx="496">
                  <c:v>823976</c:v>
                </c:pt>
                <c:pt idx="497">
                  <c:v>823976</c:v>
                </c:pt>
                <c:pt idx="498">
                  <c:v>823976</c:v>
                </c:pt>
                <c:pt idx="499">
                  <c:v>823976</c:v>
                </c:pt>
                <c:pt idx="500">
                  <c:v>823976</c:v>
                </c:pt>
                <c:pt idx="501">
                  <c:v>823976</c:v>
                </c:pt>
                <c:pt idx="502">
                  <c:v>823976</c:v>
                </c:pt>
                <c:pt idx="503">
                  <c:v>823976</c:v>
                </c:pt>
                <c:pt idx="504">
                  <c:v>823976</c:v>
                </c:pt>
                <c:pt idx="505">
                  <c:v>823976</c:v>
                </c:pt>
                <c:pt idx="506">
                  <c:v>823976</c:v>
                </c:pt>
                <c:pt idx="507">
                  <c:v>823976</c:v>
                </c:pt>
                <c:pt idx="508">
                  <c:v>823976</c:v>
                </c:pt>
                <c:pt idx="509">
                  <c:v>823976</c:v>
                </c:pt>
                <c:pt idx="510">
                  <c:v>823976</c:v>
                </c:pt>
                <c:pt idx="511">
                  <c:v>823976</c:v>
                </c:pt>
                <c:pt idx="512">
                  <c:v>823976</c:v>
                </c:pt>
                <c:pt idx="513">
                  <c:v>823976</c:v>
                </c:pt>
                <c:pt idx="514">
                  <c:v>823976</c:v>
                </c:pt>
                <c:pt idx="515">
                  <c:v>823976</c:v>
                </c:pt>
                <c:pt idx="516">
                  <c:v>823976</c:v>
                </c:pt>
                <c:pt idx="517">
                  <c:v>823976</c:v>
                </c:pt>
                <c:pt idx="518">
                  <c:v>823976</c:v>
                </c:pt>
                <c:pt idx="519">
                  <c:v>823976</c:v>
                </c:pt>
                <c:pt idx="520">
                  <c:v>823976</c:v>
                </c:pt>
                <c:pt idx="521">
                  <c:v>823976</c:v>
                </c:pt>
                <c:pt idx="522">
                  <c:v>823976</c:v>
                </c:pt>
                <c:pt idx="523">
                  <c:v>823976</c:v>
                </c:pt>
                <c:pt idx="524">
                  <c:v>823976</c:v>
                </c:pt>
                <c:pt idx="525">
                  <c:v>823976</c:v>
                </c:pt>
                <c:pt idx="526">
                  <c:v>823976</c:v>
                </c:pt>
                <c:pt idx="527">
                  <c:v>823976</c:v>
                </c:pt>
                <c:pt idx="528">
                  <c:v>823976</c:v>
                </c:pt>
                <c:pt idx="529">
                  <c:v>823976</c:v>
                </c:pt>
                <c:pt idx="530">
                  <c:v>823976</c:v>
                </c:pt>
                <c:pt idx="531">
                  <c:v>823976</c:v>
                </c:pt>
                <c:pt idx="532">
                  <c:v>823976</c:v>
                </c:pt>
                <c:pt idx="533">
                  <c:v>823976</c:v>
                </c:pt>
                <c:pt idx="534">
                  <c:v>823976</c:v>
                </c:pt>
                <c:pt idx="535">
                  <c:v>823976</c:v>
                </c:pt>
                <c:pt idx="536">
                  <c:v>823976</c:v>
                </c:pt>
                <c:pt idx="537">
                  <c:v>823976</c:v>
                </c:pt>
                <c:pt idx="538">
                  <c:v>823976</c:v>
                </c:pt>
                <c:pt idx="539">
                  <c:v>823976</c:v>
                </c:pt>
                <c:pt idx="540">
                  <c:v>823976</c:v>
                </c:pt>
                <c:pt idx="541">
                  <c:v>823976</c:v>
                </c:pt>
                <c:pt idx="542">
                  <c:v>823976</c:v>
                </c:pt>
                <c:pt idx="543">
                  <c:v>823976</c:v>
                </c:pt>
                <c:pt idx="544">
                  <c:v>823976</c:v>
                </c:pt>
                <c:pt idx="545">
                  <c:v>823976</c:v>
                </c:pt>
                <c:pt idx="546">
                  <c:v>823976</c:v>
                </c:pt>
                <c:pt idx="547">
                  <c:v>823976</c:v>
                </c:pt>
                <c:pt idx="548">
                  <c:v>823976</c:v>
                </c:pt>
                <c:pt idx="549">
                  <c:v>823976</c:v>
                </c:pt>
                <c:pt idx="550">
                  <c:v>823976</c:v>
                </c:pt>
                <c:pt idx="551">
                  <c:v>823976</c:v>
                </c:pt>
                <c:pt idx="552">
                  <c:v>823976</c:v>
                </c:pt>
                <c:pt idx="553">
                  <c:v>823976</c:v>
                </c:pt>
                <c:pt idx="554">
                  <c:v>823976</c:v>
                </c:pt>
                <c:pt idx="555">
                  <c:v>823976</c:v>
                </c:pt>
                <c:pt idx="556">
                  <c:v>823976</c:v>
                </c:pt>
                <c:pt idx="557">
                  <c:v>823976</c:v>
                </c:pt>
                <c:pt idx="558">
                  <c:v>823976</c:v>
                </c:pt>
                <c:pt idx="559">
                  <c:v>823976</c:v>
                </c:pt>
                <c:pt idx="560">
                  <c:v>823976</c:v>
                </c:pt>
                <c:pt idx="561">
                  <c:v>823976</c:v>
                </c:pt>
                <c:pt idx="562">
                  <c:v>823976</c:v>
                </c:pt>
                <c:pt idx="563">
                  <c:v>823976</c:v>
                </c:pt>
                <c:pt idx="564">
                  <c:v>823976</c:v>
                </c:pt>
                <c:pt idx="565">
                  <c:v>823976</c:v>
                </c:pt>
                <c:pt idx="566">
                  <c:v>823976</c:v>
                </c:pt>
                <c:pt idx="567">
                  <c:v>823976</c:v>
                </c:pt>
                <c:pt idx="568">
                  <c:v>823976</c:v>
                </c:pt>
                <c:pt idx="569">
                  <c:v>823976</c:v>
                </c:pt>
                <c:pt idx="570">
                  <c:v>823976</c:v>
                </c:pt>
                <c:pt idx="571">
                  <c:v>823976</c:v>
                </c:pt>
                <c:pt idx="572">
                  <c:v>823976</c:v>
                </c:pt>
                <c:pt idx="573">
                  <c:v>823976</c:v>
                </c:pt>
                <c:pt idx="574">
                  <c:v>823976</c:v>
                </c:pt>
                <c:pt idx="575">
                  <c:v>823976</c:v>
                </c:pt>
                <c:pt idx="576">
                  <c:v>823976</c:v>
                </c:pt>
                <c:pt idx="577">
                  <c:v>823976</c:v>
                </c:pt>
                <c:pt idx="578">
                  <c:v>823976</c:v>
                </c:pt>
                <c:pt idx="579">
                  <c:v>823976</c:v>
                </c:pt>
                <c:pt idx="580">
                  <c:v>823976</c:v>
                </c:pt>
                <c:pt idx="581">
                  <c:v>823976</c:v>
                </c:pt>
                <c:pt idx="582">
                  <c:v>823976</c:v>
                </c:pt>
                <c:pt idx="583">
                  <c:v>823976</c:v>
                </c:pt>
                <c:pt idx="584">
                  <c:v>823976</c:v>
                </c:pt>
                <c:pt idx="585">
                  <c:v>823976</c:v>
                </c:pt>
                <c:pt idx="586">
                  <c:v>823976</c:v>
                </c:pt>
                <c:pt idx="587">
                  <c:v>823976</c:v>
                </c:pt>
                <c:pt idx="588">
                  <c:v>823976</c:v>
                </c:pt>
                <c:pt idx="589">
                  <c:v>823976</c:v>
                </c:pt>
                <c:pt idx="590">
                  <c:v>823976</c:v>
                </c:pt>
                <c:pt idx="591">
                  <c:v>823976</c:v>
                </c:pt>
                <c:pt idx="592">
                  <c:v>823976</c:v>
                </c:pt>
                <c:pt idx="593">
                  <c:v>823976</c:v>
                </c:pt>
                <c:pt idx="594">
                  <c:v>823976</c:v>
                </c:pt>
                <c:pt idx="595">
                  <c:v>823976</c:v>
                </c:pt>
                <c:pt idx="596">
                  <c:v>823976</c:v>
                </c:pt>
                <c:pt idx="597">
                  <c:v>823976</c:v>
                </c:pt>
                <c:pt idx="598">
                  <c:v>823976</c:v>
                </c:pt>
                <c:pt idx="599">
                  <c:v>823976</c:v>
                </c:pt>
                <c:pt idx="600">
                  <c:v>823976</c:v>
                </c:pt>
                <c:pt idx="601">
                  <c:v>823976</c:v>
                </c:pt>
                <c:pt idx="602">
                  <c:v>823976</c:v>
                </c:pt>
                <c:pt idx="603">
                  <c:v>823976</c:v>
                </c:pt>
                <c:pt idx="604">
                  <c:v>823976</c:v>
                </c:pt>
                <c:pt idx="605">
                  <c:v>823976</c:v>
                </c:pt>
                <c:pt idx="606">
                  <c:v>823976</c:v>
                </c:pt>
                <c:pt idx="607">
                  <c:v>823976</c:v>
                </c:pt>
                <c:pt idx="608">
                  <c:v>823976</c:v>
                </c:pt>
                <c:pt idx="609">
                  <c:v>823976</c:v>
                </c:pt>
                <c:pt idx="610">
                  <c:v>823976</c:v>
                </c:pt>
                <c:pt idx="611">
                  <c:v>823976</c:v>
                </c:pt>
                <c:pt idx="612">
                  <c:v>823976</c:v>
                </c:pt>
                <c:pt idx="613">
                  <c:v>823976</c:v>
                </c:pt>
                <c:pt idx="614">
                  <c:v>823976</c:v>
                </c:pt>
                <c:pt idx="615">
                  <c:v>823976</c:v>
                </c:pt>
                <c:pt idx="616">
                  <c:v>823976</c:v>
                </c:pt>
                <c:pt idx="617">
                  <c:v>823976</c:v>
                </c:pt>
                <c:pt idx="618">
                  <c:v>823976</c:v>
                </c:pt>
                <c:pt idx="619">
                  <c:v>823976</c:v>
                </c:pt>
                <c:pt idx="620">
                  <c:v>823976</c:v>
                </c:pt>
                <c:pt idx="621">
                  <c:v>823976</c:v>
                </c:pt>
                <c:pt idx="622">
                  <c:v>823976</c:v>
                </c:pt>
                <c:pt idx="623">
                  <c:v>823976</c:v>
                </c:pt>
                <c:pt idx="624">
                  <c:v>823976</c:v>
                </c:pt>
                <c:pt idx="625">
                  <c:v>823976</c:v>
                </c:pt>
                <c:pt idx="626">
                  <c:v>823976</c:v>
                </c:pt>
                <c:pt idx="627">
                  <c:v>823976</c:v>
                </c:pt>
                <c:pt idx="628">
                  <c:v>823976</c:v>
                </c:pt>
                <c:pt idx="629">
                  <c:v>823976</c:v>
                </c:pt>
                <c:pt idx="630">
                  <c:v>823976</c:v>
                </c:pt>
                <c:pt idx="631">
                  <c:v>823976</c:v>
                </c:pt>
                <c:pt idx="632">
                  <c:v>823976</c:v>
                </c:pt>
                <c:pt idx="633">
                  <c:v>823976</c:v>
                </c:pt>
                <c:pt idx="634">
                  <c:v>823976</c:v>
                </c:pt>
                <c:pt idx="635">
                  <c:v>823976</c:v>
                </c:pt>
                <c:pt idx="636">
                  <c:v>823976</c:v>
                </c:pt>
                <c:pt idx="637">
                  <c:v>823976</c:v>
                </c:pt>
                <c:pt idx="638">
                  <c:v>823976</c:v>
                </c:pt>
                <c:pt idx="639">
                  <c:v>823976</c:v>
                </c:pt>
                <c:pt idx="640">
                  <c:v>823976</c:v>
                </c:pt>
                <c:pt idx="641">
                  <c:v>823976</c:v>
                </c:pt>
                <c:pt idx="642">
                  <c:v>823976</c:v>
                </c:pt>
                <c:pt idx="643">
                  <c:v>823976</c:v>
                </c:pt>
                <c:pt idx="644">
                  <c:v>823976</c:v>
                </c:pt>
                <c:pt idx="645">
                  <c:v>823976</c:v>
                </c:pt>
                <c:pt idx="646">
                  <c:v>823976</c:v>
                </c:pt>
                <c:pt idx="647">
                  <c:v>823976</c:v>
                </c:pt>
                <c:pt idx="648">
                  <c:v>823976</c:v>
                </c:pt>
                <c:pt idx="649">
                  <c:v>823976</c:v>
                </c:pt>
                <c:pt idx="650">
                  <c:v>823976</c:v>
                </c:pt>
                <c:pt idx="651">
                  <c:v>823976</c:v>
                </c:pt>
                <c:pt idx="652">
                  <c:v>823976</c:v>
                </c:pt>
                <c:pt idx="653">
                  <c:v>823976</c:v>
                </c:pt>
                <c:pt idx="654">
                  <c:v>823976</c:v>
                </c:pt>
                <c:pt idx="655">
                  <c:v>823976</c:v>
                </c:pt>
                <c:pt idx="656">
                  <c:v>823976</c:v>
                </c:pt>
                <c:pt idx="657">
                  <c:v>823976</c:v>
                </c:pt>
                <c:pt idx="658">
                  <c:v>823976</c:v>
                </c:pt>
                <c:pt idx="659">
                  <c:v>823976</c:v>
                </c:pt>
                <c:pt idx="660">
                  <c:v>823976</c:v>
                </c:pt>
                <c:pt idx="661">
                  <c:v>823976</c:v>
                </c:pt>
                <c:pt idx="662">
                  <c:v>823976</c:v>
                </c:pt>
                <c:pt idx="663">
                  <c:v>823976</c:v>
                </c:pt>
                <c:pt idx="664">
                  <c:v>823976</c:v>
                </c:pt>
                <c:pt idx="665">
                  <c:v>823976</c:v>
                </c:pt>
                <c:pt idx="666">
                  <c:v>823976</c:v>
                </c:pt>
                <c:pt idx="667">
                  <c:v>823976</c:v>
                </c:pt>
                <c:pt idx="668">
                  <c:v>823976</c:v>
                </c:pt>
                <c:pt idx="669">
                  <c:v>823976</c:v>
                </c:pt>
                <c:pt idx="670">
                  <c:v>823976</c:v>
                </c:pt>
                <c:pt idx="671">
                  <c:v>823976</c:v>
                </c:pt>
                <c:pt idx="672">
                  <c:v>823976</c:v>
                </c:pt>
                <c:pt idx="673">
                  <c:v>823976</c:v>
                </c:pt>
                <c:pt idx="674">
                  <c:v>823976</c:v>
                </c:pt>
                <c:pt idx="675">
                  <c:v>823976</c:v>
                </c:pt>
                <c:pt idx="676">
                  <c:v>823976</c:v>
                </c:pt>
                <c:pt idx="677">
                  <c:v>823976</c:v>
                </c:pt>
                <c:pt idx="678">
                  <c:v>823976</c:v>
                </c:pt>
                <c:pt idx="679">
                  <c:v>823976</c:v>
                </c:pt>
                <c:pt idx="680">
                  <c:v>823976</c:v>
                </c:pt>
                <c:pt idx="681">
                  <c:v>823976</c:v>
                </c:pt>
                <c:pt idx="682">
                  <c:v>823976</c:v>
                </c:pt>
                <c:pt idx="683">
                  <c:v>823976</c:v>
                </c:pt>
                <c:pt idx="684">
                  <c:v>823976</c:v>
                </c:pt>
                <c:pt idx="685">
                  <c:v>823976</c:v>
                </c:pt>
                <c:pt idx="686">
                  <c:v>823976</c:v>
                </c:pt>
                <c:pt idx="687">
                  <c:v>823976</c:v>
                </c:pt>
                <c:pt idx="688">
                  <c:v>823976</c:v>
                </c:pt>
                <c:pt idx="689">
                  <c:v>823976</c:v>
                </c:pt>
                <c:pt idx="690">
                  <c:v>823976</c:v>
                </c:pt>
                <c:pt idx="691">
                  <c:v>823976</c:v>
                </c:pt>
                <c:pt idx="692">
                  <c:v>823976</c:v>
                </c:pt>
                <c:pt idx="693">
                  <c:v>823976</c:v>
                </c:pt>
                <c:pt idx="694">
                  <c:v>823976</c:v>
                </c:pt>
                <c:pt idx="695">
                  <c:v>823976</c:v>
                </c:pt>
                <c:pt idx="696">
                  <c:v>823976</c:v>
                </c:pt>
                <c:pt idx="697">
                  <c:v>823976</c:v>
                </c:pt>
                <c:pt idx="698">
                  <c:v>823976</c:v>
                </c:pt>
                <c:pt idx="699">
                  <c:v>823976</c:v>
                </c:pt>
                <c:pt idx="700">
                  <c:v>823976</c:v>
                </c:pt>
                <c:pt idx="701">
                  <c:v>823976</c:v>
                </c:pt>
                <c:pt idx="702">
                  <c:v>823976</c:v>
                </c:pt>
                <c:pt idx="703">
                  <c:v>823976</c:v>
                </c:pt>
                <c:pt idx="704">
                  <c:v>823976</c:v>
                </c:pt>
                <c:pt idx="705">
                  <c:v>823976</c:v>
                </c:pt>
                <c:pt idx="706">
                  <c:v>823976</c:v>
                </c:pt>
                <c:pt idx="707">
                  <c:v>823976</c:v>
                </c:pt>
                <c:pt idx="708">
                  <c:v>823976</c:v>
                </c:pt>
                <c:pt idx="709">
                  <c:v>823976</c:v>
                </c:pt>
                <c:pt idx="710">
                  <c:v>823976</c:v>
                </c:pt>
                <c:pt idx="711">
                  <c:v>823976</c:v>
                </c:pt>
                <c:pt idx="712">
                  <c:v>823976</c:v>
                </c:pt>
                <c:pt idx="713">
                  <c:v>823976</c:v>
                </c:pt>
                <c:pt idx="714">
                  <c:v>823976</c:v>
                </c:pt>
                <c:pt idx="715">
                  <c:v>823976</c:v>
                </c:pt>
                <c:pt idx="716">
                  <c:v>823976</c:v>
                </c:pt>
                <c:pt idx="717">
                  <c:v>823976</c:v>
                </c:pt>
                <c:pt idx="718">
                  <c:v>823976</c:v>
                </c:pt>
                <c:pt idx="719">
                  <c:v>823976</c:v>
                </c:pt>
                <c:pt idx="720">
                  <c:v>823976</c:v>
                </c:pt>
                <c:pt idx="721">
                  <c:v>823976</c:v>
                </c:pt>
                <c:pt idx="722">
                  <c:v>823976</c:v>
                </c:pt>
                <c:pt idx="723">
                  <c:v>823976</c:v>
                </c:pt>
                <c:pt idx="724">
                  <c:v>823976</c:v>
                </c:pt>
                <c:pt idx="725">
                  <c:v>823976</c:v>
                </c:pt>
                <c:pt idx="726">
                  <c:v>823976</c:v>
                </c:pt>
                <c:pt idx="727">
                  <c:v>823976</c:v>
                </c:pt>
                <c:pt idx="728">
                  <c:v>823976</c:v>
                </c:pt>
                <c:pt idx="729">
                  <c:v>823976</c:v>
                </c:pt>
                <c:pt idx="730">
                  <c:v>823976</c:v>
                </c:pt>
                <c:pt idx="731">
                  <c:v>823976</c:v>
                </c:pt>
                <c:pt idx="732">
                  <c:v>823976</c:v>
                </c:pt>
                <c:pt idx="733">
                  <c:v>823976</c:v>
                </c:pt>
                <c:pt idx="734">
                  <c:v>823976</c:v>
                </c:pt>
                <c:pt idx="735">
                  <c:v>823976</c:v>
                </c:pt>
                <c:pt idx="736">
                  <c:v>823976</c:v>
                </c:pt>
                <c:pt idx="737">
                  <c:v>823976</c:v>
                </c:pt>
                <c:pt idx="738">
                  <c:v>823976</c:v>
                </c:pt>
                <c:pt idx="739">
                  <c:v>823976</c:v>
                </c:pt>
                <c:pt idx="740">
                  <c:v>823976</c:v>
                </c:pt>
                <c:pt idx="741">
                  <c:v>823976</c:v>
                </c:pt>
                <c:pt idx="742">
                  <c:v>823976</c:v>
                </c:pt>
                <c:pt idx="743">
                  <c:v>823976</c:v>
                </c:pt>
                <c:pt idx="744">
                  <c:v>823976</c:v>
                </c:pt>
                <c:pt idx="745">
                  <c:v>823976</c:v>
                </c:pt>
                <c:pt idx="746">
                  <c:v>823976</c:v>
                </c:pt>
                <c:pt idx="747">
                  <c:v>823976</c:v>
                </c:pt>
                <c:pt idx="748">
                  <c:v>823976</c:v>
                </c:pt>
                <c:pt idx="749">
                  <c:v>823976</c:v>
                </c:pt>
              </c:numCache>
            </c:numRef>
          </c:val>
          <c:smooth val="1"/>
        </c:ser>
        <c:marker val="1"/>
        <c:axId val="57077120"/>
        <c:axId val="70247936"/>
      </c:lineChart>
      <c:catAx>
        <c:axId val="57077120"/>
        <c:scaling>
          <c:orientation val="minMax"/>
        </c:scaling>
        <c:axPos val="b"/>
        <c:tickLblPos val="nextTo"/>
        <c:crossAx val="70247936"/>
        <c:crosses val="autoZero"/>
        <c:auto val="1"/>
        <c:lblAlgn val="ctr"/>
        <c:lblOffset val="100"/>
      </c:catAx>
      <c:valAx>
        <c:axId val="70247936"/>
        <c:scaling>
          <c:orientation val="minMax"/>
          <c:min val="500000"/>
        </c:scaling>
        <c:axPos val="l"/>
        <c:majorGridlines/>
        <c:numFmt formatCode="Estándar" sourceLinked="1"/>
        <c:tickLblPos val="nextTo"/>
        <c:crossAx val="57077120"/>
        <c:crosses val="autoZero"/>
        <c:crossBetween val="between"/>
      </c:valAx>
    </c:plotArea>
    <c:legend>
      <c:legendPos val="b"/>
    </c:legend>
    <c:plotVisOnly val="1"/>
  </c:chart>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40D76F9-67F3-4F77-A944-ED91524DF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TotalTime>
  <Pages>60</Pages>
  <Words>22704</Words>
  <Characters>124872</Characters>
  <Application>Microsoft Office Word</Application>
  <DocSecurity>0</DocSecurity>
  <Lines>1040</Lines>
  <Paragraphs>2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2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21</cp:revision>
  <dcterms:created xsi:type="dcterms:W3CDTF">2013-12-23T21:32:00Z</dcterms:created>
  <dcterms:modified xsi:type="dcterms:W3CDTF">2013-12-2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A1SWFWy7"/&gt;&lt;style id="http://www.zotero.org/styles/cell"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